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6197F3" w14:textId="77777777" w:rsidR="00D543AC" w:rsidRPr="00496D59" w:rsidRDefault="00D543AC" w:rsidP="00D543AC">
      <w:pPr>
        <w:spacing w:line="360" w:lineRule="auto"/>
        <w:rPr>
          <w:rFonts w:ascii="Arial" w:eastAsia="Times New Roman" w:hAnsi="Arial" w:cs="Arial"/>
          <w:b/>
          <w:color w:val="000000"/>
          <w:sz w:val="22"/>
          <w:szCs w:val="22"/>
        </w:rPr>
      </w:pPr>
      <w:r w:rsidRPr="00496D59">
        <w:rPr>
          <w:rFonts w:ascii="Arial" w:eastAsia="Times New Roman" w:hAnsi="Arial" w:cs="Arial"/>
          <w:b/>
          <w:color w:val="000000"/>
          <w:sz w:val="22"/>
          <w:szCs w:val="22"/>
        </w:rPr>
        <w:t>Introduction</w:t>
      </w:r>
    </w:p>
    <w:p w14:paraId="240F3932" w14:textId="77777777" w:rsidR="00D543AC" w:rsidRPr="00496D59" w:rsidRDefault="00D543AC" w:rsidP="00D543AC">
      <w:pPr>
        <w:spacing w:line="360" w:lineRule="auto"/>
        <w:rPr>
          <w:rFonts w:ascii="Arial" w:eastAsia="Times New Roman" w:hAnsi="Arial" w:cs="Arial"/>
          <w:sz w:val="22"/>
          <w:szCs w:val="22"/>
        </w:rPr>
      </w:pPr>
    </w:p>
    <w:p w14:paraId="7711E6A3" w14:textId="77777777" w:rsidR="00D543AC"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Aneuploidy is</w:t>
      </w:r>
      <w:r>
        <w:rPr>
          <w:rFonts w:ascii="Arial" w:eastAsia="Times New Roman" w:hAnsi="Arial" w:cs="Arial"/>
          <w:sz w:val="22"/>
          <w:szCs w:val="22"/>
        </w:rPr>
        <w:t xml:space="preserve"> the phenomenon in which</w:t>
      </w:r>
      <w:r w:rsidRPr="00496D59">
        <w:rPr>
          <w:rFonts w:ascii="Arial" w:eastAsia="Times New Roman" w:hAnsi="Arial" w:cs="Arial"/>
          <w:sz w:val="22"/>
          <w:szCs w:val="22"/>
        </w:rPr>
        <w:t xml:space="preserve"> an organism contains an abnormal chromosome number, i.e. one not a multiple of the haploid state. The most commonly referred to aneuploidies are those causing human disease</w:t>
      </w:r>
      <w:r>
        <w:rPr>
          <w:rFonts w:ascii="Arial" w:eastAsia="Times New Roman" w:hAnsi="Arial" w:cs="Arial"/>
          <w:sz w:val="22"/>
          <w:szCs w:val="22"/>
        </w:rPr>
        <w:t>s</w:t>
      </w:r>
      <w:r w:rsidRPr="00496D59">
        <w:rPr>
          <w:rFonts w:ascii="Arial" w:eastAsia="Times New Roman" w:hAnsi="Arial" w:cs="Arial"/>
          <w:sz w:val="22"/>
          <w:szCs w:val="22"/>
        </w:rPr>
        <w:t xml:space="preserve"> (trisomies 18, 21, and some X chromosome aneuploidies being viable</w:t>
      </w:r>
      <w:r>
        <w:rPr>
          <w:rFonts w:ascii="Arial" w:eastAsia="Times New Roman" w:hAnsi="Arial" w:cs="Arial"/>
          <w:sz w:val="22"/>
          <w:szCs w:val="22"/>
        </w:rPr>
        <w:t>;</w:t>
      </w:r>
      <w:r w:rsidRPr="00496D59">
        <w:rPr>
          <w:rFonts w:ascii="Arial" w:eastAsia="Times New Roman" w:hAnsi="Arial" w:cs="Arial"/>
          <w:sz w:val="22"/>
          <w:szCs w:val="22"/>
        </w:rPr>
        <w:t xml:space="preserve"> others stillborn)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Hassold&lt;/Author&gt;&lt;Year&gt;2001&lt;/Year&gt;&lt;RecNum&gt;708&lt;/RecNum&gt;&lt;DisplayText&gt;(&lt;style face="smallcaps"&gt;Hassold and Hunt&lt;/style&gt; 2001)&lt;/DisplayText&gt;&lt;record&gt;&lt;rec-number&gt;708&lt;/rec-number&gt;&lt;foreign-keys&gt;&lt;key app="EN" db-id="patepv5dd5d00ue2wzp5ex0sta0r0a5r5t2t" timestamp="1563377332" guid="787d4227-e820-4fad-a20e-265c29ebf334"&gt;708&lt;/key&gt;&lt;/foreign-keys&gt;&lt;ref-type name="Journal Article"&gt;17&lt;/ref-type&gt;&lt;contributors&gt;&lt;authors&gt;&lt;author&gt;Hassold, Terry&lt;/author&gt;&lt;author&gt;Hunt, Patricia&lt;/author&gt;&lt;/authors&gt;&lt;/contributors&gt;&lt;titles&gt;&lt;title&gt;To err (meiotically) is human: the genesis of human aneuploidy&lt;/title&gt;&lt;secondary-title&gt;Nature Reviews Genetics&lt;/secondary-title&gt;&lt;/titles&gt;&lt;periodical&gt;&lt;full-title&gt;Nature Reviews Genetics&lt;/full-title&gt;&lt;/periodical&gt;&lt;pages&gt;280&lt;/pages&gt;&lt;volume&gt;2&lt;/volume&gt;&lt;number&gt;4&lt;/number&gt;&lt;dates&gt;&lt;year&gt;2001&lt;/year&gt;&lt;/dates&gt;&lt;isbn&gt;1471-0064&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Hassold and Hunt</w:t>
      </w:r>
      <w:r>
        <w:rPr>
          <w:rFonts w:ascii="Arial" w:eastAsia="Times New Roman" w:hAnsi="Arial" w:cs="Arial"/>
          <w:noProof/>
          <w:sz w:val="22"/>
          <w:szCs w:val="22"/>
        </w:rPr>
        <w:t xml:space="preserve"> 2001)</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re is some debate as to why aneuploidy is often maintained (or tolerated) in populations, such as is seen in some wild yeast isolat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Strope</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Some hypothesize there is an intrinsic mechanism of dosage compensation to buffer the deleterious effects of imbalanced gene dosag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patepv5dd5d00ue2wzp5ex0sta0r0a5r5t2t" timestamp="1559675092"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patepv5dd5d00ue2wzp5ex0sta0r0a5r5t2t" timestamp="1559675092"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James Hose</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Audrey P Gasch</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similar to the mechanism of dosage compensation observed in sex chromosom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Marin&lt;/Author&gt;&lt;Year&gt;2000&lt;/Year&gt;&lt;RecNum&gt;679&lt;/RecNum&gt;&lt;DisplayText&gt;(&lt;style face="smallcaps"&gt;Marin&lt;/style&gt;&lt;style face="italic"&gt; et al.&lt;/style&gt; 2000)&lt;/DisplayText&gt;&lt;record&gt;&lt;rec-number&gt;679&lt;/rec-number&gt;&lt;foreign-keys&gt;&lt;key app="EN" db-id="patepv5dd5d00ue2wzp5ex0sta0r0a5r5t2t" timestamp="1559675863" guid="8cbe7775-e7d1-4071-a4bd-d635ab986758"&gt;679&lt;/key&gt;&lt;/foreign-keys&gt;&lt;ref-type name="Journal Article"&gt;17&lt;/ref-type&gt;&lt;contributors&gt;&lt;authors&gt;&lt;author&gt;Marin, Ignacio&lt;/author&gt;&lt;author&gt;Siegal, Mark L&lt;/author&gt;&lt;author&gt;Baker, Bruce S&lt;/author&gt;&lt;/authors&gt;&lt;/contributors&gt;&lt;titles&gt;&lt;title&gt;The evolution of dosage-compensation mechanisms&lt;/title&gt;&lt;secondary-title&gt;system&lt;/secondary-title&gt;&lt;/titles&gt;&lt;periodical&gt;&lt;full-title&gt;system&lt;/full-title&gt;&lt;/periodical&gt;&lt;pages&gt;19&lt;/pages&gt;&lt;volume&gt;18&lt;/volume&gt;&lt;dates&gt;&lt;year&gt;2000&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Mari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00)</w:t>
      </w:r>
      <w:r w:rsidRPr="00496D59">
        <w:rPr>
          <w:rFonts w:ascii="Arial" w:eastAsia="Times New Roman" w:hAnsi="Arial" w:cs="Arial"/>
          <w:sz w:val="22"/>
          <w:szCs w:val="22"/>
        </w:rPr>
        <w:fldChar w:fldCharType="end"/>
      </w:r>
      <w:r>
        <w:rPr>
          <w:rFonts w:ascii="Arial" w:eastAsia="Times New Roman" w:hAnsi="Arial" w:cs="Arial"/>
          <w:sz w:val="22"/>
          <w:szCs w:val="22"/>
        </w:rPr>
        <w:t xml:space="preserve"> or autosomal compensation in Drosophila and other species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Birchler&lt;/Author&gt;&lt;Year&gt;1990&lt;/Year&gt;&lt;RecNum&gt;576&lt;/RecNum&gt;&lt;DisplayText&gt;(&lt;style face="smallcaps"&gt;Birchler&lt;/style&gt;&lt;style face="italic"&gt; et al.&lt;/style&gt; 1990; &lt;style face="smallcaps"&gt;Matos&lt;/style&gt;&lt;style face="italic"&gt; et al.&lt;/style&gt; 2015)&lt;/DisplayText&gt;&lt;record&gt;&lt;rec-number&gt;576&lt;/rec-number&gt;&lt;foreign-keys&gt;&lt;key app="EN" db-id="patepv5dd5d00ue2wzp5ex0sta0r0a5r5t2t" timestamp="1559675586" guid="9f6750f1-6369-4523-80da-7056ea5b0a2f"&gt;576&lt;/key&gt;&lt;key app="ENWeb" db-id=""&gt;0&lt;/key&gt;&lt;/foreign-keys&gt;&lt;ref-type name="Journal Article"&gt;17&lt;/ref-type&gt;&lt;contributors&gt;&lt;authors&gt;&lt;author&gt;Birchler, James A&lt;/author&gt;&lt;author&gt;Hiebert, JC&lt;/author&gt;&lt;author&gt;Paigen, K&lt;/author&gt;&lt;/authors&gt;&lt;/contributors&gt;&lt;titles&gt;&lt;title&gt;Analysis of autosomal dosage compensation involving the alcohol dehydrogenase locus in Drosophila melanogaster&lt;/title&gt;&lt;secondary-title&gt;Genetics&lt;/secondary-title&gt;&lt;/titles&gt;&lt;periodical&gt;&lt;full-title&gt;Genetics&lt;/full-title&gt;&lt;/periodical&gt;&lt;pages&gt;677-686&lt;/pages&gt;&lt;volume&gt;124&lt;/volume&gt;&lt;number&gt;3&lt;/number&gt;&lt;dates&gt;&lt;year&gt;1990&lt;/year&gt;&lt;/dates&gt;&lt;isbn&gt;0016-6731&lt;/isbn&gt;&lt;urls&gt;&lt;/urls&gt;&lt;/record&gt;&lt;/Cite&gt;&lt;Cite&gt;&lt;Author&gt;Matos&lt;/Author&gt;&lt;Year&gt;2015&lt;/Year&gt;&lt;RecNum&gt;558&lt;/RecNum&gt;&lt;record&gt;&lt;rec-number&gt;558&lt;/rec-number&gt;&lt;foreign-keys&gt;&lt;key app="EN" db-id="patepv5dd5d00ue2wzp5ex0sta0r0a5r5t2t" timestamp="1559675526" guid="85f68067-3968-4d1a-a5a2-6db502750776"&gt;558&lt;/key&gt;&lt;key app="ENWeb" db-id=""&gt;0&lt;/key&gt;&lt;/foreign-keys&gt;&lt;ref-type name="Journal Article"&gt;17&lt;/ref-type&gt;&lt;contributors&gt;&lt;authors&gt;&lt;author&gt;Matos, I&lt;/author&gt;&lt;author&gt;Machado, MP&lt;/author&gt;&lt;author&gt;Schartl, M&lt;/author&gt;&lt;author&gt;Coelho, MM&lt;/author&gt;&lt;/authors&gt;&lt;/contributors&gt;&lt;titles&gt;&lt;title&gt;Gene expression dosage regulation in an allopolyploid fish&lt;/title&gt;&lt;secondary-title&gt;PloS one&lt;/secondary-title&gt;&lt;/titles&gt;&lt;periodical&gt;&lt;full-title&gt;PLoS One&lt;/full-title&gt;&lt;/periodical&gt;&lt;pages&gt;e0116309&lt;/pages&gt;&lt;volume&gt;10&lt;/volume&gt;&lt;number&gt;3&lt;/number&gt;&lt;dates&gt;&lt;year&gt;2015&lt;/year&gt;&lt;/dates&gt;&lt;isbn&gt;1932-6203&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466CFD">
        <w:rPr>
          <w:rFonts w:ascii="Arial" w:eastAsia="Times New Roman" w:hAnsi="Arial" w:cs="Arial"/>
          <w:smallCaps/>
          <w:noProof/>
          <w:sz w:val="22"/>
          <w:szCs w:val="22"/>
        </w:rPr>
        <w:t>Birchler</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466CFD">
        <w:rPr>
          <w:rFonts w:ascii="Arial" w:eastAsia="Times New Roman" w:hAnsi="Arial" w:cs="Arial"/>
          <w:smallCaps/>
          <w:noProof/>
          <w:sz w:val="22"/>
          <w:szCs w:val="22"/>
        </w:rPr>
        <w:t>Matos</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Pr>
          <w:rFonts w:ascii="Arial" w:eastAsia="Times New Roman" w:hAnsi="Arial" w:cs="Arial"/>
          <w:sz w:val="22"/>
          <w:szCs w:val="22"/>
        </w:rPr>
        <w:fldChar w:fldCharType="end"/>
      </w:r>
      <w:r w:rsidRPr="00496D59">
        <w:rPr>
          <w:rFonts w:ascii="Arial" w:eastAsia="Times New Roman" w:hAnsi="Arial" w:cs="Arial"/>
          <w:sz w:val="22"/>
          <w:szCs w:val="22"/>
        </w:rPr>
        <w:t xml:space="preserve">. Others contest this argument, claiming there is no evidence for dosage compensation at the whole-chromosome level in </w:t>
      </w:r>
      <w:r w:rsidRPr="00496D59">
        <w:rPr>
          <w:rFonts w:ascii="Arial" w:eastAsia="Times New Roman" w:hAnsi="Arial" w:cs="Arial"/>
          <w:i/>
          <w:iCs/>
          <w:sz w:val="22"/>
          <w:szCs w:val="22"/>
        </w:rPr>
        <w:t>S. cerevisiae</w:t>
      </w:r>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Eduardo M Torres&lt;/Author&gt;&lt;Year&gt;2016&lt;/Year&gt;&lt;RecNum&gt;3&lt;/RecNum&gt;&lt;DisplayText&gt;(&lt;style face="smallcaps"&gt;Eduardo M Torres&lt;/style&gt; 2016)&lt;/DisplayText&gt;&lt;record&gt;&lt;rec-number&gt;3&lt;/rec-number&gt;&lt;foreign-keys&gt;&lt;key app="EN" db-id="patepv5dd5d00ue2wzp5ex0sta0r0a5r5t2t" timestamp="1559675092" guid="2c4fd088-bbe9-4be6-b63e-2a91fb2ef2ab"&gt;3&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Eduardo M Torres</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An alternate hypothesis</w:t>
      </w:r>
      <w:r>
        <w:rPr>
          <w:rFonts w:ascii="Arial" w:eastAsia="Times New Roman" w:hAnsi="Arial" w:cs="Arial"/>
          <w:sz w:val="22"/>
          <w:szCs w:val="22"/>
        </w:rPr>
        <w:t xml:space="preserve"> to a mechanism of whole-chromosome modulation of imbalanced gene expression</w:t>
      </w:r>
      <w:r w:rsidRPr="00496D59">
        <w:rPr>
          <w:rFonts w:ascii="Arial" w:eastAsia="Times New Roman" w:hAnsi="Arial" w:cs="Arial"/>
          <w:sz w:val="22"/>
          <w:szCs w:val="22"/>
        </w:rPr>
        <w:t xml:space="preserve"> is that the accumulation or loss of chromosomes is an adaptive advantage to stressful environments, such as the case with yeast in an oxide-rich media that accumulate an extra copy of chromosome XI </w:t>
      </w:r>
      <w:r>
        <w:rPr>
          <w:rFonts w:ascii="Arial" w:eastAsia="Times New Roman" w:hAnsi="Arial" w:cs="Arial"/>
          <w:sz w:val="22"/>
          <w:szCs w:val="22"/>
        </w:rPr>
        <w:t xml:space="preserve">to tolerate oxygen stress </w:t>
      </w:r>
      <w:r w:rsidRPr="00496D59">
        <w:rPr>
          <w:rFonts w:ascii="Arial" w:eastAsia="Times New Roman"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pPC9EaXNw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pPC9EaXNw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Kay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Pr>
          <w:rFonts w:ascii="Arial" w:eastAsia="Times New Roman" w:hAnsi="Arial" w:cs="Arial"/>
          <w:sz w:val="22"/>
          <w:szCs w:val="22"/>
        </w:rPr>
        <w:t xml:space="preserve">, and other studies which imply an adaptive advantage to aneuploidy </w:t>
      </w:r>
      <w:r>
        <w:rPr>
          <w:rFonts w:ascii="Arial" w:eastAsia="Times New Roman" w:hAnsi="Arial" w:cs="Arial"/>
          <w:sz w:val="22"/>
          <w:szCs w:val="22"/>
        </w:rPr>
        <w:fldChar w:fldCharType="begin">
          <w:fldData xml:space="preserve">PEVuZE5vdGU+PENpdGU+PEF1dGhvcj5Lb288L0F1dGhvcj48WWVhcj4yMDE4PC9ZZWFyPjxSZWNO
dW0+Njg1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xDaXRlPjxBdXRob3I+V2Fr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Lb288L0F1dGhvcj48WWVhcj4yMDE4PC9ZZWFyPjxSZWNO
dW0+Njg1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xDaXRlPjxBdXRob3I+V2Fr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Pr>
          <w:rFonts w:ascii="Arial" w:eastAsia="Times New Roman" w:hAnsi="Arial" w:cs="Arial"/>
          <w:sz w:val="22"/>
          <w:szCs w:val="22"/>
        </w:rPr>
      </w:r>
      <w:r>
        <w:rPr>
          <w:rFonts w:ascii="Arial" w:eastAsia="Times New Roman" w:hAnsi="Arial" w:cs="Arial"/>
          <w:sz w:val="22"/>
          <w:szCs w:val="22"/>
        </w:rPr>
        <w:fldChar w:fldCharType="separate"/>
      </w:r>
      <w:r>
        <w:rPr>
          <w:rFonts w:ascii="Arial" w:eastAsia="Times New Roman" w:hAnsi="Arial" w:cs="Arial"/>
          <w:noProof/>
          <w:sz w:val="22"/>
          <w:szCs w:val="22"/>
        </w:rPr>
        <w:t>(</w:t>
      </w:r>
      <w:r w:rsidRPr="00466CFD">
        <w:rPr>
          <w:rFonts w:ascii="Arial" w:eastAsia="Times New Roman" w:hAnsi="Arial" w:cs="Arial"/>
          <w:smallCaps/>
          <w:noProof/>
          <w:sz w:val="22"/>
          <w:szCs w:val="22"/>
        </w:rPr>
        <w:t>Wakabayashi</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 </w:t>
      </w:r>
      <w:r w:rsidRPr="00466CFD">
        <w:rPr>
          <w:rFonts w:ascii="Arial" w:eastAsia="Times New Roman" w:hAnsi="Arial" w:cs="Arial"/>
          <w:smallCaps/>
          <w:noProof/>
          <w:sz w:val="22"/>
          <w:szCs w:val="22"/>
        </w:rPr>
        <w:t>Koo</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8)</w:t>
      </w:r>
      <w:r>
        <w:rPr>
          <w:rFonts w:ascii="Arial" w:eastAsia="Times New Roman" w:hAnsi="Arial" w:cs="Arial"/>
          <w:sz w:val="22"/>
          <w:szCs w:val="22"/>
        </w:rPr>
        <w:fldChar w:fldCharType="end"/>
      </w:r>
      <w:r w:rsidRPr="00496D59">
        <w:rPr>
          <w:rFonts w:ascii="Arial" w:eastAsia="Times New Roman" w:hAnsi="Arial" w:cs="Arial"/>
          <w:sz w:val="22"/>
          <w:szCs w:val="22"/>
        </w:rPr>
        <w:t xml:space="preserve">. </w:t>
      </w:r>
    </w:p>
    <w:p w14:paraId="04C9F341" w14:textId="77777777"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Sex chromosomes evolved from autosom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Charlesworth&lt;/Author&gt;&lt;Year&gt;1991&lt;/Year&gt;&lt;RecNum&gt;552&lt;/RecNum&gt;&lt;DisplayText&gt;(&lt;style face="smallcaps"&gt;Charlesworth&lt;/style&gt; 1991)&lt;/DisplayText&gt;&lt;record&gt;&lt;rec-number&gt;552&lt;/rec-number&gt;&lt;foreign-keys&gt;&lt;key app="EN" db-id="patepv5dd5d00ue2wzp5ex0sta0r0a5r5t2t" timestamp="1559675505" guid="72c22004-8e38-4656-8916-aec9d038b179"&gt;552&lt;/key&gt;&lt;key app="ENWeb" db-id=""&gt;0&lt;/key&gt;&lt;/foreign-keys&gt;&lt;ref-type name="Journal Article"&gt;17&lt;/ref-type&gt;&lt;contributors&gt;&lt;authors&gt;&lt;author&gt;Charlesworth, B.&lt;/author&gt;&lt;/authors&gt;&lt;/contributors&gt;&lt;auth-address&gt;Department of Ecology and Evolution, University of Chicago, IL 60637.&lt;/auth-address&gt;&lt;titles&gt;&lt;title&gt;The evolution of sex chromosomes&lt;/title&gt;&lt;secondary-title&gt;Science&lt;/secondary-title&gt;&lt;/titles&gt;&lt;periodical&gt;&lt;full-title&gt;Science&lt;/full-title&gt;&lt;/periodical&gt;&lt;pages&gt;1030-3&lt;/pages&gt;&lt;volume&gt;251&lt;/volume&gt;&lt;number&gt;4997&lt;/number&gt;&lt;edition&gt;1991/03/01&lt;/edition&gt;&lt;keywords&gt;&lt;keyword&gt;Animals&lt;/keyword&gt;&lt;keyword&gt;Biological Evolution&lt;/keyword&gt;&lt;keyword&gt;Dosage Compensation, Genetic&lt;/keyword&gt;&lt;keyword&gt;Repetitive Sequences, Nucleic Acid&lt;/keyword&gt;&lt;keyword&gt;*Reproduction&lt;/keyword&gt;&lt;keyword&gt;Sex Chromosomes/*physiology&lt;/keyword&gt;&lt;keyword&gt;*Sex Determination Analysis&lt;/keyword&gt;&lt;/keywords&gt;&lt;dates&gt;&lt;year&gt;1991&lt;/year&gt;&lt;pub-dates&gt;&lt;date&gt;Mar 01&lt;/date&gt;&lt;/pub-dates&gt;&lt;/dates&gt;&lt;isbn&gt;0036-8075 (Print)&amp;#xD;0036-8075 (Linking)&lt;/isbn&gt;&lt;accession-num&gt;1998119&lt;/accession-num&gt;&lt;urls&gt;&lt;related-urls&gt;&lt;url&gt;https://www.ncbi.nlm.nih.gov/pubmed/1998119&lt;/url&gt;&lt;/related-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harlesworth</w:t>
      </w:r>
      <w:r>
        <w:rPr>
          <w:rFonts w:ascii="Arial" w:eastAsia="Times New Roman" w:hAnsi="Arial" w:cs="Arial"/>
          <w:noProof/>
          <w:sz w:val="22"/>
          <w:szCs w:val="22"/>
        </w:rPr>
        <w:t xml:space="preserve"> 1991)</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It is known that there is a variety of ways that sex chromosomes employ dosage compensation to make up for differences in gene expression between the sex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Chandler&lt;/Author&gt;&lt;Year&gt;2017&lt;/Year&gt;&lt;RecNum&gt;569&lt;/RecNum&gt;&lt;DisplayText&gt;(&lt;style face="smallcaps"&gt;Chandler&lt;/style&gt; 2017)&lt;/DisplayText&gt;&lt;record&gt;&lt;rec-number&gt;569&lt;/rec-number&gt;&lt;foreign-keys&gt;&lt;key app="EN" db-id="patepv5dd5d00ue2wzp5ex0sta0r0a5r5t2t" timestamp="1559675560" guid="949b28fd-4b08-4c3e-ace4-36e0f8bec1cd"&gt;569&lt;/key&gt;&lt;key app="ENWeb" db-id=""&gt;0&lt;/key&gt;&lt;/foreign-keys&gt;&lt;ref-type name="Journal Article"&gt;17&lt;/ref-type&gt;&lt;contributors&gt;&lt;authors&gt;&lt;author&gt;Chandler, C. H.&lt;/author&gt;&lt;/authors&gt;&lt;/contributors&gt;&lt;auth-address&gt;Department of Biological Sciences, State University of New York at Oswego, Oswego, New York.&lt;/auth-address&gt;&lt;titles&gt;&lt;title&gt;When and why does sex chromosome dosage compensation evolve?&lt;/title&gt;&lt;secondary-title&gt;Ann N Y Acad Sci&lt;/secondary-title&gt;&lt;/titles&gt;&lt;periodical&gt;&lt;full-title&gt;Ann N Y Acad Sci&lt;/full-title&gt;&lt;/periodical&gt;&lt;pages&gt;37-51&lt;/pages&gt;&lt;volume&gt;1389&lt;/volume&gt;&lt;number&gt;1&lt;/number&gt;&lt;edition&gt;2017/01/19&lt;/edition&gt;&lt;keywords&gt;&lt;keyword&gt;Aneuploidy&lt;/keyword&gt;&lt;keyword&gt;Animals&lt;/keyword&gt;&lt;keyword&gt;*Biological Evolution&lt;/keyword&gt;&lt;keyword&gt;Birds&lt;/keyword&gt;&lt;keyword&gt;*Dosage Compensation, Genetic&lt;/keyword&gt;&lt;keyword&gt;Female&lt;/keyword&gt;&lt;keyword&gt;*Genes, X-Linked&lt;/keyword&gt;&lt;keyword&gt;Humans&lt;/keyword&gt;&lt;keyword&gt;Male&lt;/keyword&gt;&lt;keyword&gt;Phylogeny&lt;/keyword&gt;&lt;keyword&gt;Sex Chromosomes/*genetics&lt;/keyword&gt;&lt;keyword&gt;dosage compensation&lt;/keyword&gt;&lt;keyword&gt;sex chromosomes&lt;/keyword&gt;&lt;/keywords&gt;&lt;dates&gt;&lt;year&gt;2017&lt;/year&gt;&lt;pub-dates&gt;&lt;date&gt;Feb&lt;/date&gt;&lt;/pub-dates&gt;&lt;/dates&gt;&lt;isbn&gt;1749-6632 (Electronic)&amp;#xD;0077-8923 (Linking)&lt;/isbn&gt;&lt;accession-num&gt;28099765&lt;/accession-num&gt;&lt;urls&gt;&lt;related-urls&gt;&lt;url&gt;https://www.ncbi.nlm.nih.gov/pubmed/28099765&lt;/url&gt;&lt;/related-urls&gt;&lt;/urls&gt;&lt;electronic-resource-num&gt;10.1111/nyas.13307&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handler</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Dosage compensation has also been observed in some autosomes, such as </w:t>
      </w:r>
      <w:r>
        <w:rPr>
          <w:rFonts w:ascii="Arial" w:eastAsia="Times New Roman" w:hAnsi="Arial" w:cs="Arial"/>
          <w:sz w:val="22"/>
          <w:szCs w:val="22"/>
        </w:rPr>
        <w:t xml:space="preserve">in </w:t>
      </w:r>
      <w:r w:rsidRPr="00436C5F">
        <w:rPr>
          <w:rFonts w:ascii="Arial" w:eastAsia="Times New Roman" w:hAnsi="Arial" w:cs="Arial"/>
          <w:i/>
          <w:iCs/>
          <w:sz w:val="22"/>
          <w:szCs w:val="22"/>
        </w:rPr>
        <w:t xml:space="preserve">Drosophila </w:t>
      </w:r>
      <w:r w:rsidRPr="00496D59">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2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IGJyaWFub0BoZWxpeC5uaWguZ292LjwvYXV0aC1hZGRyZXNzPjx0aXRsZXM+PHRpdGxlPlgg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==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2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IGJyaWFub0BoZWxpeC5uaWguZ292LjwvYXV0aC1hZGRyZXNzPjx0aXRsZXM+PHRpdGxlPlgg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==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Devli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82; </w:t>
      </w:r>
      <w:r w:rsidRPr="00FE3668">
        <w:rPr>
          <w:rFonts w:ascii="Arial" w:eastAsia="Times New Roman" w:hAnsi="Arial" w:cs="Arial"/>
          <w:smallCaps/>
          <w:noProof/>
          <w:sz w:val="22"/>
          <w:szCs w:val="22"/>
        </w:rPr>
        <w:t>Birchl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FE3668">
        <w:rPr>
          <w:rFonts w:ascii="Arial" w:eastAsia="Times New Roman" w:hAnsi="Arial" w:cs="Arial"/>
          <w:smallCaps/>
          <w:noProof/>
          <w:sz w:val="22"/>
          <w:szCs w:val="22"/>
        </w:rPr>
        <w:t>McAnally and Yampolsky</w:t>
      </w:r>
      <w:r>
        <w:rPr>
          <w:rFonts w:ascii="Arial" w:eastAsia="Times New Roman" w:hAnsi="Arial" w:cs="Arial"/>
          <w:noProof/>
          <w:sz w:val="22"/>
          <w:szCs w:val="22"/>
        </w:rPr>
        <w:t xml:space="preserve"> 2009; </w:t>
      </w:r>
      <w:r w:rsidRPr="00FE3668">
        <w:rPr>
          <w:rFonts w:ascii="Arial" w:eastAsia="Times New Roman" w:hAnsi="Arial" w:cs="Arial"/>
          <w:smallCaps/>
          <w:noProof/>
          <w:sz w:val="22"/>
          <w:szCs w:val="22"/>
        </w:rPr>
        <w:t>Chen and Oliver</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Hangnoh Lee</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However, it is unknown whether there is an intrinsic dosage compensation mechanism in yeast to overcome the stressful effects of aneuploidy. Yeast are often found to be aneuploid in natural isolat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Strope</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re are multiple hypotheses as to why this may be the case: they could be growing in an environment that is stressful and selection favors aneuploidy to increase or decrease the expression of certain genes </w:t>
      </w:r>
      <w:r w:rsidRPr="00496D59">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Kay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Lind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yeast may be naturally robust to aneuploidy, or they may contain a natural mechanism for attenuating or compensating for differences in gene expression.</w:t>
      </w:r>
    </w:p>
    <w:p w14:paraId="5285B7CA" w14:textId="77777777"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Here, we investigate whether there is an innate dosage compensation response in spontaneously aneuploid yeast that have been put through a 2000-generation mutation accumulation experiment with a single-cell bottleneck every 20 generation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Zhu</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4)</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r w:rsidRPr="00496D59">
        <w:rPr>
          <w:rFonts w:ascii="Arial" w:eastAsia="Times New Roman" w:hAnsi="Arial" w:cs="Arial"/>
          <w:sz w:val="22"/>
          <w:szCs w:val="22"/>
        </w:rPr>
        <w:lastRenderedPageBreak/>
        <w:t>This allows us to examine the rate, type, and effects of spontaneous aneuploidies in an environment with little to no selection</w:t>
      </w:r>
      <w:r>
        <w:rPr>
          <w:rFonts w:ascii="Arial" w:eastAsia="Times New Roman" w:hAnsi="Arial" w:cs="Arial"/>
          <w:sz w:val="22"/>
          <w:szCs w:val="22"/>
        </w:rPr>
        <w:t xml:space="preserve"> (CITE?)</w:t>
      </w:r>
      <w:r w:rsidRPr="00496D59">
        <w:rPr>
          <w:rFonts w:ascii="Arial" w:eastAsia="Times New Roman" w:hAnsi="Arial" w:cs="Arial"/>
          <w:sz w:val="22"/>
          <w:szCs w:val="22"/>
        </w:rPr>
        <w:t xml:space="preserve">. Previous studies have observed the effects of aneuploidy in wild yeast populations, which may be heterogenous </w:t>
      </w:r>
      <w:commentRangeStart w:id="0"/>
      <w:r w:rsidRPr="00496D59">
        <w:rPr>
          <w:rFonts w:ascii="Arial" w:eastAsia="Times New Roman" w:hAnsi="Arial" w:cs="Arial"/>
          <w:sz w:val="22"/>
          <w:szCs w:val="22"/>
        </w:rPr>
        <w:t xml:space="preserve">(CITE) </w:t>
      </w:r>
      <w:commentRangeEnd w:id="0"/>
      <w:r w:rsidRPr="00496D59">
        <w:rPr>
          <w:rStyle w:val="CommentReference"/>
          <w:rFonts w:ascii="Arial" w:hAnsi="Arial" w:cs="Arial"/>
          <w:sz w:val="22"/>
          <w:szCs w:val="22"/>
        </w:rPr>
        <w:commentReference w:id="0"/>
      </w:r>
      <w:r w:rsidRPr="00496D59">
        <w:rPr>
          <w:rFonts w:ascii="Arial" w:eastAsia="Times New Roman" w:hAnsi="Arial" w:cs="Arial"/>
          <w:sz w:val="22"/>
          <w:szCs w:val="22"/>
        </w:rPr>
        <w:t xml:space="preserve">or have undergone selection for aneuploidy in a stressful environment </w:t>
      </w:r>
      <w:r w:rsidRPr="00496D59">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M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M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Lind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and chemically- or mitotically-induced aneuploids </w:t>
      </w:r>
      <w:r w:rsidRPr="00496D59">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U5Njc1MTE1IiBndWlkPSJlZTMxYjkxMS1iMWJkLTRkN2UtOTg0Ny1mOWNlYWY5
ZDgxNDMiPjU4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U8L1JlY051bT48cmVjb3JkPjxyZWMtbnVtYmVyPjUzNTwv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=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U5Njc1MTE1IiBndWlkPSJlZTMxYjkxMS1iMWJkLTRkN2UtOTg0Ny1mOWNlYWY5
ZDgxNDMiPjU4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U8L1JlY051bT48cmVjb3JkPjxyZWMtbnVtYmVyPjUzNTwv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=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ampbell</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81; </w:t>
      </w:r>
      <w:r w:rsidRPr="00FE3668">
        <w:rPr>
          <w:rFonts w:ascii="Arial" w:eastAsia="Times New Roman" w:hAnsi="Arial" w:cs="Arial"/>
          <w:smallCaps/>
          <w:noProof/>
          <w:sz w:val="22"/>
          <w:szCs w:val="22"/>
        </w:rPr>
        <w:t>Anders</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09; </w:t>
      </w:r>
      <w:r w:rsidRPr="00FE3668">
        <w:rPr>
          <w:rFonts w:ascii="Arial" w:eastAsia="Times New Roman" w:hAnsi="Arial" w:cs="Arial"/>
          <w:smallCaps/>
          <w:noProof/>
          <w:sz w:val="22"/>
          <w:szCs w:val="22"/>
        </w:rPr>
        <w:t>Mull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4)</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Our study looks at the effects of aneuploidy in samples that have spontaneously gained or lost chromosome(s) in the absence of selection, enabling us to disentangle the costs and benefits of aneuploidies from the base phenomenon itself. The absence of selection allows us to analyze the transcriptome without bias from environmental factors, enabling us to determine the effects of aneuploidy on the genome in a stable condition and without selecting for any particular aneuploidies or mutations.  </w:t>
      </w:r>
    </w:p>
    <w:p w14:paraId="16317A58" w14:textId="77777777" w:rsidR="00A21911" w:rsidRDefault="00D543AC" w:rsidP="00D543AC">
      <w:pPr>
        <w:spacing w:line="360" w:lineRule="auto"/>
        <w:ind w:firstLine="720"/>
        <w:rPr>
          <w:ins w:id="1" w:author="Holly Celina Mcqueary" w:date="2019-09-16T13:41:00Z"/>
          <w:rFonts w:ascii="Arial" w:eastAsia="Times New Roman" w:hAnsi="Arial" w:cs="Arial"/>
          <w:sz w:val="22"/>
          <w:szCs w:val="22"/>
        </w:rPr>
      </w:pPr>
      <w:r w:rsidRPr="00496D59">
        <w:rPr>
          <w:rFonts w:ascii="Arial" w:eastAsia="Times New Roman" w:hAnsi="Arial" w:cs="Arial"/>
          <w:sz w:val="22"/>
          <w:szCs w:val="22"/>
        </w:rPr>
        <w:t xml:space="preserve">This study aims to determine if there is a common mechanism of dosage compensation in </w:t>
      </w:r>
      <w:r w:rsidRPr="00496D59">
        <w:rPr>
          <w:rFonts w:ascii="Arial" w:eastAsia="Times New Roman" w:hAnsi="Arial" w:cs="Arial"/>
          <w:i/>
          <w:iCs/>
          <w:sz w:val="22"/>
          <w:szCs w:val="22"/>
        </w:rPr>
        <w:t>Saccharomyces cerevisiae</w:t>
      </w:r>
      <w:r w:rsidRPr="00496D59">
        <w:rPr>
          <w:rFonts w:ascii="Arial" w:eastAsia="Times New Roman" w:hAnsi="Arial" w:cs="Arial"/>
          <w:sz w:val="22"/>
          <w:szCs w:val="22"/>
        </w:rPr>
        <w:t xml:space="preserve"> by analyzing RNAseq data from 46 euploid and aneuploid samples from two mutation accumulation experiments with</w:t>
      </w:r>
      <w:r>
        <w:rPr>
          <w:rFonts w:ascii="Arial" w:eastAsia="Times New Roman" w:hAnsi="Arial" w:cs="Arial"/>
          <w:sz w:val="22"/>
          <w:szCs w:val="22"/>
        </w:rPr>
        <w:t xml:space="preserve"> strains of</w:t>
      </w:r>
      <w:r w:rsidRPr="00496D59">
        <w:rPr>
          <w:rFonts w:ascii="Arial" w:eastAsia="Times New Roman" w:hAnsi="Arial" w:cs="Arial"/>
          <w:sz w:val="22"/>
          <w:szCs w:val="22"/>
        </w:rPr>
        <w:t xml:space="preserve"> different genetic backgrounds. Average gene expression across each entire chromosome was determined, and statistical analyses were used to determine if it was as expected with and without dosage compensation. We found no evidence for whole-chromosome dosage compensation in aneuploid yeast. Next, we observed whether or not there was statistically significant dosage compensation </w:t>
      </w:r>
      <w:r>
        <w:rPr>
          <w:rFonts w:ascii="Arial" w:eastAsia="Times New Roman" w:hAnsi="Arial" w:cs="Arial"/>
          <w:sz w:val="22"/>
          <w:szCs w:val="22"/>
        </w:rPr>
        <w:t xml:space="preserve">in individual genes </w:t>
      </w:r>
      <w:r w:rsidRPr="00496D59">
        <w:rPr>
          <w:rFonts w:ascii="Arial" w:eastAsia="Times New Roman" w:hAnsi="Arial" w:cs="Arial"/>
          <w:sz w:val="22"/>
          <w:szCs w:val="22"/>
        </w:rPr>
        <w:t>(partial, full, anti-, or over-compensation), and found that the majority of genes on aneuploid chromosomes are not compensated, and those that show some form of compensation are at most partially</w:t>
      </w:r>
      <w:r w:rsidR="00B73A05">
        <w:rPr>
          <w:rFonts w:ascii="Arial" w:eastAsia="Times New Roman" w:hAnsi="Arial" w:cs="Arial"/>
          <w:sz w:val="22"/>
          <w:szCs w:val="22"/>
        </w:rPr>
        <w:t xml:space="preserve"> </w:t>
      </w:r>
      <w:r w:rsidRPr="00496D59">
        <w:rPr>
          <w:rFonts w:ascii="Arial" w:eastAsia="Times New Roman" w:hAnsi="Arial" w:cs="Arial"/>
          <w:sz w:val="22"/>
          <w:szCs w:val="22"/>
        </w:rPr>
        <w:t>compensated. No fully-dosage-compensated genes were found in any of our samples. We also found gene expression levels for environmental stress response genes, aneuploid stress response genes, and dosage-sens</w:t>
      </w:r>
      <w:r>
        <w:rPr>
          <w:rFonts w:ascii="Arial" w:eastAsia="Times New Roman" w:hAnsi="Arial" w:cs="Arial"/>
          <w:sz w:val="22"/>
          <w:szCs w:val="22"/>
        </w:rPr>
        <w:t>it</w:t>
      </w:r>
      <w:r w:rsidRPr="00496D59">
        <w:rPr>
          <w:rFonts w:ascii="Arial" w:eastAsia="Times New Roman" w:hAnsi="Arial" w:cs="Arial"/>
          <w:sz w:val="22"/>
          <w:szCs w:val="22"/>
        </w:rPr>
        <w:t xml:space="preserve">ive genes found in previous studies </w:t>
      </w:r>
      <w:r w:rsidRPr="00496D59">
        <w:rPr>
          <w:rFonts w:ascii="Arial" w:eastAsia="Times New Roman" w:hAnsi="Arial" w:cs="Arial"/>
          <w:sz w:val="22"/>
          <w:szCs w:val="22"/>
        </w:rPr>
        <w:fldChar w:fldCharType="begin">
          <w:fldData xml:space="preserve">PEVuZE5vdGU+PENpdGU+PEF1dGhvcj5NYWthbmFlPC9BdXRob3I+PFllYXI+MjAxMzwvWWVhcj48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NYWthbmFlPC9BdXRob3I+PFllYXI+MjAxMzwvWWVhcj48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6C1526">
        <w:rPr>
          <w:rFonts w:ascii="Arial" w:eastAsia="Times New Roman" w:hAnsi="Arial" w:cs="Arial"/>
          <w:smallCaps/>
          <w:noProof/>
          <w:sz w:val="22"/>
          <w:szCs w:val="22"/>
        </w:rPr>
        <w:t>Torres</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07; </w:t>
      </w:r>
      <w:r w:rsidRPr="006C1526">
        <w:rPr>
          <w:rFonts w:ascii="Arial" w:eastAsia="Times New Roman" w:hAnsi="Arial" w:cs="Arial"/>
          <w:smallCaps/>
          <w:noProof/>
          <w:sz w:val="22"/>
          <w:szCs w:val="22"/>
        </w:rPr>
        <w:t>Torres</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10; </w:t>
      </w:r>
      <w:r w:rsidRPr="006C1526">
        <w:rPr>
          <w:rFonts w:ascii="Arial" w:eastAsia="Times New Roman" w:hAnsi="Arial" w:cs="Arial"/>
          <w:smallCaps/>
          <w:noProof/>
          <w:sz w:val="22"/>
          <w:szCs w:val="22"/>
        </w:rPr>
        <w:t>Makanae</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13; </w:t>
      </w:r>
      <w:r w:rsidRPr="006C1526">
        <w:rPr>
          <w:rFonts w:ascii="Arial" w:eastAsia="Times New Roman" w:hAnsi="Arial" w:cs="Arial"/>
          <w:smallCaps/>
          <w:noProof/>
          <w:sz w:val="22"/>
          <w:szCs w:val="22"/>
        </w:rPr>
        <w:t>Bonney</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e conclude that there is no dosage compensation mechanism in lab and hybrid strains of S. cerevisiae, and that mutation accumulation and aneuploidy both incite an environmental stress response in yeast. </w:t>
      </w:r>
    </w:p>
    <w:p w14:paraId="6FF01B68" w14:textId="1F1B9B1F" w:rsidR="00A21911" w:rsidRDefault="00A21911" w:rsidP="00A21911">
      <w:pPr>
        <w:spacing w:line="360" w:lineRule="auto"/>
        <w:rPr>
          <w:ins w:id="2" w:author="Holly Celina Mcqueary" w:date="2019-09-16T13:41:00Z"/>
          <w:rFonts w:ascii="Arial" w:eastAsia="Times New Roman" w:hAnsi="Arial" w:cs="Arial"/>
          <w:sz w:val="22"/>
          <w:szCs w:val="22"/>
        </w:rPr>
      </w:pPr>
    </w:p>
    <w:p w14:paraId="011ABC6C" w14:textId="4230361A" w:rsidR="00A21911" w:rsidRDefault="00A21911" w:rsidP="00A21911">
      <w:pPr>
        <w:spacing w:line="360" w:lineRule="auto"/>
        <w:rPr>
          <w:ins w:id="3" w:author="Holly Celina Mcqueary" w:date="2019-09-16T13:41:00Z"/>
          <w:rFonts w:ascii="Arial" w:eastAsia="Times New Roman" w:hAnsi="Arial" w:cs="Arial"/>
          <w:sz w:val="22"/>
          <w:szCs w:val="22"/>
        </w:rPr>
      </w:pPr>
      <w:ins w:id="4" w:author="Holly Celina Mcqueary" w:date="2019-09-16T13:41:00Z">
        <w:r>
          <w:rPr>
            <w:rFonts w:ascii="Arial" w:eastAsia="Times New Roman" w:hAnsi="Arial" w:cs="Arial"/>
            <w:sz w:val="22"/>
            <w:szCs w:val="22"/>
          </w:rPr>
          <w:t>Notes:</w:t>
        </w:r>
      </w:ins>
    </w:p>
    <w:p w14:paraId="6EE89C8B" w14:textId="0F6FDC9D" w:rsidR="00D543AC" w:rsidRDefault="00D543AC" w:rsidP="00A21911">
      <w:pPr>
        <w:spacing w:line="360" w:lineRule="auto"/>
        <w:rPr>
          <w:ins w:id="5" w:author="Holly Celina Mcqueary" w:date="2019-09-17T13:56:00Z"/>
          <w:rFonts w:ascii="Arial" w:eastAsia="Times New Roman" w:hAnsi="Arial" w:cs="Arial"/>
          <w:sz w:val="22"/>
          <w:szCs w:val="22"/>
        </w:rPr>
      </w:pPr>
      <w:r w:rsidRPr="00496D59">
        <w:rPr>
          <w:rFonts w:ascii="Arial" w:eastAsia="Times New Roman" w:hAnsi="Arial" w:cs="Arial"/>
          <w:sz w:val="22"/>
          <w:szCs w:val="22"/>
        </w:rPr>
        <w:t>Further studies will be needed to</w:t>
      </w:r>
      <w:ins w:id="6" w:author="Holly Celina Mcqueary" w:date="2019-09-17T13:56:00Z">
        <w:r w:rsidR="00EC5D0E">
          <w:rPr>
            <w:rFonts w:ascii="Arial" w:eastAsia="Times New Roman" w:hAnsi="Arial" w:cs="Arial"/>
            <w:sz w:val="22"/>
            <w:szCs w:val="22"/>
          </w:rPr>
          <w:t>:</w:t>
        </w:r>
      </w:ins>
      <w:del w:id="7" w:author="Holly Celina Mcqueary" w:date="2019-09-17T13:56:00Z">
        <w:r w:rsidRPr="00496D59" w:rsidDel="00EC5D0E">
          <w:rPr>
            <w:rFonts w:ascii="Arial" w:eastAsia="Times New Roman" w:hAnsi="Arial" w:cs="Arial"/>
            <w:sz w:val="22"/>
            <w:szCs w:val="22"/>
          </w:rPr>
          <w:delText xml:space="preserve"> ***do something…??</w:delText>
        </w:r>
      </w:del>
    </w:p>
    <w:p w14:paraId="516F35B8" w14:textId="6F4F7135" w:rsidR="00EC5D0E" w:rsidRPr="00496D59" w:rsidRDefault="00EC5D0E">
      <w:pPr>
        <w:spacing w:line="360" w:lineRule="auto"/>
        <w:rPr>
          <w:rFonts w:ascii="Arial" w:eastAsia="Times New Roman" w:hAnsi="Arial" w:cs="Arial"/>
          <w:sz w:val="22"/>
          <w:szCs w:val="22"/>
        </w:rPr>
        <w:pPrChange w:id="8" w:author="Holly Celina Mcqueary" w:date="2019-09-16T13:41:00Z">
          <w:pPr>
            <w:spacing w:line="360" w:lineRule="auto"/>
            <w:ind w:firstLine="720"/>
          </w:pPr>
        </w:pPrChange>
      </w:pPr>
      <w:ins w:id="9" w:author="Holly Celina Mcqueary" w:date="2019-09-17T13:56:00Z">
        <w:r>
          <w:rPr>
            <w:rFonts w:ascii="Arial" w:eastAsia="Times New Roman" w:hAnsi="Arial" w:cs="Arial"/>
            <w:sz w:val="22"/>
            <w:szCs w:val="22"/>
          </w:rPr>
          <w:t xml:space="preserve">Look at protein levels – maybe some genes that are not compensated at the RNA level are instead degraded at the protein level </w:t>
        </w:r>
      </w:ins>
    </w:p>
    <w:p w14:paraId="6CCA6A5E" w14:textId="77777777" w:rsidR="00D543AC" w:rsidRDefault="00D543AC" w:rsidP="00D543AC">
      <w:pPr>
        <w:spacing w:line="360" w:lineRule="auto"/>
        <w:rPr>
          <w:rFonts w:ascii="Arial" w:eastAsia="Times New Roman" w:hAnsi="Arial" w:cs="Arial"/>
          <w:sz w:val="22"/>
          <w:szCs w:val="22"/>
        </w:rPr>
      </w:pPr>
      <w:r>
        <w:rPr>
          <w:rFonts w:ascii="Arial" w:eastAsia="Times New Roman" w:hAnsi="Arial" w:cs="Arial"/>
          <w:sz w:val="22"/>
          <w:szCs w:val="22"/>
        </w:rPr>
        <w:t>Can look at budding in aneuploids: is it different than euploids (similar to how budding is different between haploids and diploids): inefficiency of segregation? Cell cycle inhibitors?</w:t>
      </w:r>
    </w:p>
    <w:p w14:paraId="2C5F8B51" w14:textId="77777777" w:rsidR="00D543AC" w:rsidRDefault="00D543AC" w:rsidP="00D543AC">
      <w:pPr>
        <w:spacing w:line="360" w:lineRule="auto"/>
        <w:rPr>
          <w:rFonts w:ascii="Arial" w:eastAsia="Times New Roman" w:hAnsi="Arial" w:cs="Arial"/>
          <w:sz w:val="22"/>
          <w:szCs w:val="22"/>
        </w:rPr>
      </w:pPr>
    </w:p>
    <w:p w14:paraId="68705CF1" w14:textId="77777777" w:rsidR="00D543AC" w:rsidRPr="00496D59" w:rsidRDefault="00D543AC" w:rsidP="00D543AC">
      <w:pPr>
        <w:spacing w:line="360" w:lineRule="auto"/>
        <w:rPr>
          <w:rFonts w:ascii="Arial" w:eastAsia="Times New Roman" w:hAnsi="Arial" w:cs="Arial"/>
          <w:sz w:val="22"/>
          <w:szCs w:val="22"/>
        </w:rPr>
      </w:pPr>
    </w:p>
    <w:p w14:paraId="39AA846F"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How often do aneuploidies arise in the absence of selection?</w:t>
      </w:r>
    </w:p>
    <w:p w14:paraId="5DA76BF7"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and what are they, what are their fitness effects?</w:t>
      </w:r>
    </w:p>
    <w:p w14:paraId="7AE5D42B"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Get aneuploids in the wild, but that could be from selection in a potentially stressful environment (</w:t>
      </w:r>
      <w:proofErr w:type="spellStart"/>
      <w:r w:rsidRPr="00496D59">
        <w:rPr>
          <w:rFonts w:ascii="Arial" w:eastAsia="Times New Roman" w:hAnsi="Arial" w:cs="Arial"/>
          <w:color w:val="000000"/>
          <w:sz w:val="22"/>
          <w:szCs w:val="22"/>
        </w:rPr>
        <w:t>ie</w:t>
      </w:r>
      <w:proofErr w:type="spellEnd"/>
      <w:r w:rsidRPr="00496D59">
        <w:rPr>
          <w:rFonts w:ascii="Arial" w:eastAsia="Times New Roman" w:hAnsi="Arial" w:cs="Arial"/>
          <w:color w:val="000000"/>
          <w:sz w:val="22"/>
          <w:szCs w:val="22"/>
        </w:rPr>
        <w:t xml:space="preserve"> oxidative stress)</w:t>
      </w:r>
    </w:p>
    <w:p w14:paraId="5E0975F9" w14:textId="77777777" w:rsidR="00D543AC" w:rsidRPr="00496D59" w:rsidDel="00A21911" w:rsidRDefault="00D543AC" w:rsidP="00D543AC">
      <w:pPr>
        <w:spacing w:line="360" w:lineRule="auto"/>
        <w:rPr>
          <w:del w:id="10" w:author="Holly Celina Mcqueary" w:date="2019-09-16T13:41:00Z"/>
          <w:rFonts w:ascii="Arial" w:eastAsia="Times New Roman" w:hAnsi="Arial" w:cs="Arial"/>
          <w:color w:val="000000"/>
          <w:sz w:val="22"/>
          <w:szCs w:val="22"/>
        </w:rPr>
      </w:pPr>
      <w:r w:rsidRPr="00496D59">
        <w:rPr>
          <w:rFonts w:ascii="Arial" w:eastAsia="Times New Roman" w:hAnsi="Arial" w:cs="Arial"/>
          <w:color w:val="000000"/>
          <w:sz w:val="22"/>
          <w:szCs w:val="22"/>
        </w:rPr>
        <w:t>Looking at spontaneous aneuploidies in the absence of selection allows us to get a baseline for how often these spontaneously arise</w:t>
      </w:r>
    </w:p>
    <w:p w14:paraId="2BFFB124" w14:textId="77777777" w:rsidR="00D543AC" w:rsidRPr="00496D59" w:rsidRDefault="00D543AC" w:rsidP="00D543AC">
      <w:pPr>
        <w:spacing w:line="360" w:lineRule="auto"/>
        <w:rPr>
          <w:rFonts w:ascii="Arial" w:eastAsia="Times New Roman" w:hAnsi="Arial" w:cs="Arial"/>
          <w:sz w:val="22"/>
          <w:szCs w:val="22"/>
        </w:rPr>
      </w:pPr>
    </w:p>
    <w:p w14:paraId="0B3B8A33"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 xml:space="preserve">Looking for if there is a common mechanism of DC in autosomes. Sex chromosomes evolved from autosomes, so they may have brought with them some inherent way of compensating for multiple gene copies. </w:t>
      </w:r>
    </w:p>
    <w:p w14:paraId="06316B05" w14:textId="77777777" w:rsidR="00D543AC" w:rsidRPr="00496D59" w:rsidRDefault="00D543AC" w:rsidP="00D543AC">
      <w:pPr>
        <w:spacing w:line="360" w:lineRule="auto"/>
        <w:rPr>
          <w:rFonts w:ascii="Arial" w:hAnsi="Arial" w:cs="Arial"/>
          <w:sz w:val="22"/>
          <w:szCs w:val="22"/>
        </w:rPr>
      </w:pPr>
    </w:p>
    <w:p w14:paraId="30E363E7" w14:textId="77777777" w:rsidR="00D543AC" w:rsidRPr="00496D59" w:rsidRDefault="00D543AC" w:rsidP="00D543AC">
      <w:pPr>
        <w:spacing w:line="360" w:lineRule="auto"/>
        <w:rPr>
          <w:rFonts w:ascii="Arial" w:eastAsia="Times New Roman" w:hAnsi="Arial" w:cs="Arial"/>
          <w:b/>
          <w:color w:val="000000"/>
          <w:sz w:val="22"/>
          <w:szCs w:val="22"/>
        </w:rPr>
      </w:pPr>
      <w:r w:rsidRPr="00496D59">
        <w:rPr>
          <w:rFonts w:ascii="Arial" w:eastAsia="Times New Roman" w:hAnsi="Arial" w:cs="Arial"/>
          <w:b/>
          <w:color w:val="000000"/>
          <w:sz w:val="22"/>
          <w:szCs w:val="22"/>
        </w:rPr>
        <w:t>Methods</w:t>
      </w:r>
    </w:p>
    <w:p w14:paraId="1E7C5A87" w14:textId="77777777" w:rsidR="00D543AC" w:rsidRPr="00496D59" w:rsidRDefault="00D543AC" w:rsidP="00D543AC">
      <w:pPr>
        <w:spacing w:line="360" w:lineRule="auto"/>
        <w:rPr>
          <w:rFonts w:ascii="Arial" w:eastAsia="Times New Roman" w:hAnsi="Arial" w:cs="Arial"/>
          <w:color w:val="000000"/>
          <w:sz w:val="22"/>
          <w:szCs w:val="22"/>
        </w:rPr>
      </w:pPr>
    </w:p>
    <w:p w14:paraId="23A9BD12" w14:textId="77777777" w:rsidR="00D543AC" w:rsidRPr="00496D59" w:rsidRDefault="00D543AC" w:rsidP="00D543AC">
      <w:pPr>
        <w:spacing w:line="360" w:lineRule="auto"/>
        <w:rPr>
          <w:rFonts w:ascii="Arial" w:eastAsia="Times New Roman" w:hAnsi="Arial" w:cs="Arial"/>
          <w:i/>
          <w:color w:val="000000"/>
          <w:sz w:val="22"/>
          <w:szCs w:val="22"/>
        </w:rPr>
      </w:pPr>
      <w:r w:rsidRPr="00496D59">
        <w:rPr>
          <w:rFonts w:ascii="Arial" w:eastAsia="Times New Roman" w:hAnsi="Arial" w:cs="Arial"/>
          <w:i/>
          <w:color w:val="000000"/>
          <w:sz w:val="22"/>
          <w:szCs w:val="22"/>
        </w:rPr>
        <w:t>Strains, RNA extraction, and sequencing</w:t>
      </w:r>
    </w:p>
    <w:p w14:paraId="41C70EB7"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ab/>
        <w:t xml:space="preserve">The strains used were obtained from previous mutation accumulation experiments, one from a </w:t>
      </w:r>
      <w:commentRangeStart w:id="11"/>
      <w:r w:rsidRPr="00496D59">
        <w:rPr>
          <w:rFonts w:ascii="Arial" w:eastAsia="Times New Roman" w:hAnsi="Arial" w:cs="Arial"/>
          <w:color w:val="000000"/>
          <w:sz w:val="22"/>
          <w:szCs w:val="22"/>
        </w:rPr>
        <w:t xml:space="preserve">hybrid </w:t>
      </w:r>
      <w:commentRangeEnd w:id="11"/>
      <w:r w:rsidRPr="00496D59">
        <w:rPr>
          <w:rStyle w:val="CommentReference"/>
          <w:rFonts w:ascii="Arial" w:hAnsi="Arial" w:cs="Arial"/>
          <w:sz w:val="22"/>
          <w:szCs w:val="22"/>
        </w:rPr>
        <w:commentReference w:id="11"/>
      </w:r>
      <w:r w:rsidRPr="00496D59">
        <w:rPr>
          <w:rFonts w:ascii="Arial" w:eastAsia="Times New Roman" w:hAnsi="Arial" w:cs="Arial"/>
          <w:color w:val="000000"/>
          <w:sz w:val="22"/>
          <w:szCs w:val="22"/>
        </w:rPr>
        <w:t>of NCYC 3631, a Mat alpha derivative of YPS 606 (oak strain, PA, USA), and NCYC 3596, a Mat a derivative of DBPVG1106 (</w:t>
      </w:r>
      <w:proofErr w:type="spellStart"/>
      <w:r w:rsidRPr="00496D59">
        <w:rPr>
          <w:rFonts w:ascii="Arial" w:eastAsia="Times New Roman" w:hAnsi="Arial" w:cs="Arial"/>
          <w:color w:val="000000"/>
          <w:sz w:val="22"/>
          <w:szCs w:val="22"/>
        </w:rPr>
        <w:t>lici</w:t>
      </w:r>
      <w:proofErr w:type="spellEnd"/>
      <w:r w:rsidRPr="00496D59">
        <w:rPr>
          <w:rFonts w:ascii="Arial" w:eastAsia="Times New Roman" w:hAnsi="Arial" w:cs="Arial"/>
          <w:color w:val="000000"/>
          <w:sz w:val="22"/>
          <w:szCs w:val="22"/>
        </w:rPr>
        <w:t xml:space="preserve"> fruit, Indonesia, wine clade) (unpublished data). This hybrid strain was highly heterozygous, with a heterozygous site every ~250 bp (unpublished data). The other strain used was a lab strain from a different mutation accumulation experiment and had the genotype </w:t>
      </w:r>
      <w:r w:rsidRPr="00496D59">
        <w:rPr>
          <w:rFonts w:ascii="Arial" w:eastAsia="Times New Roman" w:hAnsi="Arial" w:cs="Arial"/>
          <w:i/>
          <w:color w:val="000000"/>
          <w:sz w:val="22"/>
          <w:szCs w:val="22"/>
        </w:rPr>
        <w:t xml:space="preserve">ade2, lys2-801, his3-∆D200, leu2-3.112, </w:t>
      </w:r>
      <w:proofErr w:type="spellStart"/>
      <w:r w:rsidRPr="00496D59">
        <w:rPr>
          <w:rFonts w:ascii="Arial" w:eastAsia="Times New Roman" w:hAnsi="Arial" w:cs="Arial"/>
          <w:i/>
          <w:color w:val="000000"/>
          <w:sz w:val="22"/>
          <w:szCs w:val="22"/>
        </w:rPr>
        <w:t>ura</w:t>
      </w:r>
      <w:proofErr w:type="spellEnd"/>
      <w:r w:rsidRPr="00496D59">
        <w:rPr>
          <w:rFonts w:ascii="Arial" w:eastAsia="Times New Roman" w:hAnsi="Arial" w:cs="Arial"/>
          <w:i/>
          <w:color w:val="000000"/>
          <w:sz w:val="22"/>
          <w:szCs w:val="22"/>
        </w:rPr>
        <w:t xml:space="preserve"> 3-52, </w:t>
      </w:r>
      <w:r w:rsidRPr="00496D59">
        <w:rPr>
          <w:rFonts w:ascii="Arial" w:eastAsia="Times New Roman" w:hAnsi="Arial" w:cs="Arial"/>
          <w:color w:val="000000"/>
          <w:sz w:val="22"/>
          <w:szCs w:val="22"/>
        </w:rPr>
        <w:t xml:space="preserve">and was homozygous at all loci except the mating type locus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Zhu</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4)</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Both strains from the separate mutation accumulation experiments were diploid and put through a bottleneck every ~20 generations for ~2000 generations. </w:t>
      </w:r>
    </w:p>
    <w:p w14:paraId="0C8C5EA5" w14:textId="77777777"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ab/>
        <w:t>30 lines from both experiments (12 aneuploid hybrid ancestor, 8 euploid hybrid ancestor, 6 aneuploid lab strain, 2 euploid lab strain), 3 replicates of each, were inoculated in 3ml liquid YPD (yeast extract 2%, peptone 2%, glucose 2%), and incubated on a rotator at 30</w:t>
      </w:r>
      <w:r w:rsidRPr="00496D59">
        <w:rPr>
          <w:rFonts w:ascii="Arial" w:eastAsia="Times New Roman" w:hAnsi="Arial" w:cs="Arial"/>
          <w:color w:val="000000"/>
          <w:sz w:val="22"/>
          <w:szCs w:val="22"/>
        </w:rPr>
        <w:sym w:font="Symbol" w:char="F0B0"/>
      </w:r>
      <w:r w:rsidRPr="00496D59">
        <w:rPr>
          <w:rFonts w:ascii="Arial" w:eastAsia="Times New Roman" w:hAnsi="Arial" w:cs="Arial"/>
          <w:color w:val="000000"/>
          <w:sz w:val="22"/>
          <w:szCs w:val="22"/>
        </w:rPr>
        <w:t xml:space="preserve"> C for 24 hours. RNA was extracted using the MasterPure Yeast RNA Purification Kit (Epicentre). Integrity, concentration, and quality of RNA samples were assessed using the Qubit. Libraries were prepared using the Illumina Stranded RNAseq Kit.</w:t>
      </w:r>
      <w:r w:rsidRPr="00496D59">
        <w:rPr>
          <w:rFonts w:ascii="Arial" w:eastAsia="Times New Roman" w:hAnsi="Arial" w:cs="Arial"/>
          <w:sz w:val="22"/>
          <w:szCs w:val="22"/>
        </w:rPr>
        <w:t xml:space="preserve"> </w:t>
      </w:r>
      <w:r w:rsidRPr="00496D59">
        <w:rPr>
          <w:rFonts w:ascii="Arial" w:eastAsia="Times New Roman" w:hAnsi="Arial" w:cs="Arial"/>
          <w:color w:val="000000"/>
          <w:sz w:val="22"/>
          <w:szCs w:val="22"/>
        </w:rPr>
        <w:t>They were sequenced at the Georgia Genomics Facility on the Illumina NextSeq (75 cycles) SE75 High Output flow cell. Samples were multiplexed and split across two runs.</w:t>
      </w:r>
    </w:p>
    <w:p w14:paraId="0017A375" w14:textId="77777777" w:rsidR="00D543AC" w:rsidRPr="00496D59" w:rsidRDefault="00D543AC" w:rsidP="00D543AC">
      <w:pPr>
        <w:spacing w:line="360" w:lineRule="auto"/>
        <w:ind w:firstLine="720"/>
        <w:rPr>
          <w:rFonts w:ascii="Arial" w:eastAsia="Times New Roman" w:hAnsi="Arial" w:cs="Arial"/>
          <w:color w:val="000000"/>
          <w:sz w:val="22"/>
          <w:szCs w:val="22"/>
          <w:shd w:val="clear" w:color="auto" w:fill="FFFFFF"/>
        </w:rPr>
      </w:pPr>
      <w:r w:rsidRPr="00496D59">
        <w:rPr>
          <w:rFonts w:ascii="Arial" w:eastAsia="Times New Roman" w:hAnsi="Arial" w:cs="Arial"/>
          <w:color w:val="000000"/>
          <w:sz w:val="22"/>
          <w:szCs w:val="22"/>
          <w:shd w:val="clear" w:color="auto" w:fill="FFFFFF"/>
        </w:rPr>
        <w:t xml:space="preserve">For the previously sequenced RNA, we selected 45 colonies (3 replicates each of 15 lines), inoculated each into 3 ml liquid YPD medium, and incubated on a rotator at 30 for 24 </w:t>
      </w:r>
      <w:r w:rsidRPr="00496D59">
        <w:rPr>
          <w:rFonts w:ascii="Arial" w:eastAsia="Times New Roman" w:hAnsi="Arial" w:cs="Arial"/>
          <w:color w:val="000000"/>
          <w:sz w:val="22"/>
          <w:szCs w:val="22"/>
          <w:shd w:val="clear" w:color="auto" w:fill="FFFFFF"/>
        </w:rPr>
        <w:lastRenderedPageBreak/>
        <w:t xml:space="preserve">hours. After 24 hours, mRNA was extracted using the MasterPure Yeast RNA Purification kit (Epicentre). RNA libraries were constructed using the Illumina </w:t>
      </w:r>
      <w:proofErr w:type="spellStart"/>
      <w:r w:rsidRPr="00496D59">
        <w:rPr>
          <w:rFonts w:ascii="Arial" w:eastAsia="Times New Roman" w:hAnsi="Arial" w:cs="Arial"/>
          <w:color w:val="000000"/>
          <w:sz w:val="22"/>
          <w:szCs w:val="22"/>
          <w:shd w:val="clear" w:color="auto" w:fill="FFFFFF"/>
        </w:rPr>
        <w:t>Tru</w:t>
      </w:r>
      <w:proofErr w:type="spellEnd"/>
      <w:r w:rsidRPr="00496D59">
        <w:rPr>
          <w:rFonts w:ascii="Arial" w:eastAsia="Times New Roman" w:hAnsi="Arial" w:cs="Arial"/>
          <w:color w:val="000000"/>
          <w:sz w:val="22"/>
          <w:szCs w:val="22"/>
          <w:shd w:val="clear" w:color="auto" w:fill="FFFFFF"/>
        </w:rPr>
        <w:t xml:space="preserve">-seq mRNA Stranded Kit, amplified using 13 cycles of PCR and sequenced on an Illumina </w:t>
      </w:r>
      <w:proofErr w:type="spellStart"/>
      <w:r w:rsidRPr="00496D59">
        <w:rPr>
          <w:rFonts w:ascii="Arial" w:eastAsia="Times New Roman" w:hAnsi="Arial" w:cs="Arial"/>
          <w:color w:val="000000"/>
          <w:sz w:val="22"/>
          <w:szCs w:val="22"/>
          <w:shd w:val="clear" w:color="auto" w:fill="FFFFFF"/>
        </w:rPr>
        <w:t>HiSeq</w:t>
      </w:r>
      <w:proofErr w:type="spellEnd"/>
      <w:r w:rsidRPr="00496D59">
        <w:rPr>
          <w:rFonts w:ascii="Arial" w:eastAsia="Times New Roman" w:hAnsi="Arial" w:cs="Arial"/>
          <w:color w:val="000000"/>
          <w:sz w:val="22"/>
          <w:szCs w:val="22"/>
          <w:shd w:val="clear" w:color="auto" w:fill="FFFFFF"/>
        </w:rPr>
        <w:t xml:space="preserve"> 2500. </w:t>
      </w:r>
    </w:p>
    <w:p w14:paraId="25E665DE" w14:textId="77777777"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color w:val="000000"/>
          <w:sz w:val="22"/>
          <w:szCs w:val="22"/>
          <w:shd w:val="clear" w:color="auto" w:fill="FFFFFF"/>
        </w:rPr>
        <w:t xml:space="preserve">Because these datasets were extracted by different individuals, libraries were made with different kits, and the samples were run on different sequencing machines, analyses were carried out separately, although identically. </w:t>
      </w:r>
    </w:p>
    <w:p w14:paraId="12DECF7E" w14:textId="77777777" w:rsidR="00D543AC" w:rsidRPr="00496D59" w:rsidRDefault="00D543AC" w:rsidP="00D543AC">
      <w:pPr>
        <w:spacing w:line="360" w:lineRule="auto"/>
        <w:rPr>
          <w:rFonts w:ascii="Arial" w:eastAsia="Times New Roman" w:hAnsi="Arial" w:cs="Arial"/>
          <w:i/>
          <w:color w:val="000000"/>
          <w:sz w:val="22"/>
          <w:szCs w:val="22"/>
        </w:rPr>
      </w:pPr>
    </w:p>
    <w:p w14:paraId="08CACDB9" w14:textId="77777777" w:rsidR="00D543AC" w:rsidRPr="00496D59" w:rsidRDefault="00D543AC" w:rsidP="00D543AC">
      <w:pPr>
        <w:spacing w:line="360" w:lineRule="auto"/>
        <w:rPr>
          <w:rFonts w:ascii="Arial" w:eastAsia="Times New Roman" w:hAnsi="Arial" w:cs="Arial"/>
          <w:i/>
          <w:color w:val="000000"/>
          <w:sz w:val="22"/>
          <w:szCs w:val="22"/>
        </w:rPr>
      </w:pPr>
      <w:r w:rsidRPr="00496D59">
        <w:rPr>
          <w:rFonts w:ascii="Arial" w:eastAsia="Times New Roman" w:hAnsi="Arial" w:cs="Arial"/>
          <w:i/>
          <w:color w:val="000000"/>
          <w:sz w:val="22"/>
          <w:szCs w:val="22"/>
        </w:rPr>
        <w:t>RNAseq data analysis</w:t>
      </w:r>
    </w:p>
    <w:p w14:paraId="6742E77B" w14:textId="77777777"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ab/>
        <w:t xml:space="preserve">Raw data was obtained from the Georgia Genomics Facility, with adapters removed. Quality control was done using FastQC version 1.8.0_20 using default parameters (available at </w:t>
      </w:r>
      <w:hyperlink r:id="rId8" w:history="1">
        <w:r w:rsidRPr="00496D59">
          <w:rPr>
            <w:rStyle w:val="Hyperlink"/>
            <w:rFonts w:ascii="Arial" w:eastAsia="Times New Roman" w:hAnsi="Arial" w:cs="Arial"/>
            <w:sz w:val="22"/>
            <w:szCs w:val="22"/>
          </w:rPr>
          <w:t>https://www.bioinformatics.babraham.ac.uk/projects/fastqc/</w:t>
        </w:r>
      </w:hyperlink>
      <w:r w:rsidRPr="00496D59">
        <w:rPr>
          <w:rFonts w:ascii="Arial" w:eastAsia="Times New Roman" w:hAnsi="Arial" w:cs="Arial"/>
          <w:color w:val="000000"/>
          <w:sz w:val="22"/>
          <w:szCs w:val="22"/>
        </w:rPr>
        <w:t xml:space="preserve">). Low-quality bases were trimmed using </w:t>
      </w:r>
      <w:proofErr w:type="spellStart"/>
      <w:r w:rsidRPr="00496D59">
        <w:rPr>
          <w:rFonts w:ascii="Arial" w:eastAsia="Times New Roman" w:hAnsi="Arial" w:cs="Arial"/>
          <w:color w:val="000000"/>
          <w:sz w:val="22"/>
          <w:szCs w:val="22"/>
        </w:rPr>
        <w:t>Trimgalore</w:t>
      </w:r>
      <w:proofErr w:type="spellEnd"/>
      <w:r w:rsidRPr="00496D59">
        <w:rPr>
          <w:rFonts w:ascii="Arial" w:eastAsia="Times New Roman" w:hAnsi="Arial" w:cs="Arial"/>
          <w:color w:val="000000"/>
          <w:sz w:val="22"/>
          <w:szCs w:val="22"/>
        </w:rPr>
        <w:t xml:space="preserve"> v. 0.4.4 using -</w:t>
      </w:r>
      <w:proofErr w:type="spellStart"/>
      <w:r w:rsidRPr="00496D59">
        <w:rPr>
          <w:rFonts w:ascii="Arial" w:eastAsia="Times New Roman" w:hAnsi="Arial" w:cs="Arial"/>
          <w:color w:val="000000"/>
          <w:sz w:val="22"/>
          <w:szCs w:val="22"/>
        </w:rPr>
        <w:t>phred</w:t>
      </w:r>
      <w:proofErr w:type="spellEnd"/>
      <w:r w:rsidRPr="00496D59">
        <w:rPr>
          <w:rFonts w:ascii="Arial" w:eastAsia="Times New Roman" w:hAnsi="Arial" w:cs="Arial"/>
          <w:color w:val="000000"/>
          <w:sz w:val="22"/>
          <w:szCs w:val="22"/>
        </w:rPr>
        <w:t xml:space="preserve"> 33, -q 20 (available at https://www.bioinformatics.babraham.ac.uk/projects/trim_galore/). RNA samples were aligned to the reference genome and annotated transcripts (obtained from </w:t>
      </w:r>
      <w:hyperlink r:id="rId9" w:history="1">
        <w:r w:rsidRPr="00496D59">
          <w:rPr>
            <w:rStyle w:val="Hyperlink"/>
            <w:rFonts w:ascii="Arial" w:eastAsia="Times New Roman" w:hAnsi="Arial" w:cs="Arial"/>
            <w:sz w:val="22"/>
            <w:szCs w:val="22"/>
          </w:rPr>
          <w:t>https://support.illumina.com/sequencing/sequencing_software/igenome.html</w:t>
        </w:r>
      </w:hyperlink>
      <w:r w:rsidRPr="00496D59">
        <w:rPr>
          <w:rFonts w:ascii="Arial" w:eastAsia="Times New Roman" w:hAnsi="Arial" w:cs="Arial"/>
          <w:color w:val="000000"/>
          <w:sz w:val="22"/>
          <w:szCs w:val="22"/>
        </w:rPr>
        <w:t xml:space="preserve">) using </w:t>
      </w:r>
      <w:proofErr w:type="spellStart"/>
      <w:r w:rsidRPr="00496D59">
        <w:rPr>
          <w:rFonts w:ascii="Arial" w:eastAsia="Times New Roman" w:hAnsi="Arial" w:cs="Arial"/>
          <w:color w:val="000000"/>
          <w:sz w:val="22"/>
          <w:szCs w:val="22"/>
        </w:rPr>
        <w:t>Tophat</w:t>
      </w:r>
      <w:proofErr w:type="spellEnd"/>
      <w:r w:rsidRPr="00496D59">
        <w:rPr>
          <w:rFonts w:ascii="Arial" w:eastAsia="Times New Roman" w:hAnsi="Arial" w:cs="Arial"/>
          <w:color w:val="000000"/>
          <w:sz w:val="22"/>
          <w:szCs w:val="22"/>
        </w:rPr>
        <w:t xml:space="preserve"> v. 2.1.1 with -</w:t>
      </w:r>
      <w:proofErr w:type="spellStart"/>
      <w:r w:rsidRPr="00496D59">
        <w:rPr>
          <w:rFonts w:ascii="Arial" w:eastAsia="Times New Roman" w:hAnsi="Arial" w:cs="Arial"/>
          <w:color w:val="000000"/>
          <w:sz w:val="22"/>
          <w:szCs w:val="22"/>
        </w:rPr>
        <w:t>i</w:t>
      </w:r>
      <w:proofErr w:type="spellEnd"/>
      <w:r w:rsidRPr="00496D59">
        <w:rPr>
          <w:rFonts w:ascii="Arial" w:eastAsia="Times New Roman" w:hAnsi="Arial" w:cs="Arial"/>
          <w:color w:val="000000"/>
          <w:sz w:val="22"/>
          <w:szCs w:val="22"/>
        </w:rPr>
        <w:t xml:space="preserve"> 10 -I 10000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Trapnell</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2)</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Cufflinks v. 2.2.1 was used to assemble the transcriptomes using default parameters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Trapnell</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2)</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Normalization was done using Cuffnorm v. 2.2.1 with default parameters, differential expression was found using </w:t>
      </w:r>
      <w:proofErr w:type="spellStart"/>
      <w:r w:rsidRPr="00496D59">
        <w:rPr>
          <w:rFonts w:ascii="Arial" w:eastAsia="Times New Roman" w:hAnsi="Arial" w:cs="Arial"/>
          <w:color w:val="000000"/>
          <w:sz w:val="22"/>
          <w:szCs w:val="22"/>
        </w:rPr>
        <w:t>Cuffdiff</w:t>
      </w:r>
      <w:proofErr w:type="spellEnd"/>
      <w:r w:rsidRPr="00496D59">
        <w:rPr>
          <w:rFonts w:ascii="Arial" w:eastAsia="Times New Roman" w:hAnsi="Arial" w:cs="Arial"/>
          <w:color w:val="000000"/>
          <w:sz w:val="22"/>
          <w:szCs w:val="22"/>
        </w:rPr>
        <w:t xml:space="preserve"> v. 2.2.1 with </w:t>
      </w:r>
      <w:proofErr w:type="spellStart"/>
      <w:r w:rsidRPr="00496D59">
        <w:rPr>
          <w:rFonts w:ascii="Arial" w:eastAsia="Times New Roman" w:hAnsi="Arial" w:cs="Arial"/>
          <w:color w:val="000000"/>
          <w:sz w:val="22"/>
          <w:szCs w:val="22"/>
        </w:rPr>
        <w:t>defult</w:t>
      </w:r>
      <w:proofErr w:type="spellEnd"/>
      <w:r w:rsidRPr="00496D59">
        <w:rPr>
          <w:rFonts w:ascii="Arial" w:eastAsia="Times New Roman" w:hAnsi="Arial" w:cs="Arial"/>
          <w:color w:val="000000"/>
          <w:sz w:val="22"/>
          <w:szCs w:val="22"/>
        </w:rPr>
        <w:t xml:space="preserve"> parameters, and read counts were found using </w:t>
      </w:r>
      <w:proofErr w:type="spellStart"/>
      <w:r w:rsidRPr="00496D59">
        <w:rPr>
          <w:rFonts w:ascii="Arial" w:eastAsia="Times New Roman" w:hAnsi="Arial" w:cs="Arial"/>
          <w:color w:val="000000"/>
          <w:sz w:val="22"/>
          <w:szCs w:val="22"/>
        </w:rPr>
        <w:t>HTseq</w:t>
      </w:r>
      <w:proofErr w:type="spellEnd"/>
      <w:r w:rsidRPr="00496D59">
        <w:rPr>
          <w:rFonts w:ascii="Arial" w:eastAsia="Times New Roman" w:hAnsi="Arial" w:cs="Arial"/>
          <w:color w:val="000000"/>
          <w:sz w:val="22"/>
          <w:szCs w:val="22"/>
        </w:rPr>
        <w:t xml:space="preserve"> v. 0.6.1pl (Python v. 2.7.8)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Anders&lt;/Author&gt;&lt;Year&gt;2015&lt;/Year&gt;&lt;RecNum&gt;653&lt;/RecNum&gt;&lt;DisplayText&gt;(&lt;style face="smallcaps"&gt;Anders&lt;/style&gt;&lt;style face="italic"&gt; et al.&lt;/style&gt; 2015)&lt;/DisplayText&gt;&lt;record&gt;&lt;rec-number&gt;653&lt;/rec-number&gt;&lt;foreign-keys&gt;&lt;key app="EN" db-id="patepv5dd5d00ue2wzp5ex0sta0r0a5r5t2t" timestamp="1559675784" guid="c6d17efe-c45d-4486-afdd-5e9691e6ceb2"&gt;653&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Anders</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5)</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w:t>
      </w:r>
      <w:proofErr w:type="spellStart"/>
      <w:r w:rsidRPr="00496D59">
        <w:rPr>
          <w:rFonts w:ascii="Arial" w:eastAsia="Times New Roman" w:hAnsi="Arial" w:cs="Arial"/>
          <w:color w:val="000000"/>
          <w:sz w:val="22"/>
          <w:szCs w:val="22"/>
        </w:rPr>
        <w:t>Samtools</w:t>
      </w:r>
      <w:proofErr w:type="spellEnd"/>
      <w:r w:rsidRPr="00496D59">
        <w:rPr>
          <w:rFonts w:ascii="Arial" w:eastAsia="Times New Roman" w:hAnsi="Arial" w:cs="Arial"/>
          <w:color w:val="000000"/>
          <w:sz w:val="22"/>
          <w:szCs w:val="22"/>
        </w:rPr>
        <w:t xml:space="preserve"> (version 1.3.1) was used to convert .</w:t>
      </w:r>
      <w:proofErr w:type="spellStart"/>
      <w:r w:rsidRPr="00496D59">
        <w:rPr>
          <w:rFonts w:ascii="Arial" w:eastAsia="Times New Roman" w:hAnsi="Arial" w:cs="Arial"/>
          <w:color w:val="000000"/>
          <w:sz w:val="22"/>
          <w:szCs w:val="22"/>
        </w:rPr>
        <w:t>sam</w:t>
      </w:r>
      <w:proofErr w:type="spellEnd"/>
      <w:r w:rsidRPr="00496D59">
        <w:rPr>
          <w:rFonts w:ascii="Arial" w:eastAsia="Times New Roman" w:hAnsi="Arial" w:cs="Arial"/>
          <w:color w:val="000000"/>
          <w:sz w:val="22"/>
          <w:szCs w:val="22"/>
        </w:rPr>
        <w:t xml:space="preserve"> files into .bam files and sort the resulting .bam files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Li&lt;/Author&gt;&lt;Year&gt;2009&lt;/Year&gt;&lt;RecNum&gt;661&lt;/RecNum&gt;&lt;DisplayText&gt;(&lt;style face="smallcaps"&gt;Li&lt;/style&gt;&lt;style face="italic"&gt; et al.&lt;/style&gt; 2009)&lt;/DisplayText&gt;&lt;record&gt;&lt;rec-number&gt;661&lt;/rec-number&gt;&lt;foreign-keys&gt;&lt;key app="EN" db-id="patepv5dd5d00ue2wzp5ex0sta0r0a5r5t2t" timestamp="1559675798" guid="523c05ee-4516-439e-9b76-8396c956fdc0"&gt;661&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Li</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09)</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Scripts can be found at </w:t>
      </w:r>
      <w:commentRangeStart w:id="12"/>
      <w:r w:rsidRPr="00496D59">
        <w:rPr>
          <w:rFonts w:ascii="Arial" w:eastAsia="Times New Roman" w:hAnsi="Arial" w:cs="Arial"/>
          <w:sz w:val="22"/>
          <w:szCs w:val="22"/>
        </w:rPr>
        <w:fldChar w:fldCharType="begin"/>
      </w:r>
      <w:r w:rsidRPr="00496D59">
        <w:rPr>
          <w:rFonts w:ascii="Arial" w:eastAsia="Times New Roman" w:hAnsi="Arial" w:cs="Arial"/>
          <w:sz w:val="22"/>
          <w:szCs w:val="22"/>
        </w:rPr>
        <w:instrText xml:space="preserve"> HYPERLINK "https://github.com/hollygene/Dosage_Compensation/blob/master/assembly_script.sh" </w:instrText>
      </w:r>
      <w:r w:rsidRPr="00496D59">
        <w:rPr>
          <w:rFonts w:ascii="Arial" w:eastAsia="Times New Roman" w:hAnsi="Arial" w:cs="Arial"/>
          <w:sz w:val="22"/>
          <w:szCs w:val="22"/>
        </w:rPr>
        <w:fldChar w:fldCharType="separate"/>
      </w:r>
      <w:r w:rsidRPr="00496D59">
        <w:rPr>
          <w:rFonts w:ascii="Arial" w:eastAsia="Times New Roman" w:hAnsi="Arial" w:cs="Arial"/>
          <w:color w:val="1155CC"/>
          <w:sz w:val="22"/>
          <w:szCs w:val="22"/>
          <w:u w:val="single"/>
        </w:rPr>
        <w:t>https://github.com/hollygene/Dosage_Compensation/blob/master/assembly_script.sh</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commentRangeEnd w:id="12"/>
      <w:r w:rsidRPr="00496D59">
        <w:rPr>
          <w:rStyle w:val="CommentReference"/>
          <w:rFonts w:ascii="Arial" w:hAnsi="Arial" w:cs="Arial"/>
          <w:sz w:val="22"/>
          <w:szCs w:val="22"/>
        </w:rPr>
        <w:commentReference w:id="12"/>
      </w:r>
    </w:p>
    <w:p w14:paraId="0CB73925" w14:textId="77777777"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Genes were filtered to eliminate those genes with high variance. </w:t>
      </w:r>
      <w:proofErr w:type="spellStart"/>
      <w:r w:rsidRPr="00496D59">
        <w:rPr>
          <w:rFonts w:ascii="Arial" w:eastAsia="Times New Roman" w:hAnsi="Arial" w:cs="Arial"/>
          <w:sz w:val="22"/>
          <w:szCs w:val="22"/>
        </w:rPr>
        <w:t>edgeR</w:t>
      </w:r>
      <w:proofErr w:type="spellEnd"/>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Robinson&lt;/Author&gt;&lt;Year&gt;2010&lt;/Year&gt;&lt;RecNum&gt;522&lt;/RecNum&gt;&lt;DisplayText&gt;(&lt;style face="smallcaps"&gt;Robinson&lt;/style&gt;&lt;style face="italic"&gt; et al.&lt;/style&gt; 2010)&lt;/DisplayText&gt;&lt;record&gt;&lt;rec-number&gt;522&lt;/rec-number&gt;&lt;foreign-keys&gt;&lt;key app="EN" db-id="patepv5dd5d00ue2wzp5ex0sta0r0a5r5t2t" timestamp="1559675405" guid="1852c222-3589-4aad-a186-4bdf5709ec2b"&gt;522&lt;/key&gt;&lt;key app="ENWeb" db-id=""&gt;0&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0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Robinso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0)</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as used to calculate counts per million, then filtered based on high variance. The ancestral replicates were used to find the highly variable genes. It was found that the majority of the genes with high variance also had a </w:t>
      </w:r>
      <w:proofErr w:type="spellStart"/>
      <w:r w:rsidRPr="00496D59">
        <w:rPr>
          <w:rFonts w:ascii="Arial" w:eastAsia="Times New Roman" w:hAnsi="Arial" w:cs="Arial"/>
          <w:sz w:val="22"/>
          <w:szCs w:val="22"/>
        </w:rPr>
        <w:t>cpm</w:t>
      </w:r>
      <w:proofErr w:type="spellEnd"/>
      <w:r w:rsidRPr="00496D59">
        <w:rPr>
          <w:rFonts w:ascii="Arial" w:eastAsia="Times New Roman" w:hAnsi="Arial" w:cs="Arial"/>
          <w:sz w:val="22"/>
          <w:szCs w:val="22"/>
        </w:rPr>
        <w:t xml:space="preserve"> &lt; 1, so those genes were removed from the following analyses. The resulting list of genes were used in all subsequent analyses. Approximately 1300 (~1.8%) genes were removed from the analysis.</w:t>
      </w:r>
    </w:p>
    <w:p w14:paraId="6C1803A6" w14:textId="77777777"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Cuffnorm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Trapnell</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as used to find FPKM (fragments per kilobase per million reads). A homebrew bash script was used to join the FPKM values for each line with the gene attributes file, turn the file into a .csv, remove mitochondrial sequences, and change the chromosome names from Roman numerals to numbers (script can be found at </w:t>
      </w:r>
      <w:hyperlink r:id="rId10" w:history="1">
        <w:r w:rsidRPr="00496D59">
          <w:rPr>
            <w:rStyle w:val="Hyperlink"/>
            <w:rFonts w:ascii="Arial" w:eastAsia="Times New Roman" w:hAnsi="Arial" w:cs="Arial"/>
            <w:sz w:val="22"/>
            <w:szCs w:val="22"/>
          </w:rPr>
          <w:t>https://github.com/hollygene/Dosage_Compensation/blob/master/DC_workflow_April2017.sh</w:t>
        </w:r>
      </w:hyperlink>
      <w:r w:rsidRPr="00496D59">
        <w:rPr>
          <w:rFonts w:ascii="Arial" w:eastAsia="Times New Roman" w:hAnsi="Arial" w:cs="Arial"/>
          <w:sz w:val="22"/>
          <w:szCs w:val="22"/>
        </w:rPr>
        <w:t xml:space="preserve">). This data file was then read into the R statistical softwar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eam&lt;/Author&gt;&lt;Year&gt;2013&lt;/Year&gt;&lt;RecNum&gt;657&lt;/RecNum&gt;&lt;DisplayText&gt;(&lt;style face="smallcaps"&gt;Team&lt;/style&gt; 2013)&lt;/DisplayText&gt;&lt;record&gt;&lt;rec-number&gt;657&lt;/rec-number&gt;&lt;foreign-keys&gt;&lt;key app="EN" db-id="patepv5dd5d00ue2wzp5ex0sta0r0a5r5t2t" timestamp="1559675790" guid="1fcd3781-46c3-4520-9a1f-4c164b563642"&gt;657&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Team</w:t>
      </w:r>
      <w:r>
        <w:rPr>
          <w:rFonts w:ascii="Arial" w:eastAsia="Times New Roman" w:hAnsi="Arial" w:cs="Arial"/>
          <w:noProof/>
          <w:sz w:val="22"/>
          <w:szCs w:val="22"/>
        </w:rPr>
        <w:t xml:space="preserve"> 2013)</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Average FPKM between </w:t>
      </w:r>
      <w:r w:rsidRPr="00496D59">
        <w:rPr>
          <w:rFonts w:ascii="Arial" w:eastAsia="Times New Roman" w:hAnsi="Arial" w:cs="Arial"/>
          <w:sz w:val="22"/>
          <w:szCs w:val="22"/>
        </w:rPr>
        <w:lastRenderedPageBreak/>
        <w:t xml:space="preserve">the replicates for each line at each chromosome was found, followed by the average FPKM ratio (average FPKM of descendent line/average FPKM of ancestral line). Boxplots and ANOVAs were done in R. Comparisons made between aneuploid lines and the expected log2 ratio of the gene expression of trisomic, monosomic, or tetrasomic chromosomes were made using a one-sample t-test with mu = log2(1.5) for trisomic, mu = log2(0.5) for monosomic, and mu = log2(2) for tetrasomic. Two </w:t>
      </w:r>
      <w:proofErr w:type="gramStart"/>
      <w:r w:rsidRPr="00496D59">
        <w:rPr>
          <w:rFonts w:ascii="Arial" w:eastAsia="Times New Roman" w:hAnsi="Arial" w:cs="Arial"/>
          <w:sz w:val="22"/>
          <w:szCs w:val="22"/>
        </w:rPr>
        <w:t>separate</w:t>
      </w:r>
      <w:proofErr w:type="gramEnd"/>
      <w:r w:rsidRPr="00496D59">
        <w:rPr>
          <w:rFonts w:ascii="Arial" w:eastAsia="Times New Roman" w:hAnsi="Arial" w:cs="Arial"/>
          <w:sz w:val="22"/>
          <w:szCs w:val="22"/>
        </w:rPr>
        <w:t xml:space="preserve">, but identical, analyses were done for each of the datasets. R scripts are located at </w:t>
      </w:r>
      <w:hyperlink r:id="rId11" w:history="1">
        <w:r w:rsidRPr="00496D59">
          <w:rPr>
            <w:rStyle w:val="Hyperlink"/>
            <w:rFonts w:ascii="Arial" w:eastAsia="Times New Roman" w:hAnsi="Arial" w:cs="Arial"/>
            <w:sz w:val="22"/>
            <w:szCs w:val="22"/>
          </w:rPr>
          <w:t>https://github.com/hollygene/Dosage_Compensation/blob/master/DC_workflow_old_MA.Rmd</w:t>
        </w:r>
      </w:hyperlink>
      <w:r w:rsidRPr="00496D59">
        <w:rPr>
          <w:rFonts w:ascii="Arial" w:eastAsia="Times New Roman" w:hAnsi="Arial" w:cs="Arial"/>
          <w:sz w:val="22"/>
          <w:szCs w:val="22"/>
        </w:rPr>
        <w:t xml:space="preserve"> and </w:t>
      </w:r>
      <w:hyperlink r:id="rId12" w:history="1">
        <w:r w:rsidRPr="00496D59">
          <w:rPr>
            <w:rStyle w:val="Hyperlink"/>
            <w:rFonts w:ascii="Arial" w:eastAsia="Times New Roman" w:hAnsi="Arial" w:cs="Arial"/>
            <w:sz w:val="22"/>
            <w:szCs w:val="22"/>
          </w:rPr>
          <w:t>https://github.com/hollygene/Dosage_Compensation/blob/master/DC_workflow.Rmd</w:t>
        </w:r>
      </w:hyperlink>
      <w:r w:rsidRPr="00496D59">
        <w:rPr>
          <w:rFonts w:ascii="Arial" w:eastAsia="Times New Roman" w:hAnsi="Arial" w:cs="Arial"/>
          <w:sz w:val="22"/>
          <w:szCs w:val="22"/>
        </w:rPr>
        <w:t xml:space="preserve">.  </w:t>
      </w:r>
    </w:p>
    <w:p w14:paraId="281BBE71" w14:textId="353B928C" w:rsidR="00003175"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Individual gene analysis was performed using raw count data obtained from </w:t>
      </w:r>
      <w:proofErr w:type="spellStart"/>
      <w:r w:rsidRPr="00496D59">
        <w:rPr>
          <w:rFonts w:ascii="Arial" w:eastAsia="Times New Roman" w:hAnsi="Arial" w:cs="Arial"/>
          <w:sz w:val="22"/>
          <w:szCs w:val="22"/>
        </w:rPr>
        <w:t>HTseq</w:t>
      </w:r>
      <w:proofErr w:type="spellEnd"/>
      <w:r w:rsidRPr="00496D59">
        <w:rPr>
          <w:rFonts w:ascii="Arial" w:eastAsia="Times New Roman" w:hAnsi="Arial" w:cs="Arial"/>
          <w:sz w:val="22"/>
          <w:szCs w:val="22"/>
        </w:rPr>
        <w:t xml:space="preserve"> and </w:t>
      </w:r>
      <w:commentRangeStart w:id="13"/>
      <w:r w:rsidRPr="00496D59">
        <w:rPr>
          <w:rFonts w:ascii="Arial" w:eastAsia="Times New Roman" w:hAnsi="Arial" w:cs="Arial"/>
          <w:sz w:val="22"/>
          <w:szCs w:val="22"/>
        </w:rPr>
        <w:t xml:space="preserve">DESeq2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Anders&lt;/Author&gt;&lt;Year&gt;2015&lt;/Year&gt;&lt;RecNum&gt;653&lt;/RecNum&gt;&lt;DisplayText&gt;(&lt;style face="smallcaps"&gt;Anders&lt;/style&gt;&lt;style face="italic"&gt; et al.&lt;/style&gt; 2015)&lt;/DisplayText&gt;&lt;record&gt;&lt;rec-number&gt;653&lt;/rec-number&gt;&lt;foreign-keys&gt;&lt;key app="EN" db-id="patepv5dd5d00ue2wzp5ex0sta0r0a5r5t2t" timestamp="1559675784" guid="c6d17efe-c45d-4486-afdd-5e9691e6ceb2"&gt;653&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Anders</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commentRangeEnd w:id="13"/>
      <w:r w:rsidRPr="00496D59">
        <w:rPr>
          <w:rStyle w:val="CommentReference"/>
          <w:rFonts w:ascii="Arial" w:hAnsi="Arial" w:cs="Arial"/>
          <w:sz w:val="22"/>
          <w:szCs w:val="22"/>
        </w:rPr>
        <w:commentReference w:id="13"/>
      </w:r>
      <w:r w:rsidRPr="00496D59">
        <w:rPr>
          <w:rFonts w:ascii="Arial" w:eastAsia="Times New Roman" w:hAnsi="Arial" w:cs="Arial"/>
          <w:sz w:val="22"/>
          <w:szCs w:val="22"/>
        </w:rPr>
        <w:t xml:space="preserve">. </w:t>
      </w:r>
      <w:r>
        <w:rPr>
          <w:rFonts w:ascii="Arial" w:eastAsia="Times New Roman" w:hAnsi="Arial" w:cs="Arial"/>
          <w:sz w:val="22"/>
          <w:szCs w:val="22"/>
        </w:rPr>
        <w:t xml:space="preserve">Raw read counts obtained from </w:t>
      </w:r>
      <w:proofErr w:type="spellStart"/>
      <w:r>
        <w:rPr>
          <w:rFonts w:ascii="Arial" w:eastAsia="Times New Roman" w:hAnsi="Arial" w:cs="Arial"/>
          <w:sz w:val="22"/>
          <w:szCs w:val="22"/>
        </w:rPr>
        <w:t>htseq</w:t>
      </w:r>
      <w:proofErr w:type="spellEnd"/>
      <w:r>
        <w:rPr>
          <w:rFonts w:ascii="Arial" w:eastAsia="Times New Roman" w:hAnsi="Arial" w:cs="Arial"/>
          <w:sz w:val="22"/>
          <w:szCs w:val="22"/>
        </w:rPr>
        <w:t xml:space="preserve">-count were used as input. </w:t>
      </w:r>
      <w:r w:rsidRPr="00496D59">
        <w:rPr>
          <w:rFonts w:ascii="Arial" w:eastAsia="Times New Roman" w:hAnsi="Arial" w:cs="Arial"/>
          <w:sz w:val="22"/>
          <w:szCs w:val="22"/>
        </w:rPr>
        <w:t xml:space="preserve">Individual </w:t>
      </w:r>
      <w:proofErr w:type="spellStart"/>
      <w:r w:rsidRPr="00496D59">
        <w:rPr>
          <w:rFonts w:ascii="Arial" w:eastAsia="Times New Roman" w:hAnsi="Arial" w:cs="Arial"/>
          <w:sz w:val="22"/>
          <w:szCs w:val="22"/>
        </w:rPr>
        <w:t>DESeqDataSets</w:t>
      </w:r>
      <w:proofErr w:type="spellEnd"/>
      <w:r w:rsidRPr="00496D59">
        <w:rPr>
          <w:rFonts w:ascii="Arial" w:eastAsia="Times New Roman" w:hAnsi="Arial" w:cs="Arial"/>
          <w:sz w:val="22"/>
          <w:szCs w:val="22"/>
        </w:rPr>
        <w:t xml:space="preserve"> were produced for each sample, due to the high amount of variation found between replicates (PCA). Each sample was paired with the </w:t>
      </w:r>
      <w:r>
        <w:rPr>
          <w:rFonts w:ascii="Arial" w:eastAsia="Times New Roman" w:hAnsi="Arial" w:cs="Arial"/>
          <w:sz w:val="22"/>
          <w:szCs w:val="22"/>
        </w:rPr>
        <w:t xml:space="preserve">corresponding </w:t>
      </w:r>
      <w:r w:rsidRPr="00496D59">
        <w:rPr>
          <w:rFonts w:ascii="Arial" w:eastAsia="Times New Roman" w:hAnsi="Arial" w:cs="Arial"/>
          <w:sz w:val="22"/>
          <w:szCs w:val="22"/>
        </w:rPr>
        <w:t>ancestral replicates in a dataset</w:t>
      </w:r>
      <w:r>
        <w:rPr>
          <w:rFonts w:ascii="Arial" w:eastAsia="Times New Roman" w:hAnsi="Arial" w:cs="Arial"/>
          <w:sz w:val="22"/>
          <w:szCs w:val="22"/>
        </w:rPr>
        <w:t>. Sequencing run and sample group were used as variables.</w:t>
      </w:r>
      <w:r w:rsidRPr="00496D59">
        <w:rPr>
          <w:rFonts w:ascii="Arial" w:eastAsia="Times New Roman" w:hAnsi="Arial" w:cs="Arial"/>
          <w:sz w:val="22"/>
          <w:szCs w:val="22"/>
        </w:rPr>
        <w:t xml:space="preserve"> Reads were filtered by only keeping those genes in the ancestor with read counts greater than 10. A total of 5532 genes were analyzed. The </w:t>
      </w:r>
      <w:proofErr w:type="spellStart"/>
      <w:r w:rsidRPr="00496D59">
        <w:rPr>
          <w:rFonts w:ascii="Arial" w:eastAsia="Times New Roman" w:hAnsi="Arial" w:cs="Arial"/>
          <w:sz w:val="22"/>
          <w:szCs w:val="22"/>
        </w:rPr>
        <w:t>DESeq</w:t>
      </w:r>
      <w:proofErr w:type="spellEnd"/>
      <w:r w:rsidRPr="00496D59">
        <w:rPr>
          <w:rFonts w:ascii="Arial" w:eastAsia="Times New Roman" w:hAnsi="Arial" w:cs="Arial"/>
          <w:sz w:val="22"/>
          <w:szCs w:val="22"/>
        </w:rPr>
        <w:t xml:space="preserve"> function was ran on all datasets with default parameters. Annotations were added using the </w:t>
      </w:r>
      <w:proofErr w:type="spellStart"/>
      <w:r w:rsidRPr="00496D59">
        <w:rPr>
          <w:rFonts w:ascii="Arial" w:eastAsia="Times New Roman" w:hAnsi="Arial" w:cs="Arial"/>
          <w:sz w:val="22"/>
          <w:szCs w:val="22"/>
        </w:rPr>
        <w:t>TxDb</w:t>
      </w:r>
      <w:proofErr w:type="spellEnd"/>
      <w:r w:rsidRPr="00496D59">
        <w:rPr>
          <w:rFonts w:ascii="Arial" w:eastAsia="Times New Roman" w:hAnsi="Arial" w:cs="Arial"/>
          <w:sz w:val="22"/>
          <w:szCs w:val="22"/>
        </w:rPr>
        <w:t xml:space="preserve"> </w:t>
      </w:r>
      <w:r w:rsidRPr="005C534D">
        <w:rPr>
          <w:rFonts w:ascii="Arial" w:eastAsia="Times New Roman" w:hAnsi="Arial" w:cs="Arial"/>
          <w:i/>
          <w:iCs/>
          <w:sz w:val="22"/>
          <w:szCs w:val="22"/>
        </w:rPr>
        <w:t>S cerevisiae</w:t>
      </w:r>
      <w:r w:rsidRPr="00496D59">
        <w:rPr>
          <w:rFonts w:ascii="Arial" w:eastAsia="Times New Roman" w:hAnsi="Arial" w:cs="Arial"/>
          <w:sz w:val="22"/>
          <w:szCs w:val="22"/>
        </w:rPr>
        <w:t xml:space="preserve"> databas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Carlson M&lt;/Author&gt;&lt;Year&gt;2015&lt;/Year&gt;&lt;RecNum&gt;711&lt;/RecNum&gt;&lt;DisplayText&gt;(&lt;style face="smallcaps"&gt;Carlson M&lt;/style&gt; 2015)&lt;/DisplayText&gt;&lt;record&gt;&lt;rec-number&gt;711&lt;/rec-number&gt;&lt;foreign-keys&gt;&lt;key app="EN" db-id="patepv5dd5d00ue2wzp5ex0sta0r0a5r5t2t" timestamp="1563557780" guid="ef7c0774-2fe4-490f-8dff-98f5ed1c9970"&gt;711&lt;/key&gt;&lt;/foreign-keys&gt;&lt;ref-type name="Journal Article"&gt;17&lt;/ref-type&gt;&lt;contributors&gt;&lt;authors&gt;&lt;author&gt;Carlson M, Maintainer BP&lt;/author&gt;&lt;/authors&gt;&lt;/contributors&gt;&lt;titles&gt;&lt;title&gt;TxDb.Scerevisiae.UCSC.sacCer3.sgdGene: Annotation package for TxDb object(s)&lt;/title&gt;&lt;secondary-title&gt;R package version 3.2.2&lt;/secondary-title&gt;&lt;/titles&gt;&lt;periodical&gt;&lt;full-title&gt;R package version 3.2.2&lt;/full-title&gt;&lt;/periodical&gt;&lt;dates&gt;&lt;year&gt;2015&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arlson M</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 results() function in DESeq2 was ran with default parameters, using </w:t>
      </w:r>
      <w:proofErr w:type="gramStart"/>
      <w:r w:rsidRPr="00496D59">
        <w:rPr>
          <w:rFonts w:ascii="Arial" w:eastAsia="Times New Roman" w:hAnsi="Arial" w:cs="Arial"/>
          <w:sz w:val="22"/>
          <w:szCs w:val="22"/>
        </w:rPr>
        <w:t>a</w:t>
      </w:r>
      <w:proofErr w:type="gramEnd"/>
      <w:r w:rsidRPr="00496D59">
        <w:rPr>
          <w:rFonts w:ascii="Arial" w:eastAsia="Times New Roman" w:hAnsi="Arial" w:cs="Arial"/>
          <w:sz w:val="22"/>
          <w:szCs w:val="22"/>
        </w:rPr>
        <w:t xml:space="preserve"> FDR of 0.1. </w:t>
      </w:r>
      <w:ins w:id="14" w:author="Holly Celina Mcqueary" w:date="2019-09-11T12:50:00Z">
        <w:r w:rsidR="00003175" w:rsidRPr="009D577A">
          <w:rPr>
            <w:rFonts w:ascii="Arial" w:eastAsia="Times New Roman" w:hAnsi="Arial" w:cs="Arial"/>
            <w:sz w:val="22"/>
          </w:rPr>
          <w:t>Previous studies have used almost exclusively FPKMs as gene expression units</w:t>
        </w:r>
        <w:r w:rsidR="00003175">
          <w:rPr>
            <w:rFonts w:ascii="Arial" w:eastAsia="Times New Roman" w:hAnsi="Arial" w:cs="Arial"/>
            <w:sz w:val="22"/>
          </w:rPr>
          <w:t xml:space="preserve">. </w:t>
        </w:r>
        <w:r w:rsidR="00003175" w:rsidRPr="009D577A">
          <w:rPr>
            <w:rFonts w:ascii="Arial" w:eastAsia="Times New Roman" w:hAnsi="Arial" w:cs="Arial"/>
            <w:sz w:val="22"/>
          </w:rPr>
          <w:t>Newer research has found that this is not the best metho</w:t>
        </w:r>
        <w:r w:rsidR="00003175">
          <w:rPr>
            <w:rFonts w:ascii="Arial" w:eastAsia="Times New Roman" w:hAnsi="Arial" w:cs="Arial"/>
            <w:sz w:val="22"/>
          </w:rPr>
          <w:t xml:space="preserve">d (CITE). </w:t>
        </w:r>
        <w:r w:rsidR="00003175" w:rsidRPr="009D577A">
          <w:rPr>
            <w:rFonts w:ascii="Arial" w:eastAsia="Times New Roman" w:hAnsi="Arial" w:cs="Arial"/>
            <w:sz w:val="22"/>
          </w:rPr>
          <w:t>Instead, raw reads are put into a pipeline that does internal normalization across samples</w:t>
        </w:r>
      </w:ins>
      <w:ins w:id="15" w:author="Holly Celina Mcqueary" w:date="2019-09-11T12:51:00Z">
        <w:r w:rsidR="00003175">
          <w:rPr>
            <w:rFonts w:ascii="Arial" w:eastAsia="Times New Roman" w:hAnsi="Arial" w:cs="Arial"/>
            <w:sz w:val="22"/>
            <w:szCs w:val="22"/>
          </w:rPr>
          <w:t xml:space="preserve">. </w:t>
        </w:r>
      </w:ins>
      <w:ins w:id="16" w:author="Holly Celina Mcqueary" w:date="2019-09-11T12:50:00Z">
        <w:r w:rsidR="00003175" w:rsidRPr="009D577A">
          <w:rPr>
            <w:rFonts w:ascii="Arial" w:eastAsia="Times New Roman" w:hAnsi="Arial" w:cs="Arial"/>
            <w:sz w:val="22"/>
          </w:rPr>
          <w:t>For my experiment, I normalized each sample to the ancestor individually, since I have so many aneuploid samples that could skew the normalizatio</w:t>
        </w:r>
      </w:ins>
      <w:ins w:id="17" w:author="Holly Celina Mcqueary" w:date="2019-09-11T12:51:00Z">
        <w:r w:rsidR="00003175">
          <w:rPr>
            <w:rFonts w:ascii="Arial" w:eastAsia="Times New Roman" w:hAnsi="Arial" w:cs="Arial"/>
            <w:sz w:val="22"/>
          </w:rPr>
          <w:t>n.</w:t>
        </w:r>
      </w:ins>
    </w:p>
    <w:p w14:paraId="6CCF6C6C" w14:textId="77777777" w:rsidR="00D543AC" w:rsidRPr="00496D59" w:rsidDel="00A21911" w:rsidRDefault="00D543AC" w:rsidP="00D543AC">
      <w:pPr>
        <w:spacing w:line="360" w:lineRule="auto"/>
        <w:rPr>
          <w:del w:id="18" w:author="Holly Celina Mcqueary" w:date="2019-09-16T13:41:00Z"/>
          <w:rFonts w:ascii="Arial" w:eastAsia="Times New Roman" w:hAnsi="Arial" w:cs="Arial"/>
          <w:sz w:val="22"/>
          <w:szCs w:val="22"/>
        </w:rPr>
      </w:pPr>
      <w:r w:rsidRPr="00496D59">
        <w:rPr>
          <w:rFonts w:ascii="Arial" w:eastAsia="Times New Roman" w:hAnsi="Arial" w:cs="Arial"/>
          <w:sz w:val="22"/>
          <w:szCs w:val="22"/>
        </w:rPr>
        <w:tab/>
      </w:r>
      <w:r>
        <w:rPr>
          <w:rFonts w:ascii="Arial" w:eastAsia="Times New Roman" w:hAnsi="Arial" w:cs="Arial"/>
          <w:sz w:val="22"/>
          <w:szCs w:val="22"/>
        </w:rPr>
        <w:t xml:space="preserve">Ratio distributions were produced using the normalized counts obtained from DESeq2 to find the ratio of the sample mean divided by the ancestral mean. Histograms were generated using ggplot2 in the R package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Wickham&lt;/Author&gt;&lt;Year&gt;2016&lt;/Year&gt;&lt;RecNum&gt;719&lt;/RecNum&gt;&lt;DisplayText&gt;(&lt;style face="smallcaps"&gt;Wickham&lt;/style&gt; 2016)&lt;/DisplayText&gt;&lt;record&gt;&lt;rec-number&gt;719&lt;/rec-number&gt;&lt;foreign-keys&gt;&lt;key app="EN" db-id="patepv5dd5d00ue2wzp5ex0sta0r0a5r5t2t" timestamp="1566575782" guid="86c215c8-c708-43da-849f-04296728ce72"&gt;71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783D08">
        <w:rPr>
          <w:rFonts w:ascii="Arial" w:eastAsia="Times New Roman" w:hAnsi="Arial" w:cs="Arial"/>
          <w:smallCaps/>
          <w:noProof/>
          <w:sz w:val="22"/>
          <w:szCs w:val="22"/>
        </w:rPr>
        <w:t>Wickham</w:t>
      </w:r>
      <w:r>
        <w:rPr>
          <w:rFonts w:ascii="Arial" w:eastAsia="Times New Roman" w:hAnsi="Arial" w:cs="Arial"/>
          <w:noProof/>
          <w:sz w:val="22"/>
          <w:szCs w:val="22"/>
        </w:rPr>
        <w:t xml:space="preserve"> 2016)</w:t>
      </w:r>
      <w:r>
        <w:rPr>
          <w:rFonts w:ascii="Arial" w:eastAsia="Times New Roman" w:hAnsi="Arial" w:cs="Arial"/>
          <w:sz w:val="22"/>
          <w:szCs w:val="22"/>
        </w:rPr>
        <w:fldChar w:fldCharType="end"/>
      </w:r>
      <w:r>
        <w:rPr>
          <w:rFonts w:ascii="Arial" w:eastAsia="Times New Roman" w:hAnsi="Arial" w:cs="Arial"/>
          <w:sz w:val="22"/>
          <w:szCs w:val="22"/>
        </w:rPr>
        <w:t xml:space="preserve">. Genes with ratios &gt;6 were pooled in one column. </w:t>
      </w:r>
    </w:p>
    <w:p w14:paraId="6C7F61D8" w14:textId="41E1FA72" w:rsidR="00D543AC" w:rsidRPr="00496D59" w:rsidDel="00381778" w:rsidRDefault="00D543AC" w:rsidP="008539A5">
      <w:pPr>
        <w:spacing w:line="360" w:lineRule="auto"/>
        <w:rPr>
          <w:moveFrom w:id="19" w:author="Holly Celina Mcqueary" w:date="2019-09-11T13:02:00Z"/>
          <w:rFonts w:ascii="Arial" w:eastAsia="Times New Roman" w:hAnsi="Arial" w:cs="Arial"/>
          <w:sz w:val="22"/>
          <w:szCs w:val="22"/>
        </w:rPr>
      </w:pPr>
      <w:r w:rsidRPr="00496D59">
        <w:rPr>
          <w:rFonts w:ascii="Arial" w:eastAsia="Times New Roman" w:hAnsi="Arial" w:cs="Arial"/>
          <w:sz w:val="22"/>
          <w:szCs w:val="22"/>
        </w:rPr>
        <w:tab/>
      </w:r>
      <w:moveFromRangeStart w:id="20" w:author="Holly Celina Mcqueary" w:date="2019-09-11T13:02:00Z" w:name="move19099374"/>
      <w:moveFrom w:id="21" w:author="Holly Celina Mcqueary" w:date="2019-09-11T13:02:00Z">
        <w:r w:rsidRPr="00496D59" w:rsidDel="00381778">
          <w:rPr>
            <w:rFonts w:ascii="Arial" w:eastAsia="Times New Roman" w:hAnsi="Arial" w:cs="Arial"/>
            <w:sz w:val="22"/>
            <w:szCs w:val="22"/>
          </w:rPr>
          <w:t>To determine if there were any statistically significant dosage-compensated genes, we performed a test to parse out the specific types of gene expression we were looking for</w:t>
        </w:r>
        <w:r w:rsidDel="00381778">
          <w:rPr>
            <w:rFonts w:ascii="Arial" w:eastAsia="Times New Roman" w:hAnsi="Arial" w:cs="Arial"/>
            <w:sz w:val="22"/>
            <w:szCs w:val="22"/>
          </w:rPr>
          <w:t xml:space="preserve">, using the same metrics as Malone et al 2012 </w:t>
        </w:r>
        <w:r w:rsidDel="00381778">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1OTY3NTYwNCIgZ3VpZD0iYTEwZDVhZjMtZGFiYi00MDY1LWFj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</w:fldData>
          </w:fldChar>
        </w:r>
        <w:r w:rsidDel="00381778">
          <w:rPr>
            <w:rFonts w:ascii="Arial" w:eastAsia="Times New Roman" w:hAnsi="Arial" w:cs="Arial"/>
            <w:sz w:val="22"/>
            <w:szCs w:val="22"/>
          </w:rPr>
          <w:instrText xml:space="preserve"> ADDIN EN.CITE </w:instrText>
        </w:r>
        <w:r w:rsidDel="00381778">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1OTY3NTYwNCIgZ3VpZD0iYTEwZDVhZjMtZGFiYi00MDY1LWFj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</w:fldData>
          </w:fldChar>
        </w:r>
        <w:r w:rsidDel="00381778">
          <w:rPr>
            <w:rFonts w:ascii="Arial" w:eastAsia="Times New Roman" w:hAnsi="Arial" w:cs="Arial"/>
            <w:sz w:val="22"/>
            <w:szCs w:val="22"/>
          </w:rPr>
          <w:instrText xml:space="preserve"> ADDIN EN.CITE.DATA </w:instrText>
        </w:r>
      </w:moveFrom>
      <w:del w:id="22" w:author="Holly Celina Mcqueary" w:date="2019-09-11T13:02:00Z">
        <w:r w:rsidDel="00381778">
          <w:rPr>
            <w:rFonts w:ascii="Arial" w:eastAsia="Times New Roman" w:hAnsi="Arial" w:cs="Arial"/>
            <w:sz w:val="22"/>
            <w:szCs w:val="22"/>
          </w:rPr>
        </w:r>
      </w:del>
      <w:moveFrom w:id="23" w:author="Holly Celina Mcqueary" w:date="2019-09-11T13:02:00Z">
        <w:r w:rsidDel="00381778">
          <w:rPr>
            <w:rFonts w:ascii="Arial" w:eastAsia="Times New Roman" w:hAnsi="Arial" w:cs="Arial"/>
            <w:sz w:val="22"/>
            <w:szCs w:val="22"/>
          </w:rPr>
          <w:fldChar w:fldCharType="end"/>
        </w:r>
      </w:moveFrom>
      <w:del w:id="24" w:author="Holly Celina Mcqueary" w:date="2019-09-11T13:02:00Z">
        <w:r w:rsidDel="00381778">
          <w:rPr>
            <w:rFonts w:ascii="Arial" w:eastAsia="Times New Roman" w:hAnsi="Arial" w:cs="Arial"/>
            <w:sz w:val="22"/>
            <w:szCs w:val="22"/>
          </w:rPr>
        </w:r>
      </w:del>
      <w:moveFrom w:id="25" w:author="Holly Celina Mcqueary" w:date="2019-09-11T13:02:00Z">
        <w:r w:rsidDel="00381778">
          <w:rPr>
            <w:rFonts w:ascii="Arial" w:eastAsia="Times New Roman" w:hAnsi="Arial" w:cs="Arial"/>
            <w:sz w:val="22"/>
            <w:szCs w:val="22"/>
          </w:rPr>
          <w:fldChar w:fldCharType="separate"/>
        </w:r>
        <w:r w:rsidDel="00381778">
          <w:rPr>
            <w:rFonts w:ascii="Arial" w:eastAsia="Times New Roman" w:hAnsi="Arial" w:cs="Arial"/>
            <w:noProof/>
            <w:sz w:val="22"/>
            <w:szCs w:val="22"/>
          </w:rPr>
          <w:t>(</w:t>
        </w:r>
        <w:r w:rsidRPr="00C47597" w:rsidDel="00381778">
          <w:rPr>
            <w:rFonts w:ascii="Arial" w:eastAsia="Times New Roman" w:hAnsi="Arial" w:cs="Arial"/>
            <w:smallCaps/>
            <w:noProof/>
            <w:sz w:val="22"/>
            <w:szCs w:val="22"/>
          </w:rPr>
          <w:t>Malone</w:t>
        </w:r>
        <w:r w:rsidRPr="00C47597" w:rsidDel="00381778">
          <w:rPr>
            <w:rFonts w:ascii="Arial" w:eastAsia="Times New Roman" w:hAnsi="Arial" w:cs="Arial"/>
            <w:i/>
            <w:noProof/>
            <w:sz w:val="22"/>
            <w:szCs w:val="22"/>
          </w:rPr>
          <w:t xml:space="preserve"> et al.</w:t>
        </w:r>
        <w:r w:rsidDel="00381778">
          <w:rPr>
            <w:rFonts w:ascii="Arial" w:eastAsia="Times New Roman" w:hAnsi="Arial" w:cs="Arial"/>
            <w:noProof/>
            <w:sz w:val="22"/>
            <w:szCs w:val="22"/>
          </w:rPr>
          <w:t xml:space="preserve"> 2012)</w:t>
        </w:r>
        <w:r w:rsidDel="00381778">
          <w:rPr>
            <w:rFonts w:ascii="Arial" w:eastAsia="Times New Roman" w:hAnsi="Arial" w:cs="Arial"/>
            <w:sz w:val="22"/>
            <w:szCs w:val="22"/>
          </w:rPr>
          <w:fldChar w:fldCharType="end"/>
        </w:r>
        <w:r w:rsidDel="00381778">
          <w:rPr>
            <w:rFonts w:ascii="Arial" w:eastAsia="Times New Roman" w:hAnsi="Arial" w:cs="Arial"/>
            <w:sz w:val="22"/>
            <w:szCs w:val="22"/>
          </w:rPr>
          <w:t>.</w:t>
        </w:r>
        <w:r w:rsidRPr="00496D59" w:rsidDel="00381778">
          <w:rPr>
            <w:rFonts w:ascii="Arial" w:eastAsia="Times New Roman" w:hAnsi="Arial" w:cs="Arial"/>
            <w:sz w:val="22"/>
            <w:szCs w:val="22"/>
          </w:rPr>
          <w:t xml:space="preserve"> In the first test, we tested the hypothesis that the expression of the gene was equal to the expected dose for the DNA copy number of that gene. For example, 1x genes would have an expected expression level of -1 log2fold change when compared to the ancestor. 2x genes would have log2fold change</w:t>
        </w:r>
        <w:r w:rsidDel="00381778">
          <w:rPr>
            <w:rFonts w:ascii="Arial" w:eastAsia="Times New Roman" w:hAnsi="Arial" w:cs="Arial"/>
            <w:sz w:val="22"/>
            <w:szCs w:val="22"/>
          </w:rPr>
          <w:t xml:space="preserve"> equal to 0</w:t>
        </w:r>
        <w:r w:rsidRPr="00496D59" w:rsidDel="00381778">
          <w:rPr>
            <w:rFonts w:ascii="Arial" w:eastAsia="Times New Roman" w:hAnsi="Arial" w:cs="Arial"/>
            <w:sz w:val="22"/>
            <w:szCs w:val="22"/>
          </w:rPr>
          <w:t>, 3x genes would have log2fold change</w:t>
        </w:r>
        <w:r w:rsidDel="00381778">
          <w:rPr>
            <w:rFonts w:ascii="Arial" w:eastAsia="Times New Roman" w:hAnsi="Arial" w:cs="Arial"/>
            <w:sz w:val="22"/>
            <w:szCs w:val="22"/>
          </w:rPr>
          <w:t xml:space="preserve"> equal to </w:t>
        </w:r>
        <w:r w:rsidRPr="00496D59" w:rsidDel="00381778">
          <w:rPr>
            <w:rFonts w:ascii="Arial" w:eastAsia="Times New Roman" w:hAnsi="Arial" w:cs="Arial"/>
            <w:sz w:val="22"/>
            <w:szCs w:val="22"/>
          </w:rPr>
          <w:t>0.585, and 4x genes would have log2fold change</w:t>
        </w:r>
        <w:r w:rsidDel="00381778">
          <w:rPr>
            <w:rFonts w:ascii="Arial" w:eastAsia="Times New Roman" w:hAnsi="Arial" w:cs="Arial"/>
            <w:sz w:val="22"/>
            <w:szCs w:val="22"/>
          </w:rPr>
          <w:t xml:space="preserve"> equal to </w:t>
        </w:r>
        <w:r w:rsidRPr="00496D59" w:rsidDel="00381778">
          <w:rPr>
            <w:rFonts w:ascii="Arial" w:eastAsia="Times New Roman" w:hAnsi="Arial" w:cs="Arial"/>
            <w:sz w:val="22"/>
            <w:szCs w:val="22"/>
          </w:rPr>
          <w:t>1 when compared to the ancestral gene expression level. If the gene was found to be statistically insignificant (FDR p</w:t>
        </w:r>
        <w:r w:rsidDel="00381778">
          <w:rPr>
            <w:rFonts w:ascii="Arial" w:eastAsia="Times New Roman" w:hAnsi="Arial" w:cs="Arial"/>
            <w:sz w:val="22"/>
            <w:szCs w:val="22"/>
          </w:rPr>
          <w:t>-</w:t>
        </w:r>
        <w:r w:rsidRPr="00496D59" w:rsidDel="00381778">
          <w:rPr>
            <w:rFonts w:ascii="Arial" w:eastAsia="Times New Roman" w:hAnsi="Arial" w:cs="Arial"/>
            <w:sz w:val="22"/>
            <w:szCs w:val="22"/>
          </w:rPr>
          <w:t>value &gt; 0.1), then there was no dosage compensation detected for this gene. If, however, the gene was found to be statistically significantly different than the expected dose (FDR p</w:t>
        </w:r>
        <w:r w:rsidDel="00381778">
          <w:rPr>
            <w:rFonts w:ascii="Arial" w:eastAsia="Times New Roman" w:hAnsi="Arial" w:cs="Arial"/>
            <w:sz w:val="22"/>
            <w:szCs w:val="22"/>
          </w:rPr>
          <w:t>-</w:t>
        </w:r>
        <w:r w:rsidRPr="00496D59" w:rsidDel="00381778">
          <w:rPr>
            <w:rFonts w:ascii="Arial" w:eastAsia="Times New Roman" w:hAnsi="Arial" w:cs="Arial"/>
            <w:sz w:val="22"/>
            <w:szCs w:val="22"/>
          </w:rPr>
          <w:t>val</w:t>
        </w:r>
        <w:r w:rsidDel="00381778">
          <w:rPr>
            <w:rFonts w:ascii="Arial" w:eastAsia="Times New Roman" w:hAnsi="Arial" w:cs="Arial"/>
            <w:sz w:val="22"/>
            <w:szCs w:val="22"/>
          </w:rPr>
          <w:t>ue</w:t>
        </w:r>
        <w:r w:rsidRPr="00496D59" w:rsidDel="00381778">
          <w:rPr>
            <w:rFonts w:ascii="Arial" w:eastAsia="Times New Roman" w:hAnsi="Arial" w:cs="Arial"/>
            <w:sz w:val="22"/>
            <w:szCs w:val="22"/>
          </w:rPr>
          <w:t xml:space="preserve">&lt;0.1), further tests were needed. </w:t>
        </w:r>
      </w:moveFrom>
    </w:p>
    <w:p w14:paraId="6DD989FC" w14:textId="39BC6809" w:rsidR="00D543AC" w:rsidRPr="00496D59" w:rsidDel="00381778" w:rsidRDefault="00D543AC" w:rsidP="008539A5">
      <w:pPr>
        <w:spacing w:line="360" w:lineRule="auto"/>
        <w:rPr>
          <w:moveFrom w:id="26" w:author="Holly Celina Mcqueary" w:date="2019-09-11T13:02:00Z"/>
          <w:rFonts w:ascii="Arial" w:eastAsia="Times New Roman" w:hAnsi="Arial" w:cs="Arial"/>
          <w:sz w:val="22"/>
          <w:szCs w:val="22"/>
        </w:rPr>
      </w:pPr>
      <w:moveFrom w:id="27" w:author="Holly Celina Mcqueary" w:date="2019-09-11T13:02:00Z">
        <w:r w:rsidRPr="00496D59" w:rsidDel="00381778">
          <w:rPr>
            <w:rFonts w:ascii="Arial" w:eastAsia="Times New Roman" w:hAnsi="Arial" w:cs="Arial"/>
            <w:sz w:val="22"/>
            <w:szCs w:val="22"/>
          </w:rPr>
          <w:tab/>
          <w:t xml:space="preserve">In the second test, we determined if the expression of the gene was equal to the expected dose of disomic </w:t>
        </w:r>
        <w:r w:rsidDel="00381778">
          <w:rPr>
            <w:rFonts w:ascii="Arial" w:eastAsia="Times New Roman" w:hAnsi="Arial" w:cs="Arial"/>
            <w:sz w:val="22"/>
            <w:szCs w:val="22"/>
          </w:rPr>
          <w:t>(</w:t>
        </w:r>
        <w:r w:rsidRPr="00496D59" w:rsidDel="00381778">
          <w:rPr>
            <w:rFonts w:ascii="Arial" w:eastAsia="Times New Roman" w:hAnsi="Arial" w:cs="Arial"/>
            <w:sz w:val="22"/>
            <w:szCs w:val="22"/>
          </w:rPr>
          <w:t>euploid</w:t>
        </w:r>
        <w:r w:rsidDel="00381778">
          <w:rPr>
            <w:rFonts w:ascii="Arial" w:eastAsia="Times New Roman" w:hAnsi="Arial" w:cs="Arial"/>
            <w:sz w:val="22"/>
            <w:szCs w:val="22"/>
          </w:rPr>
          <w:t>)</w:t>
        </w:r>
        <w:r w:rsidRPr="00496D59" w:rsidDel="00381778">
          <w:rPr>
            <w:rFonts w:ascii="Arial" w:eastAsia="Times New Roman" w:hAnsi="Arial" w:cs="Arial"/>
            <w:sz w:val="22"/>
            <w:szCs w:val="22"/>
          </w:rPr>
          <w:t xml:space="preserve"> genes, a log2fold change of 0. If the gene was found to be statistically significantly different than the expected dose (FDR p</w:t>
        </w:r>
        <w:r w:rsidDel="00381778">
          <w:rPr>
            <w:rFonts w:ascii="Arial" w:eastAsia="Times New Roman" w:hAnsi="Arial" w:cs="Arial"/>
            <w:sz w:val="22"/>
            <w:szCs w:val="22"/>
          </w:rPr>
          <w:t>-</w:t>
        </w:r>
        <w:r w:rsidRPr="00496D59" w:rsidDel="00381778">
          <w:rPr>
            <w:rFonts w:ascii="Arial" w:eastAsia="Times New Roman" w:hAnsi="Arial" w:cs="Arial"/>
            <w:sz w:val="22"/>
            <w:szCs w:val="22"/>
          </w:rPr>
          <w:t>val</w:t>
        </w:r>
        <w:r w:rsidDel="00381778">
          <w:rPr>
            <w:rFonts w:ascii="Arial" w:eastAsia="Times New Roman" w:hAnsi="Arial" w:cs="Arial"/>
            <w:sz w:val="22"/>
            <w:szCs w:val="22"/>
          </w:rPr>
          <w:t>ue</w:t>
        </w:r>
        <w:r w:rsidRPr="00496D59" w:rsidDel="00381778">
          <w:rPr>
            <w:rFonts w:ascii="Arial" w:eastAsia="Times New Roman" w:hAnsi="Arial" w:cs="Arial"/>
            <w:sz w:val="22"/>
            <w:szCs w:val="22"/>
          </w:rPr>
          <w:t xml:space="preserve"> &lt;0.1), it was considered partially, over-, or anti-compensated, and further investigation was required. If the gene was found to be statistically insignificant (FDR p</w:t>
        </w:r>
        <w:r w:rsidDel="00381778">
          <w:rPr>
            <w:rFonts w:ascii="Arial" w:eastAsia="Times New Roman" w:hAnsi="Arial" w:cs="Arial"/>
            <w:sz w:val="22"/>
            <w:szCs w:val="22"/>
          </w:rPr>
          <w:t>-</w:t>
        </w:r>
        <w:r w:rsidRPr="00496D59" w:rsidDel="00381778">
          <w:rPr>
            <w:rFonts w:ascii="Arial" w:eastAsia="Times New Roman" w:hAnsi="Arial" w:cs="Arial"/>
            <w:sz w:val="22"/>
            <w:szCs w:val="22"/>
          </w:rPr>
          <w:t>val</w:t>
        </w:r>
        <w:r w:rsidDel="00381778">
          <w:rPr>
            <w:rFonts w:ascii="Arial" w:eastAsia="Times New Roman" w:hAnsi="Arial" w:cs="Arial"/>
            <w:sz w:val="22"/>
            <w:szCs w:val="22"/>
          </w:rPr>
          <w:t>ue</w:t>
        </w:r>
        <w:r w:rsidRPr="00496D59" w:rsidDel="00381778">
          <w:rPr>
            <w:rFonts w:ascii="Arial" w:eastAsia="Times New Roman" w:hAnsi="Arial" w:cs="Arial"/>
            <w:sz w:val="22"/>
            <w:szCs w:val="22"/>
          </w:rPr>
          <w:t xml:space="preserve"> &gt; 0.1), the gene was considered to be fully dosage compensated. </w:t>
        </w:r>
      </w:moveFrom>
    </w:p>
    <w:p w14:paraId="160B04AC" w14:textId="37407436" w:rsidR="00D543AC" w:rsidRDefault="00D543AC" w:rsidP="00381778">
      <w:pPr>
        <w:spacing w:line="360" w:lineRule="auto"/>
        <w:rPr>
          <w:rFonts w:ascii="Arial" w:hAnsi="Arial" w:cs="Arial"/>
          <w:sz w:val="22"/>
          <w:szCs w:val="22"/>
        </w:rPr>
      </w:pPr>
      <w:moveFrom w:id="28" w:author="Holly Celina Mcqueary" w:date="2019-09-11T13:02:00Z">
        <w:r w:rsidRPr="00496D59" w:rsidDel="00381778">
          <w:rPr>
            <w:rFonts w:ascii="Arial" w:eastAsia="Times New Roman" w:hAnsi="Arial" w:cs="Arial"/>
            <w:sz w:val="22"/>
            <w:szCs w:val="22"/>
          </w:rPr>
          <w:tab/>
          <w:t xml:space="preserve">To further break down the type of compensation, a gene was considered to be partially dosage compensated if the </w:t>
        </w:r>
        <w:r w:rsidRPr="00496D59" w:rsidDel="00381778">
          <w:rPr>
            <w:rFonts w:ascii="Arial" w:hAnsi="Arial" w:cs="Arial"/>
            <w:sz w:val="22"/>
            <w:szCs w:val="22"/>
          </w:rPr>
          <w:t xml:space="preserve">test against expected gene expression came back significant, but test against expected dose of disomic genes </w:t>
        </w:r>
        <w:r w:rsidDel="00381778">
          <w:rPr>
            <w:rFonts w:ascii="Arial" w:hAnsi="Arial" w:cs="Arial"/>
            <w:sz w:val="22"/>
            <w:szCs w:val="22"/>
          </w:rPr>
          <w:t xml:space="preserve">also </w:t>
        </w:r>
        <w:r w:rsidRPr="00496D59" w:rsidDel="00381778">
          <w:rPr>
            <w:rFonts w:ascii="Arial" w:hAnsi="Arial" w:cs="Arial"/>
            <w:sz w:val="22"/>
            <w:szCs w:val="22"/>
          </w:rPr>
          <w:t>came back significant. A gene was considered over-compensated if the test against expected gene expression came back significant, but test against expected dose of disomic genes came back significant AND the gene expression was less than (or greater than for monosomic genes) expected for disomic genes. If the test against expected gene expression came back significant, but test against expected dose of disomic genes came back significant AND the gene expression was skewed in the opposite direction of dose expected of disomic genes, the gene was classified as anti-compensated.</w:t>
        </w:r>
      </w:moveFrom>
      <w:moveFromRangeEnd w:id="20"/>
      <w:r w:rsidRPr="00496D59">
        <w:rPr>
          <w:rFonts w:ascii="Arial" w:hAnsi="Arial" w:cs="Arial"/>
          <w:sz w:val="22"/>
          <w:szCs w:val="22"/>
        </w:rPr>
        <w:t xml:space="preserve"> </w:t>
      </w:r>
    </w:p>
    <w:p w14:paraId="3FBEFFDE" w14:textId="77777777" w:rsidR="00D543AC" w:rsidRDefault="00D543AC" w:rsidP="00C05D5D">
      <w:pPr>
        <w:spacing w:line="360" w:lineRule="auto"/>
        <w:ind w:firstLine="720"/>
        <w:rPr>
          <w:rFonts w:ascii="Arial" w:eastAsia="Times New Roman" w:hAnsi="Arial" w:cs="Arial"/>
          <w:sz w:val="22"/>
          <w:szCs w:val="22"/>
        </w:rPr>
      </w:pPr>
      <w:r>
        <w:rPr>
          <w:rFonts w:ascii="Arial" w:eastAsia="Times New Roman" w:hAnsi="Arial" w:cs="Arial"/>
          <w:sz w:val="22"/>
          <w:szCs w:val="22"/>
        </w:rPr>
        <w:t xml:space="preserve">Using the same type of analysis, we found significantly differentially expressed genes in the environmental stress response dataset from Gasch et al 2000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Gasch&lt;/Author&gt;&lt;Year&gt;2000&lt;/Year&gt;&lt;RecNum&gt;529&lt;/RecNum&gt;&lt;DisplayText&gt;(&lt;style face="smallcaps"&gt;Gasch&lt;/style&gt;&lt;style face="italic"&gt; et al.&lt;/style&gt; 2000)&lt;/DisplayText&gt;&lt;record&gt;&lt;rec-number&gt;529&lt;/rec-number&gt;&lt;foreign-keys&gt;&lt;key app="EN" db-id="patepv5dd5d00ue2wzp5ex0sta0r0a5r5t2t" timestamp="1559675423" guid="3509dccb-3c1b-4cb9-ba8c-aa305a8b9c36"&gt;529&lt;/key&gt;&lt;key app="ENWeb" db-id=""&gt;0&lt;/key&gt;&lt;/foreign-keys&gt;&lt;ref-type name="Journal Article"&gt;17&lt;/ref-type&gt;&lt;contributors&gt;&lt;authors&gt;&lt;author&gt;Gasch, Audrey P&lt;/author&gt;&lt;author&gt;Spellman, Paul T&lt;/author&gt;&lt;author&gt;Kao, Camilla M&lt;/author&gt;&lt;author&gt;Carmel-Harel, Orna&lt;/author&gt;&lt;author&gt;Eisen, Michael B&lt;/author&gt;&lt;author&gt;Storz, Gisela&lt;/author&gt;&lt;author&gt;Botstein, David&lt;/author&gt;&lt;author&gt;Brown, Patrick O&lt;/author&gt;&lt;/authors&gt;&lt;/contributors&gt;&lt;titles&gt;&lt;title&gt;Genomic expression programs in the response of yeast cells to environmental changes&lt;/title&gt;&lt;secondary-title&gt;Molecular biology of the cell&lt;/secondary-title&gt;&lt;/titles&gt;&lt;periodical&gt;&lt;full-title&gt;Molecular biology of the cell&lt;/full-title&gt;&lt;/periodical&gt;&lt;pages&gt;4241-4257&lt;/pages&gt;&lt;volume&gt;11&lt;/volume&gt;&lt;number&gt;12&lt;/number&gt;&lt;dates&gt;&lt;year&gt;2000&lt;/year&gt;&lt;/dates&gt;&lt;isbn&gt;1059-1524&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Gasch</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00)</w:t>
      </w:r>
      <w:r>
        <w:rPr>
          <w:rFonts w:ascii="Arial" w:eastAsia="Times New Roman" w:hAnsi="Arial" w:cs="Arial"/>
          <w:sz w:val="22"/>
          <w:szCs w:val="22"/>
        </w:rPr>
        <w:fldChar w:fldCharType="end"/>
      </w:r>
      <w:r>
        <w:rPr>
          <w:rFonts w:ascii="Arial" w:eastAsia="Times New Roman" w:hAnsi="Arial" w:cs="Arial"/>
          <w:sz w:val="22"/>
          <w:szCs w:val="22"/>
        </w:rPr>
        <w:t xml:space="preserve"> and dosage sensitive genes from </w:t>
      </w:r>
      <w:proofErr w:type="spellStart"/>
      <w:r>
        <w:rPr>
          <w:rFonts w:ascii="Arial" w:eastAsia="Times New Roman" w:hAnsi="Arial" w:cs="Arial"/>
          <w:sz w:val="22"/>
          <w:szCs w:val="22"/>
        </w:rPr>
        <w:t>Makanae</w:t>
      </w:r>
      <w:proofErr w:type="spellEnd"/>
      <w:r>
        <w:rPr>
          <w:rFonts w:ascii="Arial" w:eastAsia="Times New Roman" w:hAnsi="Arial" w:cs="Arial"/>
          <w:sz w:val="22"/>
          <w:szCs w:val="22"/>
        </w:rPr>
        <w:t xml:space="preserve"> 2013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Makanae&lt;/Author&gt;&lt;Year&gt;2013&lt;/Year&gt;&lt;RecNum&gt;166&lt;/RecNum&gt;&lt;DisplayText&gt;(&lt;style face="smallcaps"&gt;Makanae&lt;/style&gt;&lt;style face="italic"&gt; et al.&lt;/style&gt; 2013)&lt;/DisplayText&gt;&lt;record&gt;&lt;rec-number&gt;166&lt;/rec-number&gt;&lt;foreign-keys&gt;&lt;key app="EN" db-id="patepv5dd5d00ue2wzp5ex0sta0r0a5r5t2t" timestamp="1559675148" guid="20060117-3920-4fab-9f80-c9cc7e3c9710"&gt;166&lt;/key&gt;&lt;key app="ENWeb" db-id=""&gt;0&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Makanae</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3)</w:t>
      </w:r>
      <w:r>
        <w:rPr>
          <w:rFonts w:ascii="Arial" w:eastAsia="Times New Roman" w:hAnsi="Arial" w:cs="Arial"/>
          <w:sz w:val="22"/>
          <w:szCs w:val="22"/>
        </w:rPr>
        <w:fldChar w:fldCharType="end"/>
      </w:r>
      <w:r>
        <w:rPr>
          <w:rFonts w:ascii="Arial" w:eastAsia="Times New Roman" w:hAnsi="Arial" w:cs="Arial"/>
          <w:sz w:val="22"/>
          <w:szCs w:val="22"/>
        </w:rPr>
        <w:t>. Aneuploid stress response genes: genes in ASR from Torres et al 2007 that are significantly DE in aneuploid lines but not sig DE in euploids. Method: test against expected dose for disomic (</w:t>
      </w:r>
      <w:proofErr w:type="spellStart"/>
      <w:r>
        <w:rPr>
          <w:rFonts w:ascii="Arial" w:eastAsia="Times New Roman" w:hAnsi="Arial" w:cs="Arial"/>
          <w:sz w:val="22"/>
          <w:szCs w:val="22"/>
        </w:rPr>
        <w:t>lfc</w:t>
      </w:r>
      <w:proofErr w:type="spellEnd"/>
      <w:r>
        <w:rPr>
          <w:rFonts w:ascii="Arial" w:eastAsia="Times New Roman" w:hAnsi="Arial" w:cs="Arial"/>
          <w:sz w:val="22"/>
          <w:szCs w:val="22"/>
        </w:rPr>
        <w:t xml:space="preserve">=0), then determine which genes are sig different from that, then parse those out to what matches the ASR genes. From there, find what genes are commonly found in the euploids, and extract those from the </w:t>
      </w:r>
      <w:r>
        <w:rPr>
          <w:rFonts w:ascii="Arial" w:eastAsia="Times New Roman" w:hAnsi="Arial" w:cs="Arial"/>
          <w:sz w:val="22"/>
          <w:szCs w:val="22"/>
        </w:rPr>
        <w:lastRenderedPageBreak/>
        <w:t xml:space="preserve">aneuploid datasets. Combine aneuploid datasets and find genes that are DE in at least one aneuploid sample. Do this for each experiment separately. </w:t>
      </w:r>
    </w:p>
    <w:p w14:paraId="7CD0F1DD" w14:textId="5FED3FAD" w:rsidR="00D543AC" w:rsidRPr="00C05D5D" w:rsidRDefault="00D543AC" w:rsidP="00D543AC">
      <w:pPr>
        <w:spacing w:line="360" w:lineRule="auto"/>
        <w:rPr>
          <w:rFonts w:ascii="Arial" w:eastAsia="Times New Roman" w:hAnsi="Arial" w:cs="Arial"/>
          <w:sz w:val="22"/>
          <w:szCs w:val="22"/>
        </w:rPr>
      </w:pPr>
      <w:r>
        <w:rPr>
          <w:rFonts w:ascii="Arial" w:eastAsia="Times New Roman" w:hAnsi="Arial" w:cs="Arial"/>
          <w:sz w:val="22"/>
          <w:szCs w:val="22"/>
        </w:rPr>
        <w:tab/>
        <w:t>Put all significantly differentially expressed genes in a file for each sample. From that file, found which genes were also ASR/ESR/</w:t>
      </w:r>
      <w:proofErr w:type="spellStart"/>
      <w:r>
        <w:rPr>
          <w:rFonts w:ascii="Arial" w:eastAsia="Times New Roman" w:hAnsi="Arial" w:cs="Arial"/>
          <w:sz w:val="22"/>
          <w:szCs w:val="22"/>
        </w:rPr>
        <w:t>dosSens</w:t>
      </w:r>
      <w:proofErr w:type="spellEnd"/>
      <w:r>
        <w:rPr>
          <w:rFonts w:ascii="Arial" w:eastAsia="Times New Roman" w:hAnsi="Arial" w:cs="Arial"/>
          <w:sz w:val="22"/>
          <w:szCs w:val="22"/>
        </w:rPr>
        <w:t xml:space="preserve"> and pulled those out. Then combined those genes from each sample into one file and counted how many times each gene appeared (i.e. how many samples is it DE in). </w:t>
      </w:r>
    </w:p>
    <w:p w14:paraId="76DB9FB9" w14:textId="77777777"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Genes differentially expressed on the aneuploid chromosome were found (figure?). Samples with the same aneuploidy(</w:t>
      </w:r>
      <w:proofErr w:type="spellStart"/>
      <w:r w:rsidRPr="00496D59">
        <w:rPr>
          <w:rFonts w:ascii="Arial" w:eastAsia="Times New Roman" w:hAnsi="Arial" w:cs="Arial"/>
          <w:sz w:val="22"/>
          <w:szCs w:val="22"/>
        </w:rPr>
        <w:t>ies</w:t>
      </w:r>
      <w:proofErr w:type="spellEnd"/>
      <w:r w:rsidRPr="00496D59">
        <w:rPr>
          <w:rFonts w:ascii="Arial" w:eastAsia="Times New Roman" w:hAnsi="Arial" w:cs="Arial"/>
          <w:sz w:val="22"/>
          <w:szCs w:val="22"/>
        </w:rPr>
        <w:t xml:space="preserve">) were compared to one another to determine the number of commonly DE and non-DE genes. Differentially expressed genes in euploid samples were found and compared across line to find a common set of DE genes in euploid samples. </w:t>
      </w:r>
    </w:p>
    <w:p w14:paraId="628B6089" w14:textId="77777777"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The percentage of non-DE genes in each sample was determined to get an idea of the extent of dosage compensation, if any was occurring. </w:t>
      </w:r>
    </w:p>
    <w:p w14:paraId="18034A01" w14:textId="77777777"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Gene ontology analysis was performed on datasets of common DE/non-DE genes in aneuploids and euploids using the PANTHER GO system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homas&lt;/Author&gt;&lt;Year&gt;2003&lt;/Year&gt;&lt;RecNum&gt;712&lt;/RecNum&gt;&lt;DisplayText&gt;(&lt;style face="smallcaps"&gt;Thomas&lt;/style&gt;&lt;style face="italic"&gt; et al.&lt;/style&gt; 2003)&lt;/DisplayText&gt;&lt;record&gt;&lt;rec-number&gt;712&lt;/rec-number&gt;&lt;foreign-keys&gt;&lt;key app="EN" db-id="patepv5dd5d00ue2wzp5ex0sta0r0a5r5t2t" timestamp="1563557921" guid="264ce97e-7961-462e-ab6a-debe7dcb2430"&gt;712&lt;/key&gt;&lt;/foreign-keys&gt;&lt;ref-type name="Journal Article"&gt;17&lt;/ref-type&gt;&lt;contributors&gt;&lt;authors&gt;&lt;author&gt;Thomas, Paul D&lt;/author&gt;&lt;author&gt;Campbell, Michael J&lt;/author&gt;&lt;author&gt;Kejariwal, Anish&lt;/author&gt;&lt;author&gt;Mi, Huaiyu&lt;/author&gt;&lt;author&gt;Karlak, Brian&lt;/author&gt;&lt;author&gt;Daverman, Robin&lt;/author&gt;&lt;author&gt;Diemer, Karen&lt;/author&gt;&lt;author&gt;Muruganujan, Anushya&lt;/author&gt;&lt;author&gt;Narechania, Apurva&lt;/author&gt;&lt;/authors&gt;&lt;/contributors&gt;&lt;titles&gt;&lt;title&gt;PANTHER: a library of protein families and subfamilies indexed by function&lt;/title&gt;&lt;secondary-title&gt;Genome research&lt;/secondary-title&gt;&lt;/titles&gt;&lt;periodical&gt;&lt;full-title&gt;Genome Research&lt;/full-title&gt;&lt;/periodical&gt;&lt;pages&gt;2129-2141&lt;/pages&gt;&lt;volume&gt;13&lt;/volume&gt;&lt;number&gt;9&lt;/number&gt;&lt;dates&gt;&lt;year&gt;2003&lt;/year&gt;&lt;/dates&gt;&lt;isbn&gt;1088-9051&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Thomas</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03)</w:t>
      </w:r>
      <w:r w:rsidRPr="00496D59">
        <w:rPr>
          <w:rFonts w:ascii="Arial" w:eastAsia="Times New Roman" w:hAnsi="Arial" w:cs="Arial"/>
          <w:sz w:val="22"/>
          <w:szCs w:val="22"/>
        </w:rPr>
        <w:fldChar w:fldCharType="end"/>
      </w:r>
      <w:r w:rsidRPr="00496D59">
        <w:rPr>
          <w:rFonts w:ascii="Arial" w:eastAsia="Times New Roman" w:hAnsi="Arial" w:cs="Arial"/>
          <w:sz w:val="22"/>
          <w:szCs w:val="22"/>
        </w:rPr>
        <w:t>.</w:t>
      </w:r>
    </w:p>
    <w:p w14:paraId="26058665" w14:textId="77777777" w:rsidR="00D543AC" w:rsidRDefault="00D543AC" w:rsidP="004353CF">
      <w:pPr>
        <w:spacing w:line="360" w:lineRule="auto"/>
        <w:rPr>
          <w:rFonts w:ascii="Arial" w:eastAsia="Times New Roman" w:hAnsi="Arial" w:cs="Arial"/>
          <w:b/>
          <w:sz w:val="22"/>
        </w:rPr>
      </w:pPr>
    </w:p>
    <w:p w14:paraId="4CA441AB" w14:textId="168922B7" w:rsidR="004F7BC0" w:rsidRPr="00EA731B" w:rsidRDefault="004F7BC0" w:rsidP="00C05D5D">
      <w:pPr>
        <w:spacing w:line="360" w:lineRule="auto"/>
        <w:rPr>
          <w:rFonts w:ascii="Arial" w:hAnsi="Arial" w:cs="Arial"/>
          <w:b/>
          <w:color w:val="000000"/>
          <w:sz w:val="22"/>
          <w:szCs w:val="117"/>
        </w:rPr>
      </w:pPr>
      <w:r w:rsidRPr="00FC53CF">
        <w:rPr>
          <w:rFonts w:ascii="Arial" w:eastAsia="Times New Roman" w:hAnsi="Arial" w:cs="Arial"/>
          <w:b/>
          <w:sz w:val="22"/>
        </w:rPr>
        <w:t>Result</w:t>
      </w:r>
      <w:r w:rsidRPr="00EA731B">
        <w:rPr>
          <w:rFonts w:ascii="Arial" w:hAnsi="Arial" w:cs="Arial"/>
          <w:b/>
          <w:color w:val="000000"/>
          <w:sz w:val="22"/>
          <w:szCs w:val="117"/>
        </w:rPr>
        <w:t>s</w:t>
      </w:r>
    </w:p>
    <w:p w14:paraId="334DC525" w14:textId="77777777" w:rsidR="00A21C74" w:rsidRDefault="00A21C74" w:rsidP="00C05D5D">
      <w:pPr>
        <w:spacing w:line="360" w:lineRule="auto"/>
        <w:rPr>
          <w:rFonts w:ascii="Arial" w:eastAsia="Times New Roman" w:hAnsi="Arial" w:cs="Arial"/>
          <w:sz w:val="22"/>
        </w:rPr>
      </w:pPr>
    </w:p>
    <w:p w14:paraId="54781E01" w14:textId="03104ED4" w:rsidR="004F7BC0" w:rsidRDefault="004F7BC0" w:rsidP="00C05D5D">
      <w:pPr>
        <w:spacing w:line="360" w:lineRule="auto"/>
        <w:rPr>
          <w:rFonts w:ascii="Arial" w:hAnsi="Arial" w:cs="Arial"/>
          <w:i/>
          <w:color w:val="000000"/>
          <w:sz w:val="22"/>
          <w:szCs w:val="22"/>
        </w:rPr>
      </w:pPr>
      <w:r w:rsidRPr="00F46192">
        <w:rPr>
          <w:rFonts w:ascii="Arial" w:hAnsi="Arial" w:cs="Arial"/>
          <w:i/>
          <w:color w:val="000000"/>
          <w:sz w:val="22"/>
          <w:szCs w:val="22"/>
        </w:rPr>
        <w:t>Rate of spontaneous aneuploidy is</w:t>
      </w:r>
      <w:r>
        <w:rPr>
          <w:rFonts w:ascii="Arial" w:hAnsi="Arial" w:cs="Arial"/>
          <w:i/>
          <w:color w:val="000000"/>
          <w:sz w:val="22"/>
          <w:szCs w:val="22"/>
        </w:rPr>
        <w:t xml:space="preserve"> nearly twice</w:t>
      </w:r>
      <w:r w:rsidRPr="00F46192">
        <w:rPr>
          <w:rFonts w:ascii="Arial" w:hAnsi="Arial" w:cs="Arial"/>
          <w:i/>
          <w:color w:val="000000"/>
          <w:sz w:val="22"/>
          <w:szCs w:val="22"/>
        </w:rPr>
        <w:t xml:space="preserve"> as high in hybrid strain than lab strain</w:t>
      </w:r>
    </w:p>
    <w:p w14:paraId="68267006" w14:textId="194395FB" w:rsidR="004F7BC0" w:rsidRPr="003135B3" w:rsidRDefault="00F7614B" w:rsidP="00C05D5D">
      <w:pPr>
        <w:spacing w:line="360" w:lineRule="auto"/>
        <w:rPr>
          <w:rFonts w:ascii="Arial" w:hAnsi="Arial" w:cs="Arial"/>
          <w:color w:val="000000"/>
          <w:sz w:val="22"/>
          <w:szCs w:val="22"/>
        </w:rPr>
      </w:pPr>
      <w:r>
        <w:rPr>
          <w:rFonts w:ascii="Arial" w:hAnsi="Arial" w:cs="Arial"/>
          <w:color w:val="000000"/>
          <w:sz w:val="22"/>
          <w:szCs w:val="22"/>
        </w:rPr>
        <w:tab/>
        <w:t xml:space="preserve">The rate of spontaneous aneuploidy in the heterozygous hybrid strain was 1.82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events per genome per generation. The homozygous lab strain had a </w:t>
      </w:r>
      <w:ins w:id="29" w:author="Dave Hall" w:date="2019-08-20T08:49:00Z">
        <w:r w:rsidR="009E6CC4">
          <w:rPr>
            <w:rFonts w:ascii="Arial" w:hAnsi="Arial" w:cs="Arial"/>
            <w:color w:val="000000"/>
            <w:sz w:val="22"/>
            <w:szCs w:val="22"/>
          </w:rPr>
          <w:t xml:space="preserve">significantly lower </w:t>
        </w:r>
      </w:ins>
      <w:r>
        <w:rPr>
          <w:rFonts w:ascii="Arial" w:hAnsi="Arial" w:cs="Arial"/>
          <w:color w:val="000000"/>
          <w:sz w:val="22"/>
          <w:szCs w:val="22"/>
        </w:rPr>
        <w:t xml:space="preserve">rate of 1.04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events per genome per generation, </w:t>
      </w:r>
      <w:del w:id="30" w:author="Dave Hall" w:date="2019-08-20T08:48:00Z">
        <w:r w:rsidDel="009E6CC4">
          <w:rPr>
            <w:rFonts w:ascii="Arial" w:hAnsi="Arial" w:cs="Arial"/>
            <w:color w:val="000000"/>
            <w:sz w:val="22"/>
            <w:szCs w:val="22"/>
          </w:rPr>
          <w:delText xml:space="preserve">nearly </w:delText>
        </w:r>
      </w:del>
      <w:ins w:id="31" w:author="Dave Hall" w:date="2019-08-20T08:48:00Z">
        <w:r w:rsidR="009E6CC4">
          <w:rPr>
            <w:rFonts w:ascii="Arial" w:hAnsi="Arial" w:cs="Arial"/>
            <w:color w:val="000000"/>
            <w:sz w:val="22"/>
            <w:szCs w:val="22"/>
          </w:rPr>
          <w:t xml:space="preserve">about </w:t>
        </w:r>
      </w:ins>
      <w:r>
        <w:rPr>
          <w:rFonts w:ascii="Arial" w:hAnsi="Arial" w:cs="Arial"/>
          <w:color w:val="000000"/>
          <w:sz w:val="22"/>
          <w:szCs w:val="22"/>
        </w:rPr>
        <w:t>half that of the heterozygous lab strain (</w:t>
      </w:r>
      <w:r w:rsidRPr="00101CB8">
        <w:rPr>
          <w:rFonts w:ascii="Arial" w:hAnsi="Arial" w:cs="Arial"/>
          <w:i/>
          <w:color w:val="000000"/>
          <w:sz w:val="22"/>
          <w:szCs w:val="22"/>
        </w:rPr>
        <w:t>p</w:t>
      </w:r>
      <w:r>
        <w:rPr>
          <w:rFonts w:ascii="Arial" w:hAnsi="Arial" w:cs="Arial"/>
          <w:color w:val="000000"/>
          <w:sz w:val="22"/>
          <w:szCs w:val="22"/>
        </w:rPr>
        <w:t>=0.0106, Fisher’s exact test</w:t>
      </w:r>
      <w:r w:rsidR="00623142">
        <w:rPr>
          <w:rFonts w:ascii="Arial" w:hAnsi="Arial" w:cs="Arial"/>
          <w:color w:val="000000"/>
          <w:sz w:val="22"/>
          <w:szCs w:val="22"/>
        </w:rPr>
        <w:t xml:space="preserve">, </w:t>
      </w:r>
      <w:commentRangeStart w:id="32"/>
      <w:r w:rsidR="00623142">
        <w:rPr>
          <w:rFonts w:ascii="Arial" w:hAnsi="Arial" w:cs="Arial"/>
          <w:color w:val="000000"/>
          <w:sz w:val="22"/>
          <w:szCs w:val="22"/>
        </w:rPr>
        <w:t>figure 1</w:t>
      </w:r>
      <w:commentRangeEnd w:id="32"/>
      <w:r w:rsidR="009E6CC4">
        <w:rPr>
          <w:rStyle w:val="CommentReference"/>
        </w:rPr>
        <w:commentReference w:id="32"/>
      </w:r>
      <w:r>
        <w:rPr>
          <w:rFonts w:ascii="Arial" w:hAnsi="Arial" w:cs="Arial"/>
          <w:color w:val="000000"/>
          <w:sz w:val="22"/>
          <w:szCs w:val="22"/>
        </w:rPr>
        <w:t xml:space="preserve">). </w:t>
      </w:r>
      <w:commentRangeStart w:id="33"/>
      <w:commentRangeStart w:id="34"/>
      <w:r w:rsidR="001076C4" w:rsidRPr="00D842EE">
        <w:rPr>
          <w:rFonts w:ascii="Arial" w:eastAsia="Times New Roman" w:hAnsi="Arial" w:cs="Arial"/>
          <w:sz w:val="22"/>
        </w:rPr>
        <w:t xml:space="preserve">Previous studies have found that chromosome V is lost spontaneously in </w:t>
      </w:r>
      <w:r w:rsidR="001076C4" w:rsidRPr="00D842EE">
        <w:rPr>
          <w:rFonts w:ascii="Arial" w:eastAsia="Times New Roman" w:hAnsi="Arial" w:cs="Arial"/>
          <w:i/>
          <w:sz w:val="22"/>
        </w:rPr>
        <w:t xml:space="preserve">S. cerevisiae </w:t>
      </w:r>
      <w:r w:rsidR="001076C4" w:rsidRPr="00D842EE">
        <w:rPr>
          <w:rFonts w:ascii="Arial" w:eastAsia="Times New Roman" w:hAnsi="Arial" w:cs="Arial"/>
          <w:sz w:val="22"/>
        </w:rPr>
        <w:t>at a rate of 2-8 x 10</w:t>
      </w:r>
      <w:r w:rsidR="001076C4" w:rsidRPr="00D842EE">
        <w:rPr>
          <w:rFonts w:ascii="Arial" w:eastAsia="Times New Roman" w:hAnsi="Arial" w:cs="Arial"/>
          <w:sz w:val="22"/>
          <w:vertAlign w:val="superscript"/>
        </w:rPr>
        <w:t>-6</w:t>
      </w:r>
      <w:r w:rsidR="001076C4" w:rsidRPr="00D842EE">
        <w:rPr>
          <w:rFonts w:ascii="Arial" w:eastAsia="Times New Roman" w:hAnsi="Arial" w:cs="Arial"/>
          <w:sz w:val="22"/>
        </w:rPr>
        <w:t xml:space="preserve"> cell generations </w:t>
      </w:r>
      <w:r w:rsidR="001076C4" w:rsidRPr="00D842EE">
        <w:rPr>
          <w:rFonts w:ascii="Arial" w:eastAsia="Times New Roman" w:hAnsi="Arial" w:cs="Arial"/>
          <w:sz w:val="22"/>
        </w:rPr>
        <w:fldChar w:fldCharType="begin"/>
      </w:r>
      <w:r w:rsidR="00D543AC">
        <w:rPr>
          <w:rFonts w:ascii="Arial" w:eastAsia="Times New Roman" w:hAnsi="Arial" w:cs="Arial"/>
          <w:sz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59675550" guid="8f069624-2372-48c3-ba2a-7ae31f735bdf"&gt;566&lt;/key&gt;&lt;key app="ENWeb" db-id=""&gt;0&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1076C4" w:rsidRPr="00D842EE">
        <w:rPr>
          <w:rFonts w:ascii="Arial" w:eastAsia="Times New Roman" w:hAnsi="Arial" w:cs="Arial"/>
          <w:sz w:val="22"/>
        </w:rPr>
        <w:fldChar w:fldCharType="separate"/>
      </w:r>
      <w:r w:rsidR="001076C4" w:rsidRPr="00D842EE">
        <w:rPr>
          <w:rFonts w:ascii="Arial" w:eastAsia="Times New Roman" w:hAnsi="Arial" w:cs="Arial"/>
          <w:noProof/>
          <w:sz w:val="22"/>
        </w:rPr>
        <w:t>(</w:t>
      </w:r>
      <w:r w:rsidR="001076C4" w:rsidRPr="00D842EE">
        <w:rPr>
          <w:rFonts w:ascii="Arial" w:eastAsia="Times New Roman" w:hAnsi="Arial" w:cs="Arial"/>
          <w:smallCaps/>
          <w:noProof/>
          <w:sz w:val="22"/>
        </w:rPr>
        <w:t>Mulla</w:t>
      </w:r>
      <w:r w:rsidR="001076C4" w:rsidRPr="00D842EE">
        <w:rPr>
          <w:rFonts w:ascii="Arial" w:eastAsia="Times New Roman" w:hAnsi="Arial" w:cs="Arial"/>
          <w:i/>
          <w:noProof/>
          <w:sz w:val="22"/>
        </w:rPr>
        <w:t xml:space="preserve"> et al.</w:t>
      </w:r>
      <w:r w:rsidR="001076C4" w:rsidRPr="00D842EE">
        <w:rPr>
          <w:rFonts w:ascii="Arial" w:eastAsia="Times New Roman" w:hAnsi="Arial" w:cs="Arial"/>
          <w:noProof/>
          <w:sz w:val="22"/>
        </w:rPr>
        <w:t xml:space="preserve"> 2014)</w:t>
      </w:r>
      <w:r w:rsidR="001076C4" w:rsidRPr="00D842EE">
        <w:rPr>
          <w:rFonts w:ascii="Arial" w:eastAsia="Times New Roman" w:hAnsi="Arial" w:cs="Arial"/>
          <w:sz w:val="22"/>
        </w:rPr>
        <w:fldChar w:fldCharType="end"/>
      </w:r>
      <w:r w:rsidR="001076C4" w:rsidRPr="00D842EE">
        <w:rPr>
          <w:rFonts w:ascii="Arial" w:eastAsia="Times New Roman" w:hAnsi="Arial" w:cs="Arial"/>
          <w:sz w:val="22"/>
        </w:rPr>
        <w:t>.</w:t>
      </w:r>
      <w:r w:rsidR="001076C4">
        <w:rPr>
          <w:rFonts w:ascii="Arial" w:eastAsia="Times New Roman" w:hAnsi="Arial" w:cs="Arial"/>
          <w:sz w:val="22"/>
        </w:rPr>
        <w:t xml:space="preserve"> </w:t>
      </w:r>
      <w:commentRangeEnd w:id="33"/>
      <w:r w:rsidR="001076C4">
        <w:rPr>
          <w:rStyle w:val="CommentReference"/>
        </w:rPr>
        <w:commentReference w:id="33"/>
      </w:r>
      <w:commentRangeEnd w:id="34"/>
      <w:r w:rsidR="009E6CC4">
        <w:rPr>
          <w:rStyle w:val="CommentReference"/>
        </w:rPr>
        <w:commentReference w:id="34"/>
      </w:r>
    </w:p>
    <w:p w14:paraId="049392E4" w14:textId="2909361E" w:rsidR="00121EC8" w:rsidRDefault="004F7BC0" w:rsidP="00C05D5D">
      <w:pPr>
        <w:spacing w:line="360" w:lineRule="auto"/>
        <w:ind w:firstLine="720"/>
        <w:rPr>
          <w:rFonts w:ascii="Arial" w:eastAsia="Times New Roman" w:hAnsi="Arial" w:cs="Arial"/>
          <w:sz w:val="22"/>
        </w:rPr>
      </w:pPr>
      <w:r>
        <w:rPr>
          <w:rFonts w:ascii="Arial" w:eastAsia="Times New Roman" w:hAnsi="Arial" w:cs="Arial"/>
          <w:sz w:val="22"/>
        </w:rPr>
        <w:t xml:space="preserve">For the lab strain, 31 out of 145 sequenced samples were found to be aneuploid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Pr>
          <w:rFonts w:ascii="Arial" w:eastAsia="Times New Roman" w:hAnsi="Arial" w:cs="Arial"/>
          <w:sz w:val="22"/>
        </w:rPr>
        <w:fldChar w:fldCharType="end"/>
      </w:r>
      <w:r>
        <w:rPr>
          <w:rFonts w:ascii="Arial" w:eastAsia="Times New Roman" w:hAnsi="Arial" w:cs="Arial"/>
          <w:sz w:val="22"/>
        </w:rPr>
        <w:t xml:space="preserve">. Of these, 29 had whole-chromosomal duplications, and 2 had whole-chromosomal deletions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Pr>
          <w:rFonts w:ascii="Arial" w:eastAsia="Times New Roman" w:hAnsi="Arial" w:cs="Arial"/>
          <w:sz w:val="22"/>
        </w:rPr>
        <w:fldChar w:fldCharType="end"/>
      </w:r>
      <w:r>
        <w:rPr>
          <w:rFonts w:ascii="Arial" w:eastAsia="Times New Roman" w:hAnsi="Arial" w:cs="Arial"/>
          <w:sz w:val="22"/>
        </w:rPr>
        <w:t xml:space="preserve">. No segmental duplications were found in the lab strain </w:t>
      </w:r>
      <w:r w:rsidR="00121EC8">
        <w:rPr>
          <w:rFonts w:ascii="Arial" w:eastAsia="Times New Roman" w:hAnsi="Arial" w:cs="Arial"/>
          <w:sz w:val="22"/>
        </w:rPr>
        <w:t>samples</w:t>
      </w:r>
      <w:r>
        <w:rPr>
          <w:rFonts w:ascii="Arial" w:eastAsia="Times New Roman" w:hAnsi="Arial" w:cs="Arial"/>
          <w:sz w:val="22"/>
        </w:rPr>
        <w:t xml:space="preserve">. 4 </w:t>
      </w:r>
      <w:r w:rsidR="00121EC8">
        <w:rPr>
          <w:rFonts w:ascii="Arial" w:eastAsia="Times New Roman" w:hAnsi="Arial" w:cs="Arial"/>
          <w:sz w:val="22"/>
        </w:rPr>
        <w:t>samples</w:t>
      </w:r>
      <w:r>
        <w:rPr>
          <w:rFonts w:ascii="Arial" w:eastAsia="Times New Roman" w:hAnsi="Arial" w:cs="Arial"/>
          <w:sz w:val="22"/>
        </w:rPr>
        <w:t xml:space="preserve"> contained multiple aneuploidies (i.e. two separate chromosomes had become aneuploid</w:t>
      </w:r>
      <w:r w:rsidR="004F4855">
        <w:rPr>
          <w:rFonts w:ascii="Arial" w:eastAsia="Times New Roman" w:hAnsi="Arial" w:cs="Arial"/>
          <w:sz w:val="22"/>
        </w:rPr>
        <w:t>). Half of the chromosomes</w:t>
      </w:r>
      <w:r w:rsidR="00405328">
        <w:rPr>
          <w:rFonts w:ascii="Arial" w:eastAsia="Times New Roman" w:hAnsi="Arial" w:cs="Arial"/>
          <w:sz w:val="22"/>
        </w:rPr>
        <w:t xml:space="preserve"> (8 total)</w:t>
      </w:r>
      <w:r w:rsidR="004F4855">
        <w:rPr>
          <w:rFonts w:ascii="Arial" w:eastAsia="Times New Roman" w:hAnsi="Arial" w:cs="Arial"/>
          <w:sz w:val="22"/>
        </w:rPr>
        <w:t xml:space="preserve"> were</w:t>
      </w:r>
      <w:r w:rsidR="00405328">
        <w:rPr>
          <w:rFonts w:ascii="Arial" w:eastAsia="Times New Roman" w:hAnsi="Arial" w:cs="Arial"/>
          <w:sz w:val="22"/>
        </w:rPr>
        <w:t xml:space="preserve"> found to be</w:t>
      </w:r>
      <w:r w:rsidR="004F4855">
        <w:rPr>
          <w:rFonts w:ascii="Arial" w:eastAsia="Times New Roman" w:hAnsi="Arial" w:cs="Arial"/>
          <w:sz w:val="22"/>
        </w:rPr>
        <w:t xml:space="preserve"> </w:t>
      </w:r>
      <w:r>
        <w:rPr>
          <w:rFonts w:ascii="Arial" w:eastAsia="Times New Roman" w:hAnsi="Arial" w:cs="Arial"/>
          <w:sz w:val="22"/>
        </w:rPr>
        <w:t>aneuploid</w:t>
      </w:r>
      <w:r w:rsidR="004F4855">
        <w:rPr>
          <w:rFonts w:ascii="Arial" w:eastAsia="Times New Roman" w:hAnsi="Arial" w:cs="Arial"/>
          <w:sz w:val="22"/>
        </w:rPr>
        <w:t xml:space="preserve"> in multiple </w:t>
      </w:r>
      <w:r w:rsidR="00405328">
        <w:rPr>
          <w:rFonts w:ascii="Arial" w:eastAsia="Times New Roman" w:hAnsi="Arial" w:cs="Arial"/>
          <w:sz w:val="22"/>
        </w:rPr>
        <w:t xml:space="preserve">individual </w:t>
      </w:r>
      <w:r w:rsidR="00121EC8">
        <w:rPr>
          <w:rFonts w:ascii="Arial" w:eastAsia="Times New Roman" w:hAnsi="Arial" w:cs="Arial"/>
          <w:sz w:val="22"/>
        </w:rPr>
        <w:t>samples</w:t>
      </w:r>
      <w:r>
        <w:rPr>
          <w:rFonts w:ascii="Arial" w:eastAsia="Times New Roman" w:hAnsi="Arial" w:cs="Arial"/>
          <w:sz w:val="22"/>
        </w:rPr>
        <w:t>.</w:t>
      </w:r>
      <w:ins w:id="35" w:author="Holly Celina Mcqueary" w:date="2019-09-03T12:32:00Z">
        <w:r w:rsidR="00A6334A">
          <w:rPr>
            <w:rFonts w:ascii="Arial" w:eastAsia="Times New Roman" w:hAnsi="Arial" w:cs="Arial"/>
            <w:sz w:val="22"/>
          </w:rPr>
          <w:t xml:space="preserve"> </w:t>
        </w:r>
      </w:ins>
      <w:ins w:id="36" w:author="Holly Celina Mcqueary" w:date="2019-09-03T12:33:00Z">
        <w:r w:rsidR="00A6334A">
          <w:rPr>
            <w:rFonts w:ascii="Arial" w:eastAsia="Times New Roman" w:hAnsi="Arial" w:cs="Arial"/>
            <w:sz w:val="22"/>
          </w:rPr>
          <w:t xml:space="preserve">In total, there were 29 trisomy events. </w:t>
        </w:r>
      </w:ins>
    </w:p>
    <w:p w14:paraId="6746A57A" w14:textId="52615F03" w:rsidR="005A6F69" w:rsidDel="004353CF" w:rsidRDefault="004F4855" w:rsidP="00C05D5D">
      <w:pPr>
        <w:spacing w:line="360" w:lineRule="auto"/>
        <w:ind w:firstLine="720"/>
        <w:rPr>
          <w:ins w:id="37" w:author="Dave Hall" w:date="2019-08-20T09:03:00Z"/>
          <w:del w:id="38" w:author="Holly Celina Mcqueary" w:date="2019-09-04T14:08:00Z"/>
          <w:rFonts w:ascii="Arial" w:eastAsia="Times New Roman" w:hAnsi="Arial" w:cs="Arial"/>
          <w:sz w:val="22"/>
        </w:rPr>
      </w:pPr>
      <w:r>
        <w:rPr>
          <w:rFonts w:ascii="Arial" w:eastAsia="Times New Roman" w:hAnsi="Arial" w:cs="Arial"/>
          <w:sz w:val="22"/>
        </w:rPr>
        <w:t xml:space="preserve">In the hybrid strain, 29 out of 76 sequenced samples were found to be aneuploid. Of these, 27 were trisomic, 1 was monosomic, and 1 was tetrasomic. </w:t>
      </w:r>
      <w:r w:rsidR="00B67301">
        <w:rPr>
          <w:rFonts w:ascii="Arial" w:eastAsia="Times New Roman" w:hAnsi="Arial" w:cs="Arial"/>
          <w:sz w:val="22"/>
        </w:rPr>
        <w:t xml:space="preserve">One </w:t>
      </w:r>
      <w:r w:rsidR="00121EC8">
        <w:rPr>
          <w:rFonts w:ascii="Arial" w:eastAsia="Times New Roman" w:hAnsi="Arial" w:cs="Arial"/>
          <w:sz w:val="22"/>
        </w:rPr>
        <w:t>sample</w:t>
      </w:r>
      <w:r w:rsidR="00B67301">
        <w:rPr>
          <w:rFonts w:ascii="Arial" w:eastAsia="Times New Roman" w:hAnsi="Arial" w:cs="Arial"/>
          <w:sz w:val="22"/>
        </w:rPr>
        <w:t xml:space="preserve"> had a partial duplication of chromosome X. </w:t>
      </w:r>
      <w:r w:rsidR="00121EC8">
        <w:rPr>
          <w:rFonts w:ascii="Arial" w:eastAsia="Times New Roman" w:hAnsi="Arial" w:cs="Arial"/>
          <w:sz w:val="22"/>
        </w:rPr>
        <w:t>Eight</w:t>
      </w:r>
      <w:r w:rsidR="00B67301">
        <w:rPr>
          <w:rFonts w:ascii="Arial" w:eastAsia="Times New Roman" w:hAnsi="Arial" w:cs="Arial"/>
          <w:sz w:val="22"/>
        </w:rPr>
        <w:t xml:space="preserve"> of the hybrid strain </w:t>
      </w:r>
      <w:r w:rsidR="00121EC8">
        <w:rPr>
          <w:rFonts w:ascii="Arial" w:eastAsia="Times New Roman" w:hAnsi="Arial" w:cs="Arial"/>
          <w:sz w:val="22"/>
        </w:rPr>
        <w:t>samples</w:t>
      </w:r>
      <w:r w:rsidR="00B67301">
        <w:rPr>
          <w:rFonts w:ascii="Arial" w:eastAsia="Times New Roman" w:hAnsi="Arial" w:cs="Arial"/>
          <w:sz w:val="22"/>
        </w:rPr>
        <w:t xml:space="preserve"> contained multiple aneuploidies.</w:t>
      </w:r>
      <w:ins w:id="39" w:author="Holly Celina Mcqueary" w:date="2019-09-03T12:31:00Z">
        <w:r w:rsidR="00A075D3">
          <w:rPr>
            <w:rFonts w:ascii="Arial" w:eastAsia="Times New Roman" w:hAnsi="Arial" w:cs="Arial"/>
            <w:sz w:val="22"/>
          </w:rPr>
          <w:t xml:space="preserve"> In total, there were 38 trisomy events in the hybrid strain samples. </w:t>
        </w:r>
      </w:ins>
      <w:del w:id="40" w:author="Holly Celina Mcqueary" w:date="2019-09-03T12:31:00Z">
        <w:r w:rsidR="00B67301" w:rsidDel="00A075D3">
          <w:rPr>
            <w:rFonts w:ascii="Arial" w:eastAsia="Times New Roman" w:hAnsi="Arial" w:cs="Arial"/>
            <w:sz w:val="22"/>
          </w:rPr>
          <w:delText xml:space="preserve"> </w:delText>
        </w:r>
      </w:del>
    </w:p>
    <w:p w14:paraId="6412C4F0" w14:textId="639234D4" w:rsidR="009E6CC4" w:rsidRDefault="009E6CC4" w:rsidP="00C05D5D">
      <w:pPr>
        <w:spacing w:line="360" w:lineRule="auto"/>
        <w:ind w:firstLine="720"/>
        <w:rPr>
          <w:ins w:id="41" w:author="Dave Hall" w:date="2019-08-20T09:03:00Z"/>
          <w:rFonts w:ascii="Arial" w:eastAsia="Times New Roman" w:hAnsi="Arial" w:cs="Arial"/>
          <w:sz w:val="22"/>
        </w:rPr>
      </w:pPr>
    </w:p>
    <w:p w14:paraId="7B018B51" w14:textId="635364E7" w:rsidR="009E6CC4" w:rsidRDefault="009E6CC4" w:rsidP="00C05D5D">
      <w:pPr>
        <w:spacing w:line="360" w:lineRule="auto"/>
        <w:ind w:firstLine="720"/>
        <w:rPr>
          <w:ins w:id="42" w:author="Holly Celina Mcqueary" w:date="2019-09-03T12:29:00Z"/>
          <w:rFonts w:ascii="Arial" w:eastAsia="Times New Roman" w:hAnsi="Arial" w:cs="Arial"/>
          <w:sz w:val="22"/>
        </w:rPr>
      </w:pPr>
      <w:ins w:id="43" w:author="Dave Hall" w:date="2019-08-20T09:03:00Z">
        <w:r>
          <w:rPr>
            <w:rFonts w:ascii="Arial" w:eastAsia="Times New Roman" w:hAnsi="Arial" w:cs="Arial"/>
            <w:sz w:val="22"/>
          </w:rPr>
          <w:lastRenderedPageBreak/>
          <w:t xml:space="preserve">Across the two </w:t>
        </w:r>
        <w:commentRangeStart w:id="44"/>
        <w:r>
          <w:rPr>
            <w:rFonts w:ascii="Arial" w:eastAsia="Times New Roman" w:hAnsi="Arial" w:cs="Arial"/>
            <w:sz w:val="22"/>
          </w:rPr>
          <w:t>experi</w:t>
        </w:r>
      </w:ins>
      <w:ins w:id="45" w:author="Dave Hall" w:date="2019-08-20T09:04:00Z">
        <w:r>
          <w:rPr>
            <w:rFonts w:ascii="Arial" w:eastAsia="Times New Roman" w:hAnsi="Arial" w:cs="Arial"/>
            <w:sz w:val="22"/>
          </w:rPr>
          <w:t>me</w:t>
        </w:r>
      </w:ins>
      <w:ins w:id="46" w:author="Dave Hall" w:date="2019-08-20T09:03:00Z">
        <w:r>
          <w:rPr>
            <w:rFonts w:ascii="Arial" w:eastAsia="Times New Roman" w:hAnsi="Arial" w:cs="Arial"/>
            <w:sz w:val="22"/>
          </w:rPr>
          <w:t>nts</w:t>
        </w:r>
      </w:ins>
      <w:ins w:id="47" w:author="Dave Hall" w:date="2019-08-20T09:06:00Z">
        <w:r w:rsidR="00056893">
          <w:rPr>
            <w:rFonts w:ascii="Arial" w:eastAsia="Times New Roman" w:hAnsi="Arial" w:cs="Arial"/>
            <w:sz w:val="22"/>
          </w:rPr>
          <w:t xml:space="preserve"> (29+27 = 56 trisomies)</w:t>
        </w:r>
      </w:ins>
      <w:ins w:id="48" w:author="Dave Hall" w:date="2019-08-20T09:03:00Z">
        <w:r>
          <w:rPr>
            <w:rFonts w:ascii="Arial" w:eastAsia="Times New Roman" w:hAnsi="Arial" w:cs="Arial"/>
            <w:sz w:val="22"/>
          </w:rPr>
          <w:t xml:space="preserve">, </w:t>
        </w:r>
      </w:ins>
      <w:commentRangeEnd w:id="44"/>
      <w:r w:rsidR="00A075D3">
        <w:rPr>
          <w:rStyle w:val="CommentReference"/>
        </w:rPr>
        <w:commentReference w:id="44"/>
      </w:r>
      <w:ins w:id="49" w:author="Dave Hall" w:date="2019-08-20T09:03:00Z">
        <w:r>
          <w:rPr>
            <w:rFonts w:ascii="Arial" w:eastAsia="Times New Roman" w:hAnsi="Arial" w:cs="Arial"/>
            <w:sz w:val="22"/>
          </w:rPr>
          <w:t>expect this distribution of chromosomes that are trisomic</w:t>
        </w:r>
      </w:ins>
      <w:ins w:id="50" w:author="Dave Hall" w:date="2019-08-20T09:04:00Z">
        <w:r>
          <w:rPr>
            <w:rFonts w:ascii="Arial" w:eastAsia="Times New Roman" w:hAnsi="Arial" w:cs="Arial"/>
            <w:sz w:val="22"/>
          </w:rPr>
          <w:t xml:space="preserve">. We need to compare this distribution to what we actually see. Note that </w:t>
        </w:r>
      </w:ins>
      <w:ins w:id="51" w:author="Dave Hall" w:date="2019-08-20T09:05:00Z">
        <w:r w:rsidR="00056893">
          <w:rPr>
            <w:rFonts w:ascii="Arial" w:eastAsia="Times New Roman" w:hAnsi="Arial" w:cs="Arial"/>
            <w:sz w:val="22"/>
          </w:rPr>
          <w:t>only 2 chromosomes are expected to have zero trisomies and none are expected to have more than 9.</w:t>
        </w:r>
      </w:ins>
    </w:p>
    <w:p w14:paraId="1152E829" w14:textId="7CFF5DA4" w:rsidR="00A075D3" w:rsidRDefault="00A075D3" w:rsidP="00C05D5D">
      <w:pPr>
        <w:spacing w:line="360" w:lineRule="auto"/>
        <w:ind w:firstLine="720"/>
        <w:rPr>
          <w:ins w:id="52" w:author="Dave Hall" w:date="2019-08-20T09:04:00Z"/>
          <w:rFonts w:ascii="Arial" w:eastAsia="Times New Roman" w:hAnsi="Arial" w:cs="Arial"/>
          <w:sz w:val="22"/>
        </w:rPr>
      </w:pPr>
    </w:p>
    <w:p w14:paraId="47F0BA19" w14:textId="77777777" w:rsidR="009E6CC4" w:rsidRDefault="009E6CC4" w:rsidP="00C05D5D">
      <w:pPr>
        <w:spacing w:line="360" w:lineRule="auto"/>
        <w:ind w:firstLine="720"/>
        <w:rPr>
          <w:ins w:id="53" w:author="Dave Hall" w:date="2019-08-20T09:03:00Z"/>
          <w:rFonts w:ascii="Arial" w:eastAsia="Times New Roman" w:hAnsi="Arial" w:cs="Arial"/>
          <w:sz w:val="22"/>
        </w:rPr>
      </w:pPr>
    </w:p>
    <w:p w14:paraId="79F5A085" w14:textId="2F805280" w:rsidR="009E6CC4" w:rsidRDefault="00056893" w:rsidP="00C05D5D">
      <w:pPr>
        <w:spacing w:line="360" w:lineRule="auto"/>
        <w:ind w:firstLine="720"/>
        <w:rPr>
          <w:ins w:id="54" w:author="Holly Celina Mcqueary" w:date="2019-08-27T12:47:00Z"/>
          <w:rFonts w:ascii="Arial" w:eastAsia="Times New Roman" w:hAnsi="Arial" w:cs="Arial"/>
          <w:sz w:val="22"/>
        </w:rPr>
      </w:pPr>
      <w:ins w:id="55" w:author="Dave Hall" w:date="2019-08-20T09:06:00Z">
        <w:r w:rsidRPr="00056893">
          <w:rPr>
            <w:rFonts w:ascii="Arial" w:eastAsia="Times New Roman" w:hAnsi="Arial" w:cs="Arial"/>
            <w:noProof/>
            <w:sz w:val="22"/>
          </w:rPr>
          <w:drawing>
            <wp:inline distT="0" distB="0" distL="0" distR="0" wp14:anchorId="035D61E7" wp14:editId="308187A7">
              <wp:extent cx="4572000" cy="200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2006600"/>
                      </a:xfrm>
                      <a:prstGeom prst="rect">
                        <a:avLst/>
                      </a:prstGeom>
                    </pic:spPr>
                  </pic:pic>
                </a:graphicData>
              </a:graphic>
            </wp:inline>
          </w:drawing>
        </w:r>
      </w:ins>
    </w:p>
    <w:p w14:paraId="68E9D6D5" w14:textId="664852C1" w:rsidR="003B4FE4" w:rsidRDefault="003B4FE4" w:rsidP="00C05D5D">
      <w:pPr>
        <w:spacing w:line="360" w:lineRule="auto"/>
        <w:ind w:firstLine="720"/>
        <w:rPr>
          <w:ins w:id="56" w:author="Holly Celina Mcqueary" w:date="2019-08-28T11:09:00Z"/>
          <w:rFonts w:ascii="Arial" w:eastAsia="Times New Roman" w:hAnsi="Arial" w:cs="Arial"/>
          <w:sz w:val="22"/>
        </w:rPr>
      </w:pPr>
    </w:p>
    <w:p w14:paraId="3D3BB8D1" w14:textId="1E279136" w:rsidR="00F50553" w:rsidRDefault="00F50553" w:rsidP="00C05D5D">
      <w:pPr>
        <w:spacing w:line="360" w:lineRule="auto"/>
        <w:ind w:firstLine="720"/>
        <w:rPr>
          <w:ins w:id="57" w:author="Holly Celina Mcqueary" w:date="2019-09-03T12:17:00Z"/>
          <w:rFonts w:ascii="Arial" w:eastAsia="Times New Roman" w:hAnsi="Arial" w:cs="Arial"/>
          <w:sz w:val="22"/>
        </w:rPr>
      </w:pPr>
      <w:ins w:id="58" w:author="Holly Celina Mcqueary" w:date="2019-08-28T11:09:00Z">
        <w:r>
          <w:rPr>
            <w:noProof/>
          </w:rPr>
          <w:drawing>
            <wp:inline distT="0" distB="0" distL="0" distR="0" wp14:anchorId="7053E3DC" wp14:editId="20981A84">
              <wp:extent cx="4955177" cy="1819910"/>
              <wp:effectExtent l="0" t="0" r="0" b="0"/>
              <wp:docPr id="15" name="Chart 15">
                <a:extLst xmlns:a="http://schemas.openxmlformats.org/drawingml/2006/main">
                  <a:ext uri="{FF2B5EF4-FFF2-40B4-BE49-F238E27FC236}">
                    <a16:creationId xmlns:a16="http://schemas.microsoft.com/office/drawing/2014/main" id="{771BDACD-2575-E647-8B7A-6CAFE1D9A0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ins>
    </w:p>
    <w:p w14:paraId="6EFA9264" w14:textId="32A73725" w:rsidR="005E0C06" w:rsidRDefault="005E0C06" w:rsidP="00C05D5D">
      <w:pPr>
        <w:spacing w:line="360" w:lineRule="auto"/>
        <w:ind w:firstLine="720"/>
        <w:rPr>
          <w:ins w:id="59" w:author="Holly Celina Mcqueary" w:date="2019-09-03T12:16:00Z"/>
          <w:rFonts w:ascii="Arial" w:eastAsia="Times New Roman" w:hAnsi="Arial" w:cs="Arial"/>
          <w:sz w:val="22"/>
        </w:rPr>
      </w:pPr>
      <w:ins w:id="60" w:author="Holly Celina Mcqueary" w:date="2019-09-03T12:17:00Z">
        <w:r>
          <w:rPr>
            <w:rFonts w:ascii="Arial" w:eastAsia="Times New Roman" w:hAnsi="Arial" w:cs="Arial"/>
            <w:sz w:val="22"/>
          </w:rPr>
          <w:t xml:space="preserve">Across both experiments, this is the actual distribution of trisomies. 10 chromosomes have zero trisomies, which indicates that aneuploidy is not random and is selected against in certain chromosomes. </w:t>
        </w:r>
      </w:ins>
    </w:p>
    <w:p w14:paraId="2F3963A2" w14:textId="3CE40195" w:rsidR="005E0C06" w:rsidRDefault="005E0C06" w:rsidP="00C05D5D">
      <w:pPr>
        <w:spacing w:line="360" w:lineRule="auto"/>
        <w:ind w:firstLine="720"/>
        <w:rPr>
          <w:ins w:id="61" w:author="Holly Celina Mcqueary" w:date="2019-08-28T11:10:00Z"/>
          <w:rFonts w:ascii="Arial" w:eastAsia="Times New Roman" w:hAnsi="Arial" w:cs="Arial"/>
          <w:sz w:val="22"/>
        </w:rPr>
      </w:pPr>
    </w:p>
    <w:p w14:paraId="73E2861F" w14:textId="6AD9A291" w:rsidR="00F50553" w:rsidRDefault="00F50553" w:rsidP="00C05D5D">
      <w:pPr>
        <w:spacing w:line="360" w:lineRule="auto"/>
        <w:ind w:firstLine="720"/>
        <w:rPr>
          <w:ins w:id="62" w:author="Dave Hall" w:date="2019-08-20T09:04:00Z"/>
          <w:rFonts w:ascii="Arial" w:eastAsia="Times New Roman" w:hAnsi="Arial" w:cs="Arial"/>
          <w:sz w:val="22"/>
        </w:rPr>
      </w:pPr>
      <w:ins w:id="63" w:author="Holly Celina Mcqueary" w:date="2019-08-28T11:10:00Z">
        <w:r>
          <w:rPr>
            <w:noProof/>
          </w:rPr>
          <w:lastRenderedPageBreak/>
          <w:drawing>
            <wp:inline distT="0" distB="0" distL="0" distR="0" wp14:anchorId="3A3E976D" wp14:editId="063E0AA8">
              <wp:extent cx="5355590" cy="2229394"/>
              <wp:effectExtent l="0" t="0" r="3810" b="0"/>
              <wp:docPr id="8" name="Chart 8">
                <a:extLst xmlns:a="http://schemas.openxmlformats.org/drawingml/2006/main">
                  <a:ext uri="{FF2B5EF4-FFF2-40B4-BE49-F238E27FC236}">
                    <a16:creationId xmlns:a16="http://schemas.microsoft.com/office/drawing/2014/main" id="{316063BC-BD31-E74C-9A35-5D1E50798E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14:paraId="611074AF" w14:textId="77777777" w:rsidR="009E6CC4" w:rsidRDefault="009E6CC4" w:rsidP="00C05D5D">
      <w:pPr>
        <w:spacing w:line="360" w:lineRule="auto"/>
        <w:ind w:firstLine="720"/>
        <w:rPr>
          <w:rFonts w:ascii="Arial" w:eastAsia="Times New Roman" w:hAnsi="Arial" w:cs="Arial"/>
          <w:sz w:val="22"/>
        </w:rPr>
      </w:pPr>
    </w:p>
    <w:p w14:paraId="4C38F988" w14:textId="57C07A6E" w:rsidR="00101CB8" w:rsidRDefault="00101CB8" w:rsidP="00C05D5D">
      <w:pPr>
        <w:spacing w:line="360" w:lineRule="auto"/>
        <w:ind w:firstLine="720"/>
        <w:rPr>
          <w:rFonts w:ascii="Arial" w:eastAsia="Times New Roman" w:hAnsi="Arial" w:cs="Arial"/>
          <w:sz w:val="22"/>
        </w:rPr>
      </w:pPr>
      <w:r>
        <w:rPr>
          <w:rFonts w:ascii="Arial" w:eastAsia="Times New Roman" w:hAnsi="Arial" w:cs="Arial"/>
          <w:sz w:val="22"/>
        </w:rPr>
        <w:t>Hybrids of two yeast species have been shown to systematically lose all or part of one parent’s genome</w:t>
      </w:r>
      <w:ins w:id="64" w:author="Holly Celina Mcqueary" w:date="2019-08-27T11:48:00Z">
        <w:r w:rsidR="00E30E6F">
          <w:rPr>
            <w:rFonts w:ascii="Arial" w:eastAsia="Times New Roman" w:hAnsi="Arial" w:cs="Arial"/>
            <w:sz w:val="22"/>
          </w:rPr>
          <w:t xml:space="preserve"> </w:t>
        </w:r>
      </w:ins>
      <w:del w:id="65" w:author="Holly Celina Mcqueary" w:date="2019-08-27T11:48:00Z">
        <w:r w:rsidDel="00E30E6F">
          <w:rPr>
            <w:rFonts w:ascii="Arial" w:eastAsia="Times New Roman" w:hAnsi="Arial" w:cs="Arial"/>
            <w:sz w:val="22"/>
          </w:rPr>
          <w:delText xml:space="preserve"> </w:delText>
        </w:r>
        <w:commentRangeStart w:id="66"/>
        <w:r w:rsidDel="00E30E6F">
          <w:rPr>
            <w:rFonts w:ascii="Arial" w:eastAsia="Times New Roman" w:hAnsi="Arial" w:cs="Arial"/>
            <w:sz w:val="22"/>
          </w:rPr>
          <w:delText>early in mitosis</w:delText>
        </w:r>
      </w:del>
      <w:r>
        <w:rPr>
          <w:rFonts w:ascii="Arial" w:eastAsia="Times New Roman" w:hAnsi="Arial" w:cs="Arial"/>
          <w:sz w:val="22"/>
        </w:rPr>
        <w:t xml:space="preserve"> </w:t>
      </w:r>
      <w:commentRangeEnd w:id="66"/>
      <w:r w:rsidR="00056893">
        <w:rPr>
          <w:rStyle w:val="CommentReference"/>
        </w:rPr>
        <w:commentReference w:id="66"/>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Marinoni&lt;/Author&gt;&lt;Year&gt;1999&lt;/Year&gt;&lt;RecNum&gt;217&lt;/RecNum&gt;&lt;DisplayText&gt;(&lt;style face="smallcaps"&gt;Marinoni&lt;/style&gt;&lt;style face="italic"&gt; et al.&lt;/style&gt; 1999)&lt;/DisplayText&gt;&lt;record&gt;&lt;rec-number&gt;217&lt;/rec-number&gt;&lt;foreign-keys&gt;&lt;key app="EN" db-id="patepv5dd5d00ue2wzp5ex0sta0r0a5r5t2t" timestamp="1559675169" guid="3ecea321-b0ed-49f1-8a8f-a90b3b6773a3"&gt;217&lt;/key&gt;&lt;key app="ENWeb" db-id=""&gt;0&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Marinoni</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1999)</w:t>
      </w:r>
      <w:r>
        <w:rPr>
          <w:rFonts w:ascii="Arial" w:eastAsia="Times New Roman" w:hAnsi="Arial" w:cs="Arial"/>
          <w:sz w:val="22"/>
        </w:rPr>
        <w:fldChar w:fldCharType="end"/>
      </w:r>
      <w:r>
        <w:rPr>
          <w:rFonts w:ascii="Arial" w:eastAsia="Times New Roman" w:hAnsi="Arial" w:cs="Arial"/>
          <w:sz w:val="22"/>
        </w:rPr>
        <w:t xml:space="preserve">. It is possible that our hybrid of </w:t>
      </w:r>
      <w:del w:id="67" w:author="Holly Celina Mcqueary" w:date="2019-08-27T11:49:00Z">
        <w:r w:rsidDel="00E30E6F">
          <w:rPr>
            <w:rFonts w:ascii="Arial" w:eastAsia="Times New Roman" w:hAnsi="Arial" w:cs="Arial"/>
            <w:sz w:val="22"/>
          </w:rPr>
          <w:delText>distantly-related</w:delText>
        </w:r>
      </w:del>
      <w:ins w:id="68" w:author="Holly Celina Mcqueary" w:date="2019-08-27T11:49:00Z">
        <w:r w:rsidR="00E30E6F">
          <w:rPr>
            <w:rFonts w:ascii="Arial" w:eastAsia="Times New Roman" w:hAnsi="Arial" w:cs="Arial"/>
            <w:sz w:val="22"/>
          </w:rPr>
          <w:t>distantly related</w:t>
        </w:r>
      </w:ins>
      <w:r>
        <w:rPr>
          <w:rFonts w:ascii="Arial" w:eastAsia="Times New Roman" w:hAnsi="Arial" w:cs="Arial"/>
          <w:sz w:val="22"/>
        </w:rPr>
        <w:t xml:space="preserve"> </w:t>
      </w:r>
      <w:r w:rsidRPr="00101CB8">
        <w:rPr>
          <w:rFonts w:ascii="Arial" w:eastAsia="Times New Roman" w:hAnsi="Arial" w:cs="Arial"/>
          <w:i/>
          <w:sz w:val="22"/>
        </w:rPr>
        <w:t>S. cerevisiae</w:t>
      </w:r>
      <w:r>
        <w:rPr>
          <w:rFonts w:ascii="Arial" w:eastAsia="Times New Roman" w:hAnsi="Arial" w:cs="Arial"/>
          <w:sz w:val="22"/>
        </w:rPr>
        <w:t xml:space="preserve"> strains may show a milder version of genome incompatibility as exemplified by the higher rate of aneuploidy compared to the homozygous lab strain.</w:t>
      </w:r>
    </w:p>
    <w:p w14:paraId="62EB7561" w14:textId="0DF345EF" w:rsidR="00101CB8" w:rsidRDefault="00101CB8" w:rsidP="00C05D5D">
      <w:pPr>
        <w:spacing w:line="360" w:lineRule="auto"/>
        <w:rPr>
          <w:ins w:id="69" w:author="Holly Celina Mcqueary" w:date="2019-08-28T11:18:00Z"/>
          <w:rFonts w:ascii="Arial" w:eastAsia="Times New Roman" w:hAnsi="Arial" w:cs="Arial"/>
          <w:sz w:val="22"/>
        </w:rPr>
      </w:pPr>
      <w:r>
        <w:rPr>
          <w:rFonts w:ascii="Arial" w:eastAsia="Times New Roman" w:hAnsi="Arial" w:cs="Arial"/>
          <w:sz w:val="22"/>
        </w:rPr>
        <w:tab/>
        <w:t xml:space="preserve">Chromosome IX was aneuploid </w:t>
      </w:r>
      <w:commentRangeStart w:id="70"/>
      <w:r>
        <w:rPr>
          <w:rFonts w:ascii="Arial" w:eastAsia="Times New Roman" w:hAnsi="Arial" w:cs="Arial"/>
          <w:sz w:val="22"/>
        </w:rPr>
        <w:t xml:space="preserve">most often </w:t>
      </w:r>
      <w:commentRangeEnd w:id="70"/>
      <w:r w:rsidR="00056893">
        <w:rPr>
          <w:rStyle w:val="CommentReference"/>
        </w:rPr>
        <w:commentReference w:id="70"/>
      </w:r>
      <w:r>
        <w:rPr>
          <w:rFonts w:ascii="Arial" w:eastAsia="Times New Roman" w:hAnsi="Arial" w:cs="Arial"/>
          <w:sz w:val="22"/>
        </w:rPr>
        <w:t>in the homozygous lab strain</w:t>
      </w:r>
      <w:ins w:id="71" w:author="Holly Celina Mcqueary" w:date="2019-08-28T11:13:00Z">
        <w:r w:rsidR="00F602C9">
          <w:rPr>
            <w:rFonts w:ascii="Arial" w:eastAsia="Times New Roman" w:hAnsi="Arial" w:cs="Arial"/>
            <w:sz w:val="22"/>
          </w:rPr>
          <w:t xml:space="preserve"> (5 independent aneuploidy events – 2 monosomies and 3 trisomies)</w:t>
        </w:r>
      </w:ins>
      <w:r>
        <w:rPr>
          <w:rFonts w:ascii="Arial" w:eastAsia="Times New Roman" w:hAnsi="Arial" w:cs="Arial"/>
          <w:sz w:val="22"/>
        </w:rPr>
        <w:t xml:space="preserve">. A previous study found that chromosome IX was highly unstable in terms of chromosome loss in both diploid </w:t>
      </w:r>
      <w:r w:rsidRPr="003C0B65">
        <w:rPr>
          <w:rFonts w:ascii="Arial" w:eastAsia="Times New Roman" w:hAnsi="Arial" w:cs="Arial"/>
          <w:i/>
          <w:sz w:val="22"/>
        </w:rPr>
        <w:t>S. cerevisiae</w:t>
      </w:r>
      <w:r>
        <w:rPr>
          <w:rFonts w:ascii="Arial" w:eastAsia="Times New Roman" w:hAnsi="Arial" w:cs="Arial"/>
          <w:sz w:val="22"/>
        </w:rPr>
        <w:t xml:space="preserve"> and diploid hybrid </w:t>
      </w:r>
      <w:r w:rsidRPr="003C0B65">
        <w:rPr>
          <w:rFonts w:ascii="Arial" w:eastAsia="Times New Roman" w:hAnsi="Arial" w:cs="Arial"/>
          <w:i/>
          <w:sz w:val="22"/>
        </w:rPr>
        <w:t xml:space="preserve">S. cerevisiae-S. </w:t>
      </w:r>
      <w:proofErr w:type="spellStart"/>
      <w:r w:rsidRPr="003C0B65">
        <w:rPr>
          <w:rFonts w:ascii="Arial" w:eastAsia="Times New Roman" w:hAnsi="Arial" w:cs="Arial"/>
          <w:i/>
          <w:sz w:val="22"/>
        </w:rPr>
        <w:t>bayanus</w:t>
      </w:r>
      <w:proofErr w:type="spellEnd"/>
      <w:r>
        <w:rPr>
          <w:rFonts w:ascii="Arial" w:eastAsia="Times New Roman" w:hAnsi="Arial" w:cs="Arial"/>
          <w:sz w:val="22"/>
        </w:rPr>
        <w:t xml:space="preserve"> strains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Kumaran&lt;/Author&gt;&lt;Year&gt;2013&lt;/Year&gt;&lt;RecNum&gt;222&lt;/RecNum&gt;&lt;DisplayText&gt;(&lt;style face="smallcaps"&gt;Kumaran&lt;/style&gt;&lt;style face="italic"&gt; et al.&lt;/style&gt; 2013)&lt;/DisplayText&gt;&lt;record&gt;&lt;rec-number&gt;222&lt;/rec-number&gt;&lt;foreign-keys&gt;&lt;key app="EN" db-id="patepv5dd5d00ue2wzp5ex0sta0r0a5r5t2t" timestamp="1559675181" guid="8537c26b-2274-4cf2-9ab2-df3266de9aba"&gt;222&lt;/key&gt;&lt;key app="ENWeb" db-id=""&gt;0&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Kumaran</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3)</w:t>
      </w:r>
      <w:r>
        <w:rPr>
          <w:rFonts w:ascii="Arial" w:eastAsia="Times New Roman" w:hAnsi="Arial" w:cs="Arial"/>
          <w:sz w:val="22"/>
        </w:rPr>
        <w:fldChar w:fldCharType="end"/>
      </w:r>
      <w:r>
        <w:rPr>
          <w:rFonts w:ascii="Arial" w:eastAsia="Times New Roman" w:hAnsi="Arial" w:cs="Arial"/>
          <w:sz w:val="22"/>
        </w:rPr>
        <w:t xml:space="preserve">. In the hybrid strain, </w:t>
      </w:r>
      <w:commentRangeStart w:id="72"/>
      <w:commentRangeStart w:id="73"/>
      <w:r>
        <w:rPr>
          <w:rFonts w:ascii="Arial" w:eastAsia="Times New Roman" w:hAnsi="Arial" w:cs="Arial"/>
          <w:sz w:val="22"/>
        </w:rPr>
        <w:t>chromosome XVI was aneuploid most often</w:t>
      </w:r>
      <w:ins w:id="74" w:author="Holly Celina Mcqueary" w:date="2019-09-03T12:13:00Z">
        <w:r w:rsidR="005E0C06">
          <w:rPr>
            <w:rFonts w:ascii="Arial" w:eastAsia="Times New Roman" w:hAnsi="Arial" w:cs="Arial"/>
            <w:sz w:val="22"/>
          </w:rPr>
          <w:t xml:space="preserve"> – with 9 trisomies and 1 tetrasomy</w:t>
        </w:r>
      </w:ins>
      <w:r>
        <w:rPr>
          <w:rFonts w:ascii="Arial" w:eastAsia="Times New Roman" w:hAnsi="Arial" w:cs="Arial"/>
          <w:sz w:val="22"/>
        </w:rPr>
        <w:t xml:space="preserve">. </w:t>
      </w:r>
    </w:p>
    <w:p w14:paraId="2B3B1C58" w14:textId="042D65F0" w:rsidR="00F602C9" w:rsidRDefault="00F602C9" w:rsidP="00C05D5D">
      <w:pPr>
        <w:spacing w:line="360" w:lineRule="auto"/>
        <w:rPr>
          <w:rFonts w:ascii="Arial" w:eastAsia="Times New Roman" w:hAnsi="Arial" w:cs="Arial"/>
          <w:sz w:val="22"/>
        </w:rPr>
      </w:pPr>
      <w:ins w:id="75" w:author="Holly Celina Mcqueary" w:date="2019-08-28T11:18:00Z">
        <w:r>
          <w:rPr>
            <w:noProof/>
          </w:rPr>
          <w:drawing>
            <wp:inline distT="0" distB="0" distL="0" distR="0" wp14:anchorId="5CAC6B19" wp14:editId="1CCB5D0D">
              <wp:extent cx="5819614" cy="3184902"/>
              <wp:effectExtent l="0" t="0" r="0" b="3175"/>
              <wp:docPr id="30" name="Chart 30">
                <a:extLst xmlns:a="http://schemas.openxmlformats.org/drawingml/2006/main">
                  <a:ext uri="{FF2B5EF4-FFF2-40B4-BE49-F238E27FC236}">
                    <a16:creationId xmlns:a16="http://schemas.microsoft.com/office/drawing/2014/main" id="{33DC5293-D09F-1148-800D-32E936A06C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commentRangeEnd w:id="72"/>
    <w:p w14:paraId="1319F2B0" w14:textId="0382B435" w:rsidR="004F7BC0" w:rsidRDefault="00056893" w:rsidP="00C05D5D">
      <w:pPr>
        <w:spacing w:line="360" w:lineRule="auto"/>
        <w:rPr>
          <w:ins w:id="76" w:author="Holly Celina Mcqueary" w:date="2019-09-03T12:09:00Z"/>
          <w:rFonts w:ascii="Arial" w:eastAsia="Times New Roman" w:hAnsi="Arial" w:cs="Arial"/>
          <w:sz w:val="22"/>
        </w:rPr>
      </w:pPr>
      <w:r>
        <w:rPr>
          <w:rStyle w:val="CommentReference"/>
        </w:rPr>
        <w:lastRenderedPageBreak/>
        <w:commentReference w:id="72"/>
      </w:r>
      <w:commentRangeEnd w:id="73"/>
      <w:r w:rsidR="005E0C06">
        <w:rPr>
          <w:rStyle w:val="CommentReference"/>
        </w:rPr>
        <w:commentReference w:id="73"/>
      </w:r>
    </w:p>
    <w:p w14:paraId="4848092E" w14:textId="04B21CA4" w:rsidR="005E0C06" w:rsidRDefault="005E0C06" w:rsidP="00C05D5D">
      <w:pPr>
        <w:spacing w:line="360" w:lineRule="auto"/>
        <w:rPr>
          <w:ins w:id="77" w:author="Holly Celina Mcqueary" w:date="2019-09-03T14:46:00Z"/>
          <w:rFonts w:ascii="Arial" w:eastAsia="Times New Roman" w:hAnsi="Arial" w:cs="Arial"/>
          <w:sz w:val="22"/>
        </w:rPr>
      </w:pPr>
      <w:ins w:id="78" w:author="Holly Celina Mcqueary" w:date="2019-09-03T12:09:00Z">
        <w:r>
          <w:rPr>
            <w:noProof/>
          </w:rPr>
          <w:drawing>
            <wp:inline distT="0" distB="0" distL="0" distR="0" wp14:anchorId="1DA45B31" wp14:editId="6B055C9C">
              <wp:extent cx="5943600" cy="3516630"/>
              <wp:effectExtent l="0" t="0" r="0" b="1270"/>
              <wp:docPr id="31" name="Chart 31">
                <a:extLst xmlns:a="http://schemas.openxmlformats.org/drawingml/2006/main">
                  <a:ext uri="{FF2B5EF4-FFF2-40B4-BE49-F238E27FC236}">
                    <a16:creationId xmlns:a16="http://schemas.microsoft.com/office/drawing/2014/main" id="{3EC76184-D0C2-3A4F-A0B5-08B4A293D7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40016139" w14:textId="7DA72AC5" w:rsidR="00716F66" w:rsidRDefault="00716F66">
      <w:pPr>
        <w:spacing w:line="360" w:lineRule="auto"/>
        <w:ind w:firstLine="720"/>
        <w:rPr>
          <w:ins w:id="79" w:author="Holly Celina Mcqueary" w:date="2019-09-03T14:48:00Z"/>
          <w:rFonts w:ascii="Arial" w:eastAsia="Times New Roman" w:hAnsi="Arial" w:cs="Arial"/>
          <w:sz w:val="22"/>
        </w:rPr>
        <w:pPrChange w:id="80" w:author="Holly Celina Mcqueary" w:date="2019-09-04T14:07:00Z">
          <w:pPr/>
        </w:pPrChange>
      </w:pPr>
      <w:ins w:id="81" w:author="Holly Celina Mcqueary" w:date="2019-09-03T14:46:00Z">
        <w:r>
          <w:rPr>
            <w:rFonts w:ascii="Arial" w:eastAsia="Times New Roman" w:hAnsi="Arial" w:cs="Arial"/>
            <w:sz w:val="22"/>
          </w:rPr>
          <w:t>Certain chromosomes are detected at higher frequencies (</w:t>
        </w:r>
        <w:proofErr w:type="spellStart"/>
        <w:r>
          <w:rPr>
            <w:rFonts w:ascii="Arial" w:eastAsia="Times New Roman" w:hAnsi="Arial" w:cs="Arial"/>
            <w:sz w:val="22"/>
          </w:rPr>
          <w:t>Chrs</w:t>
        </w:r>
        <w:proofErr w:type="spellEnd"/>
        <w:r>
          <w:rPr>
            <w:rFonts w:ascii="Arial" w:eastAsia="Times New Roman" w:hAnsi="Arial" w:cs="Arial"/>
            <w:sz w:val="22"/>
          </w:rPr>
          <w:t xml:space="preserve"> V,VII,IX,XII, and XVI)</w:t>
        </w:r>
      </w:ins>
      <w:ins w:id="82" w:author="Holly Celina Mcqueary" w:date="2019-09-03T14:47:00Z">
        <w:r>
          <w:rPr>
            <w:rFonts w:ascii="Arial" w:eastAsia="Times New Roman" w:hAnsi="Arial" w:cs="Arial"/>
            <w:sz w:val="22"/>
          </w:rPr>
          <w:t xml:space="preserve">, suggesting that duplication (and deletion, in the case of chromosome IX) of genes on these chromosomes is better tolerated than on other chromosomes (i.e. </w:t>
        </w:r>
        <w:proofErr w:type="spellStart"/>
        <w:r>
          <w:rPr>
            <w:rFonts w:ascii="Arial" w:eastAsia="Times New Roman" w:hAnsi="Arial" w:cs="Arial"/>
            <w:sz w:val="22"/>
          </w:rPr>
          <w:t>chrs</w:t>
        </w:r>
        <w:proofErr w:type="spellEnd"/>
        <w:r>
          <w:rPr>
            <w:rFonts w:ascii="Arial" w:eastAsia="Times New Roman" w:hAnsi="Arial" w:cs="Arial"/>
            <w:sz w:val="22"/>
          </w:rPr>
          <w:t xml:space="preserve"> VI and XIII, which were not found to be aneuploid in either </w:t>
        </w:r>
      </w:ins>
      <w:ins w:id="83" w:author="Holly Celina Mcqueary" w:date="2019-09-03T14:48:00Z">
        <w:r>
          <w:rPr>
            <w:rFonts w:ascii="Arial" w:eastAsia="Times New Roman" w:hAnsi="Arial" w:cs="Arial"/>
            <w:sz w:val="22"/>
          </w:rPr>
          <w:t xml:space="preserve">experiment). </w:t>
        </w:r>
      </w:ins>
    </w:p>
    <w:p w14:paraId="1120C6A6" w14:textId="77777777" w:rsidR="00716F66" w:rsidRDefault="00716F66">
      <w:pPr>
        <w:spacing w:line="360" w:lineRule="auto"/>
        <w:rPr>
          <w:rFonts w:ascii="Arial" w:eastAsia="Times New Roman" w:hAnsi="Arial" w:cs="Arial"/>
          <w:sz w:val="22"/>
        </w:rPr>
        <w:pPrChange w:id="84" w:author="Holly Celina Mcqueary" w:date="2019-09-04T14:07:00Z">
          <w:pPr/>
        </w:pPrChange>
      </w:pPr>
    </w:p>
    <w:p w14:paraId="65801610" w14:textId="3C94B97D" w:rsidR="004F7BC0" w:rsidRPr="00840210" w:rsidRDefault="004F7BC0">
      <w:pPr>
        <w:spacing w:line="360" w:lineRule="auto"/>
        <w:rPr>
          <w:rFonts w:ascii="Arial" w:eastAsia="Times New Roman" w:hAnsi="Arial" w:cs="Arial"/>
          <w:i/>
          <w:sz w:val="22"/>
        </w:rPr>
        <w:pPrChange w:id="85" w:author="Holly Celina Mcqueary" w:date="2019-09-04T14:07:00Z">
          <w:pPr/>
        </w:pPrChange>
      </w:pPr>
      <w:r w:rsidRPr="00840210">
        <w:rPr>
          <w:rFonts w:ascii="Arial" w:eastAsia="Times New Roman" w:hAnsi="Arial" w:cs="Arial"/>
          <w:i/>
          <w:sz w:val="22"/>
        </w:rPr>
        <w:t xml:space="preserve">Segmental Duplications </w:t>
      </w:r>
    </w:p>
    <w:p w14:paraId="1B251315" w14:textId="4562C1A0" w:rsidR="00283A96" w:rsidRDefault="00283A96">
      <w:pPr>
        <w:spacing w:line="360" w:lineRule="auto"/>
        <w:rPr>
          <w:rFonts w:ascii="Arial" w:eastAsia="Times New Roman" w:hAnsi="Arial" w:cs="Arial"/>
          <w:sz w:val="22"/>
        </w:rPr>
        <w:pPrChange w:id="86" w:author="Holly Celina Mcqueary" w:date="2019-09-04T14:07:00Z">
          <w:pPr/>
        </w:pPrChange>
      </w:pPr>
      <w:r>
        <w:rPr>
          <w:rFonts w:ascii="Arial" w:eastAsia="Times New Roman" w:hAnsi="Arial" w:cs="Arial"/>
          <w:sz w:val="22"/>
        </w:rPr>
        <w:tab/>
      </w:r>
      <w:r w:rsidR="00623142">
        <w:rPr>
          <w:rFonts w:ascii="Arial" w:eastAsia="Times New Roman" w:hAnsi="Arial" w:cs="Arial"/>
          <w:sz w:val="22"/>
        </w:rPr>
        <w:t xml:space="preserve">Hybrid </w:t>
      </w:r>
      <w:r w:rsidR="00121EC8">
        <w:rPr>
          <w:rFonts w:ascii="Arial" w:eastAsia="Times New Roman" w:hAnsi="Arial" w:cs="Arial"/>
          <w:sz w:val="22"/>
        </w:rPr>
        <w:t>sample</w:t>
      </w:r>
      <w:r>
        <w:rPr>
          <w:rFonts w:ascii="Arial" w:eastAsia="Times New Roman" w:hAnsi="Arial" w:cs="Arial"/>
          <w:sz w:val="22"/>
        </w:rPr>
        <w:t xml:space="preserve"> 76 ha</w:t>
      </w:r>
      <w:r w:rsidR="00121EC8">
        <w:rPr>
          <w:rFonts w:ascii="Arial" w:eastAsia="Times New Roman" w:hAnsi="Arial" w:cs="Arial"/>
          <w:sz w:val="22"/>
        </w:rPr>
        <w:t>d</w:t>
      </w:r>
      <w:r>
        <w:rPr>
          <w:rFonts w:ascii="Arial" w:eastAsia="Times New Roman" w:hAnsi="Arial" w:cs="Arial"/>
          <w:sz w:val="22"/>
        </w:rPr>
        <w:t xml:space="preserve"> a partial duplication of chromosome X. </w:t>
      </w:r>
      <w:r w:rsidR="003B37B2">
        <w:rPr>
          <w:rFonts w:ascii="Arial" w:eastAsia="Times New Roman" w:hAnsi="Arial" w:cs="Arial"/>
          <w:sz w:val="22"/>
        </w:rPr>
        <w:t>It appears that a segment of chromosome X was duplicated and then attached to another chromosome; it is</w:t>
      </w:r>
      <w:r w:rsidR="00FA2358">
        <w:rPr>
          <w:rFonts w:ascii="Arial" w:eastAsia="Times New Roman" w:hAnsi="Arial" w:cs="Arial"/>
          <w:sz w:val="22"/>
        </w:rPr>
        <w:t xml:space="preserve"> not a structural </w:t>
      </w:r>
      <w:r w:rsidR="007B57F9">
        <w:rPr>
          <w:rFonts w:ascii="Arial" w:eastAsia="Times New Roman" w:hAnsi="Arial" w:cs="Arial"/>
          <w:sz w:val="22"/>
        </w:rPr>
        <w:t xml:space="preserve">duplicate of the chromosome arm, as the segment does not include the centromere. It appears that the initial breakpoint is around </w:t>
      </w:r>
      <w:commentRangeStart w:id="87"/>
      <w:commentRangeStart w:id="88"/>
      <w:r w:rsidR="007B57F9">
        <w:rPr>
          <w:rFonts w:ascii="Arial" w:eastAsia="Times New Roman" w:hAnsi="Arial" w:cs="Arial"/>
          <w:sz w:val="22"/>
        </w:rPr>
        <w:t>24,400</w:t>
      </w:r>
      <w:commentRangeEnd w:id="87"/>
      <w:r w:rsidR="00056893">
        <w:rPr>
          <w:rStyle w:val="CommentReference"/>
        </w:rPr>
        <w:commentReference w:id="87"/>
      </w:r>
      <w:commentRangeEnd w:id="88"/>
      <w:r w:rsidR="005E53FF">
        <w:rPr>
          <w:rStyle w:val="CommentReference"/>
        </w:rPr>
        <w:commentReference w:id="88"/>
      </w:r>
      <w:r w:rsidR="007B57F9">
        <w:rPr>
          <w:rFonts w:ascii="Arial" w:eastAsia="Times New Roman" w:hAnsi="Arial" w:cs="Arial"/>
          <w:sz w:val="22"/>
        </w:rPr>
        <w:t>, and the ending breakpoint is</w:t>
      </w:r>
      <w:r>
        <w:rPr>
          <w:rFonts w:ascii="Arial" w:eastAsia="Times New Roman" w:hAnsi="Arial" w:cs="Arial"/>
          <w:sz w:val="22"/>
        </w:rPr>
        <w:t xml:space="preserve"> located at 378,020</w:t>
      </w:r>
      <w:r w:rsidR="00213525">
        <w:rPr>
          <w:rFonts w:ascii="Arial" w:eastAsia="Times New Roman" w:hAnsi="Arial" w:cs="Arial"/>
          <w:sz w:val="22"/>
        </w:rPr>
        <w:t xml:space="preserve"> (figures 2 and 3)</w:t>
      </w:r>
      <w:r w:rsidR="007B57F9">
        <w:rPr>
          <w:rFonts w:ascii="Arial" w:eastAsia="Times New Roman" w:hAnsi="Arial" w:cs="Arial"/>
          <w:sz w:val="22"/>
        </w:rPr>
        <w:t>.</w:t>
      </w:r>
      <w:r w:rsidR="003B37B2">
        <w:rPr>
          <w:rFonts w:ascii="Arial" w:eastAsia="Times New Roman" w:hAnsi="Arial" w:cs="Arial"/>
          <w:sz w:val="22"/>
        </w:rPr>
        <w:t xml:space="preserve"> The ending breakpoint is in close proximity to a known transposable element</w:t>
      </w:r>
      <w:ins w:id="89" w:author="Holly Celina Mcqueary" w:date="2019-09-05T11:16:00Z">
        <w:r w:rsidR="00871AD2">
          <w:rPr>
            <w:rFonts w:ascii="Arial" w:eastAsia="Times New Roman" w:hAnsi="Arial" w:cs="Arial"/>
            <w:sz w:val="22"/>
          </w:rPr>
          <w:t xml:space="preserve"> (within 200 bp of the YJLCdelta7 Ty1 LTR)</w:t>
        </w:r>
      </w:ins>
      <w:r w:rsidR="003B37B2">
        <w:rPr>
          <w:rFonts w:ascii="Arial" w:eastAsia="Times New Roman" w:hAnsi="Arial" w:cs="Arial"/>
          <w:sz w:val="22"/>
        </w:rPr>
        <w:t xml:space="preserve">, which makes </w:t>
      </w:r>
      <w:commentRangeStart w:id="90"/>
      <w:r w:rsidR="003B37B2">
        <w:rPr>
          <w:rFonts w:ascii="Arial" w:eastAsia="Times New Roman" w:hAnsi="Arial" w:cs="Arial"/>
          <w:sz w:val="22"/>
        </w:rPr>
        <w:t>locating this mutation difficult</w:t>
      </w:r>
      <w:commentRangeEnd w:id="90"/>
      <w:r w:rsidR="00056893">
        <w:rPr>
          <w:rStyle w:val="CommentReference"/>
        </w:rPr>
        <w:commentReference w:id="90"/>
      </w:r>
      <w:r w:rsidR="003B37B2">
        <w:rPr>
          <w:rFonts w:ascii="Arial" w:eastAsia="Times New Roman" w:hAnsi="Arial" w:cs="Arial"/>
          <w:sz w:val="22"/>
        </w:rPr>
        <w:t>.</w:t>
      </w:r>
      <w:r w:rsidR="007B57F9">
        <w:rPr>
          <w:rFonts w:ascii="Arial" w:eastAsia="Times New Roman" w:hAnsi="Arial" w:cs="Arial"/>
          <w:sz w:val="22"/>
        </w:rPr>
        <w:t xml:space="preserve"> Chromosome X in yeast has a centromere that begins at 436,307; the duplication of the left arm does not include the centromere. The initial and final breakpoints are both located in intergenic sequences, so do not have a phenotypic effect </w:t>
      </w:r>
      <w:r w:rsidR="009300E0">
        <w:rPr>
          <w:rFonts w:ascii="Arial" w:eastAsia="Times New Roman" w:hAnsi="Arial" w:cs="Arial"/>
          <w:sz w:val="22"/>
        </w:rPr>
        <w:t>aside from</w:t>
      </w:r>
      <w:r w:rsidR="007B57F9">
        <w:rPr>
          <w:rFonts w:ascii="Arial" w:eastAsia="Times New Roman" w:hAnsi="Arial" w:cs="Arial"/>
          <w:sz w:val="22"/>
        </w:rPr>
        <w:t xml:space="preserve"> that of the duplicated genes. </w:t>
      </w:r>
      <w:r w:rsidR="009300E0">
        <w:rPr>
          <w:rFonts w:ascii="Arial" w:eastAsia="Times New Roman" w:hAnsi="Arial" w:cs="Arial"/>
          <w:sz w:val="22"/>
        </w:rPr>
        <w:t>Visual analysis of the genome identified two c</w:t>
      </w:r>
      <w:r w:rsidR="003B37B2">
        <w:rPr>
          <w:rFonts w:ascii="Arial" w:eastAsia="Times New Roman" w:hAnsi="Arial" w:cs="Arial"/>
          <w:sz w:val="22"/>
        </w:rPr>
        <w:t xml:space="preserve">andidate chromosomes </w:t>
      </w:r>
      <w:r w:rsidR="009300E0">
        <w:rPr>
          <w:rFonts w:ascii="Arial" w:eastAsia="Times New Roman" w:hAnsi="Arial" w:cs="Arial"/>
          <w:sz w:val="22"/>
        </w:rPr>
        <w:t xml:space="preserve">for part of chromosome X </w:t>
      </w:r>
      <w:r w:rsidR="003B37B2">
        <w:rPr>
          <w:rFonts w:ascii="Arial" w:eastAsia="Times New Roman" w:hAnsi="Arial" w:cs="Arial"/>
          <w:sz w:val="22"/>
        </w:rPr>
        <w:t>to be attached to</w:t>
      </w:r>
      <w:r w:rsidR="009300E0">
        <w:rPr>
          <w:rFonts w:ascii="Arial" w:eastAsia="Times New Roman" w:hAnsi="Arial" w:cs="Arial"/>
          <w:sz w:val="22"/>
        </w:rPr>
        <w:t xml:space="preserve">: </w:t>
      </w:r>
      <w:r w:rsidR="003B37B2">
        <w:rPr>
          <w:rFonts w:ascii="Arial" w:eastAsia="Times New Roman" w:hAnsi="Arial" w:cs="Arial"/>
          <w:sz w:val="22"/>
        </w:rPr>
        <w:t>chromosome VI and chromosome XI</w:t>
      </w:r>
      <w:r w:rsidR="009300E0">
        <w:rPr>
          <w:rFonts w:ascii="Arial" w:eastAsia="Times New Roman" w:hAnsi="Arial" w:cs="Arial"/>
          <w:sz w:val="22"/>
        </w:rPr>
        <w:t xml:space="preserve">. </w:t>
      </w:r>
      <w:commentRangeStart w:id="91"/>
      <w:r w:rsidR="009300E0">
        <w:rPr>
          <w:rFonts w:ascii="Arial" w:eastAsia="Times New Roman" w:hAnsi="Arial" w:cs="Arial"/>
          <w:sz w:val="22"/>
        </w:rPr>
        <w:t>T</w:t>
      </w:r>
      <w:r w:rsidR="003B37B2">
        <w:rPr>
          <w:rFonts w:ascii="Arial" w:eastAsia="Times New Roman" w:hAnsi="Arial" w:cs="Arial"/>
          <w:sz w:val="22"/>
        </w:rPr>
        <w:t>hese chromosomes show</w:t>
      </w:r>
      <w:r w:rsidR="009300E0">
        <w:rPr>
          <w:rFonts w:ascii="Arial" w:eastAsia="Times New Roman" w:hAnsi="Arial" w:cs="Arial"/>
          <w:sz w:val="22"/>
        </w:rPr>
        <w:t>ed</w:t>
      </w:r>
      <w:r w:rsidR="003B37B2">
        <w:rPr>
          <w:rFonts w:ascii="Arial" w:eastAsia="Times New Roman" w:hAnsi="Arial" w:cs="Arial"/>
          <w:sz w:val="22"/>
        </w:rPr>
        <w:t xml:space="preserve"> significant reductions in read count near the end of one of their chromosome arms</w:t>
      </w:r>
      <w:commentRangeEnd w:id="91"/>
      <w:r w:rsidR="00056893">
        <w:rPr>
          <w:rStyle w:val="CommentReference"/>
        </w:rPr>
        <w:commentReference w:id="91"/>
      </w:r>
      <w:r w:rsidR="003B37B2">
        <w:rPr>
          <w:rFonts w:ascii="Arial" w:eastAsia="Times New Roman" w:hAnsi="Arial" w:cs="Arial"/>
          <w:sz w:val="22"/>
        </w:rPr>
        <w:t xml:space="preserve">. </w:t>
      </w:r>
    </w:p>
    <w:p w14:paraId="5E1531BD" w14:textId="02B932D3" w:rsidR="00D975DC" w:rsidRDefault="00D975DC">
      <w:pPr>
        <w:spacing w:line="360" w:lineRule="auto"/>
        <w:rPr>
          <w:rFonts w:ascii="Arial" w:eastAsia="Times New Roman" w:hAnsi="Arial" w:cs="Arial"/>
          <w:sz w:val="22"/>
        </w:rPr>
        <w:pPrChange w:id="92" w:author="Holly Celina Mcqueary" w:date="2019-09-04T14:07:00Z">
          <w:pPr/>
        </w:pPrChange>
      </w:pPr>
      <w:r>
        <w:rPr>
          <w:rFonts w:ascii="Arial" w:eastAsia="Times New Roman" w:hAnsi="Arial" w:cs="Arial"/>
          <w:sz w:val="22"/>
        </w:rPr>
        <w:lastRenderedPageBreak/>
        <w:tab/>
        <w:t xml:space="preserve">This </w:t>
      </w:r>
      <w:r w:rsidR="00A42424">
        <w:rPr>
          <w:rFonts w:ascii="Arial" w:eastAsia="Times New Roman" w:hAnsi="Arial" w:cs="Arial"/>
          <w:sz w:val="22"/>
        </w:rPr>
        <w:t>sample</w:t>
      </w:r>
      <w:r>
        <w:rPr>
          <w:rFonts w:ascii="Arial" w:eastAsia="Times New Roman" w:hAnsi="Arial" w:cs="Arial"/>
          <w:sz w:val="22"/>
        </w:rPr>
        <w:t xml:space="preserve"> is also trisomic for chromosome IX and chromosome XIV. It is possible that the duplication of half of chromosome X aids in the dual aneuploidy, by balancing protein stoichiometries for example. </w:t>
      </w:r>
      <w:commentRangeStart w:id="93"/>
      <w:commentRangeStart w:id="94"/>
      <w:r w:rsidRPr="00523C94">
        <w:rPr>
          <w:rFonts w:ascii="Arial" w:eastAsia="Times New Roman" w:hAnsi="Arial" w:cs="Arial"/>
          <w:sz w:val="22"/>
          <w:highlight w:val="cyan"/>
        </w:rPr>
        <w:t xml:space="preserve">In order to investigate this, we looked at the individual gene expression profile of </w:t>
      </w:r>
      <w:r w:rsidR="00A42424">
        <w:rPr>
          <w:rFonts w:ascii="Arial" w:eastAsia="Times New Roman" w:hAnsi="Arial" w:cs="Arial"/>
          <w:sz w:val="22"/>
          <w:highlight w:val="cyan"/>
        </w:rPr>
        <w:t>sample</w:t>
      </w:r>
      <w:r w:rsidRPr="00523C94">
        <w:rPr>
          <w:rFonts w:ascii="Arial" w:eastAsia="Times New Roman" w:hAnsi="Arial" w:cs="Arial"/>
          <w:sz w:val="22"/>
          <w:highlight w:val="cyan"/>
        </w:rPr>
        <w:t xml:space="preserve"> 76 to determine if there were any correlations between genes on these three chromosomes.</w:t>
      </w:r>
      <w:r>
        <w:rPr>
          <w:rFonts w:ascii="Arial" w:eastAsia="Times New Roman" w:hAnsi="Arial" w:cs="Arial"/>
          <w:sz w:val="22"/>
        </w:rPr>
        <w:t xml:space="preserve"> </w:t>
      </w:r>
      <w:commentRangeEnd w:id="93"/>
      <w:r w:rsidR="00213525">
        <w:rPr>
          <w:rStyle w:val="CommentReference"/>
        </w:rPr>
        <w:commentReference w:id="93"/>
      </w:r>
      <w:commentRangeEnd w:id="94"/>
      <w:r w:rsidR="00056893">
        <w:rPr>
          <w:rStyle w:val="CommentReference"/>
        </w:rPr>
        <w:commentReference w:id="94"/>
      </w:r>
    </w:p>
    <w:p w14:paraId="2B0189C5" w14:textId="6133B89B" w:rsidR="00F24A7C" w:rsidRPr="003C0B65" w:rsidRDefault="00F24A7C">
      <w:pPr>
        <w:spacing w:line="360" w:lineRule="auto"/>
        <w:rPr>
          <w:rFonts w:ascii="Arial" w:eastAsia="Times New Roman" w:hAnsi="Arial" w:cs="Arial"/>
          <w:i/>
          <w:sz w:val="22"/>
        </w:rPr>
        <w:pPrChange w:id="95" w:author="Holly Celina Mcqueary" w:date="2019-09-04T14:07:00Z">
          <w:pPr/>
        </w:pPrChange>
      </w:pPr>
    </w:p>
    <w:p w14:paraId="678E7AD1" w14:textId="39BE49F6" w:rsidR="004F7BC0" w:rsidRPr="009D4DE4" w:rsidRDefault="004F7BC0">
      <w:pPr>
        <w:spacing w:line="360" w:lineRule="auto"/>
        <w:rPr>
          <w:rFonts w:ascii="Arial" w:hAnsi="Arial" w:cs="Arial"/>
          <w:i/>
          <w:color w:val="000000"/>
          <w:sz w:val="22"/>
          <w:szCs w:val="117"/>
        </w:rPr>
        <w:pPrChange w:id="96" w:author="Holly Celina Mcqueary" w:date="2019-09-04T14:07:00Z">
          <w:pPr/>
        </w:pPrChange>
      </w:pPr>
      <w:r w:rsidRPr="00F46192">
        <w:rPr>
          <w:rFonts w:ascii="Arial" w:hAnsi="Arial" w:cs="Arial"/>
          <w:i/>
          <w:color w:val="000000"/>
          <w:sz w:val="22"/>
          <w:szCs w:val="117"/>
        </w:rPr>
        <w:t xml:space="preserve">No </w:t>
      </w:r>
      <w:r>
        <w:rPr>
          <w:rFonts w:ascii="Arial" w:hAnsi="Arial" w:cs="Arial"/>
          <w:i/>
          <w:color w:val="000000"/>
          <w:sz w:val="22"/>
          <w:szCs w:val="117"/>
        </w:rPr>
        <w:t>evidence for whole-chromosome dosage compensation</w:t>
      </w:r>
      <w:r w:rsidRPr="00F46192">
        <w:rPr>
          <w:rFonts w:ascii="Arial" w:hAnsi="Arial" w:cs="Arial"/>
          <w:i/>
          <w:color w:val="000000"/>
          <w:sz w:val="22"/>
          <w:szCs w:val="117"/>
        </w:rPr>
        <w:t xml:space="preserve"> in either lab or hybrid strains</w:t>
      </w:r>
    </w:p>
    <w:p w14:paraId="334C8352" w14:textId="3E6BEC58" w:rsidR="008E13C3" w:rsidRDefault="004F7BC0" w:rsidP="004353CF">
      <w:pPr>
        <w:spacing w:line="360" w:lineRule="auto"/>
        <w:rPr>
          <w:ins w:id="97" w:author="Holly Celina Mcqueary" w:date="2019-09-19T13:36:00Z"/>
          <w:rFonts w:ascii="Arial" w:eastAsia="Times New Roman" w:hAnsi="Arial" w:cs="Arial"/>
          <w:sz w:val="22"/>
        </w:rPr>
      </w:pPr>
      <w:r>
        <w:rPr>
          <w:rFonts w:ascii="Arial" w:eastAsia="Times New Roman" w:hAnsi="Arial" w:cs="Arial"/>
          <w:sz w:val="22"/>
        </w:rPr>
        <w:tab/>
      </w:r>
      <w:r w:rsidR="000306BA">
        <w:rPr>
          <w:rFonts w:ascii="Arial" w:eastAsia="Times New Roman" w:hAnsi="Arial" w:cs="Arial"/>
          <w:sz w:val="22"/>
        </w:rPr>
        <w:t xml:space="preserve">Whole-chromosome gene expression was analyzed </w:t>
      </w:r>
      <w:del w:id="98" w:author="Dave Hall" w:date="2019-08-20T09:13:00Z">
        <w:r w:rsidR="000306BA" w:rsidDel="00106448">
          <w:rPr>
            <w:rFonts w:ascii="Arial" w:eastAsia="Times New Roman" w:hAnsi="Arial" w:cs="Arial"/>
            <w:sz w:val="22"/>
          </w:rPr>
          <w:delText>using boxplots depicting</w:delText>
        </w:r>
      </w:del>
      <w:ins w:id="99" w:author="Dave Hall" w:date="2019-08-20T09:13:00Z">
        <w:r w:rsidR="00106448">
          <w:rPr>
            <w:rFonts w:ascii="Arial" w:eastAsia="Times New Roman" w:hAnsi="Arial" w:cs="Arial"/>
            <w:sz w:val="22"/>
          </w:rPr>
          <w:t>by calculating</w:t>
        </w:r>
      </w:ins>
      <w:r w:rsidR="000306BA">
        <w:rPr>
          <w:rFonts w:ascii="Arial" w:eastAsia="Times New Roman" w:hAnsi="Arial" w:cs="Arial"/>
          <w:sz w:val="22"/>
        </w:rPr>
        <w:t xml:space="preserve"> the average and 95% confidence interval of gene expression </w:t>
      </w:r>
      <w:del w:id="100" w:author="Dave Hall" w:date="2019-08-20T09:13:00Z">
        <w:r w:rsidR="000306BA" w:rsidDel="00106448">
          <w:rPr>
            <w:rFonts w:ascii="Arial" w:eastAsia="Times New Roman" w:hAnsi="Arial" w:cs="Arial"/>
            <w:sz w:val="22"/>
          </w:rPr>
          <w:delText xml:space="preserve">in </w:delText>
        </w:r>
      </w:del>
      <w:ins w:id="101" w:author="Dave Hall" w:date="2019-08-20T09:13:00Z">
        <w:r w:rsidR="00106448">
          <w:rPr>
            <w:rFonts w:ascii="Arial" w:eastAsia="Times New Roman" w:hAnsi="Arial" w:cs="Arial"/>
            <w:sz w:val="22"/>
          </w:rPr>
          <w:t xml:space="preserve">for </w:t>
        </w:r>
      </w:ins>
      <w:r w:rsidR="000306BA">
        <w:rPr>
          <w:rFonts w:ascii="Arial" w:eastAsia="Times New Roman" w:hAnsi="Arial" w:cs="Arial"/>
          <w:sz w:val="22"/>
        </w:rPr>
        <w:t>each chromosome</w:t>
      </w:r>
      <w:r w:rsidR="00CD3C1D">
        <w:rPr>
          <w:rFonts w:ascii="Arial" w:eastAsia="Times New Roman" w:hAnsi="Arial" w:cs="Arial"/>
          <w:sz w:val="22"/>
        </w:rPr>
        <w:t xml:space="preserve"> (</w:t>
      </w:r>
      <w:ins w:id="102" w:author="Dave Hall" w:date="2019-08-20T09:13:00Z">
        <w:r w:rsidR="00106448">
          <w:rPr>
            <w:rFonts w:ascii="Arial" w:eastAsia="Times New Roman" w:hAnsi="Arial" w:cs="Arial"/>
            <w:sz w:val="22"/>
          </w:rPr>
          <w:t xml:space="preserve">boxplots in </w:t>
        </w:r>
      </w:ins>
      <w:r w:rsidR="00CD3C1D">
        <w:rPr>
          <w:rFonts w:ascii="Arial" w:eastAsia="Times New Roman" w:hAnsi="Arial" w:cs="Arial"/>
          <w:sz w:val="22"/>
        </w:rPr>
        <w:t>figure 7).</w:t>
      </w:r>
      <w:r w:rsidR="000306BA">
        <w:rPr>
          <w:rFonts w:ascii="Arial" w:eastAsia="Times New Roman" w:hAnsi="Arial" w:cs="Arial"/>
          <w:sz w:val="22"/>
        </w:rPr>
        <w:t xml:space="preserve"> </w:t>
      </w:r>
      <w:del w:id="103" w:author="Dave Hall" w:date="2019-08-20T09:13:00Z">
        <w:r w:rsidR="000306BA" w:rsidDel="00106448">
          <w:rPr>
            <w:rFonts w:ascii="Arial" w:eastAsia="Times New Roman" w:hAnsi="Arial" w:cs="Arial"/>
            <w:sz w:val="22"/>
          </w:rPr>
          <w:delText xml:space="preserve">To corroborate these findings, </w:delText>
        </w:r>
      </w:del>
      <w:r w:rsidR="000306BA">
        <w:rPr>
          <w:rFonts w:ascii="Arial" w:eastAsia="Times New Roman" w:hAnsi="Arial" w:cs="Arial"/>
          <w:sz w:val="22"/>
        </w:rPr>
        <w:t xml:space="preserve">ANOVAs were </w:t>
      </w:r>
      <w:ins w:id="104" w:author="Dave Hall" w:date="2019-08-20T09:13:00Z">
        <w:r w:rsidR="00106448">
          <w:rPr>
            <w:rFonts w:ascii="Arial" w:eastAsia="Times New Roman" w:hAnsi="Arial" w:cs="Arial"/>
            <w:sz w:val="22"/>
          </w:rPr>
          <w:t xml:space="preserve">also </w:t>
        </w:r>
      </w:ins>
      <w:r w:rsidR="000306BA">
        <w:rPr>
          <w:rFonts w:ascii="Arial" w:eastAsia="Times New Roman" w:hAnsi="Arial" w:cs="Arial"/>
          <w:sz w:val="22"/>
        </w:rPr>
        <w:t>r</w:t>
      </w:r>
      <w:ins w:id="105" w:author="Dave Hall" w:date="2019-08-20T09:13:00Z">
        <w:r w:rsidR="00106448">
          <w:rPr>
            <w:rFonts w:ascii="Arial" w:eastAsia="Times New Roman" w:hAnsi="Arial" w:cs="Arial"/>
            <w:sz w:val="22"/>
          </w:rPr>
          <w:t>u</w:t>
        </w:r>
      </w:ins>
      <w:del w:id="106" w:author="Dave Hall" w:date="2019-08-20T09:13:00Z">
        <w:r w:rsidR="000306BA" w:rsidDel="00106448">
          <w:rPr>
            <w:rFonts w:ascii="Arial" w:eastAsia="Times New Roman" w:hAnsi="Arial" w:cs="Arial"/>
            <w:sz w:val="22"/>
          </w:rPr>
          <w:delText>a</w:delText>
        </w:r>
      </w:del>
      <w:r w:rsidR="000306BA">
        <w:rPr>
          <w:rFonts w:ascii="Arial" w:eastAsia="Times New Roman" w:hAnsi="Arial" w:cs="Arial"/>
          <w:sz w:val="22"/>
        </w:rPr>
        <w:t xml:space="preserve">n on each aneuploid </w:t>
      </w:r>
      <w:r w:rsidR="00A42424">
        <w:rPr>
          <w:rFonts w:ascii="Arial" w:eastAsia="Times New Roman" w:hAnsi="Arial" w:cs="Arial"/>
          <w:sz w:val="22"/>
        </w:rPr>
        <w:t>sample</w:t>
      </w:r>
      <w:r w:rsidR="000306BA">
        <w:rPr>
          <w:rFonts w:ascii="Arial" w:eastAsia="Times New Roman" w:hAnsi="Arial" w:cs="Arial"/>
          <w:sz w:val="22"/>
        </w:rPr>
        <w:t xml:space="preserve">, comparing </w:t>
      </w:r>
      <w:commentRangeStart w:id="107"/>
      <w:r w:rsidR="000306BA">
        <w:rPr>
          <w:rFonts w:ascii="Arial" w:eastAsia="Times New Roman" w:hAnsi="Arial" w:cs="Arial"/>
          <w:sz w:val="22"/>
        </w:rPr>
        <w:t xml:space="preserve">its </w:t>
      </w:r>
      <w:commentRangeEnd w:id="107"/>
      <w:r w:rsidR="00106448">
        <w:rPr>
          <w:rStyle w:val="CommentReference"/>
        </w:rPr>
        <w:commentReference w:id="107"/>
      </w:r>
      <w:r w:rsidR="000306BA">
        <w:rPr>
          <w:rFonts w:ascii="Arial" w:eastAsia="Times New Roman" w:hAnsi="Arial" w:cs="Arial"/>
          <w:sz w:val="22"/>
        </w:rPr>
        <w:t xml:space="preserve">gene expression to that of the euploid </w:t>
      </w:r>
      <w:r w:rsidR="00A42424">
        <w:rPr>
          <w:rFonts w:ascii="Arial" w:eastAsia="Times New Roman" w:hAnsi="Arial" w:cs="Arial"/>
          <w:sz w:val="22"/>
        </w:rPr>
        <w:t>samples</w:t>
      </w:r>
      <w:r w:rsidR="000306BA">
        <w:rPr>
          <w:rFonts w:ascii="Arial" w:eastAsia="Times New Roman" w:hAnsi="Arial" w:cs="Arial"/>
          <w:sz w:val="22"/>
        </w:rPr>
        <w:t>.</w:t>
      </w:r>
      <w:ins w:id="108" w:author="Holly Celina Mcqueary" w:date="2019-08-28T14:16:00Z">
        <w:r w:rsidR="005E53FF">
          <w:rPr>
            <w:rFonts w:ascii="Arial" w:eastAsia="Times New Roman" w:hAnsi="Arial" w:cs="Arial"/>
            <w:sz w:val="22"/>
          </w:rPr>
          <w:t xml:space="preserve"> If there i</w:t>
        </w:r>
      </w:ins>
      <w:ins w:id="109" w:author="Holly Celina Mcqueary" w:date="2019-08-28T14:17:00Z">
        <w:r w:rsidR="005E53FF">
          <w:rPr>
            <w:rFonts w:ascii="Arial" w:eastAsia="Times New Roman" w:hAnsi="Arial" w:cs="Arial"/>
            <w:sz w:val="22"/>
          </w:rPr>
          <w:t xml:space="preserve">s compensation occurring on the whole-chromosome level, we would expect statistically </w:t>
        </w:r>
      </w:ins>
      <w:ins w:id="110" w:author="Holly Celina Mcqueary" w:date="2019-08-29T13:02:00Z">
        <w:r w:rsidR="006E0824">
          <w:rPr>
            <w:rFonts w:ascii="Arial" w:eastAsia="Times New Roman" w:hAnsi="Arial" w:cs="Arial"/>
            <w:sz w:val="22"/>
          </w:rPr>
          <w:t>in</w:t>
        </w:r>
      </w:ins>
      <w:ins w:id="111" w:author="Holly Celina Mcqueary" w:date="2019-08-28T14:17:00Z">
        <w:r w:rsidR="005E53FF">
          <w:rPr>
            <w:rFonts w:ascii="Arial" w:eastAsia="Times New Roman" w:hAnsi="Arial" w:cs="Arial"/>
            <w:sz w:val="22"/>
          </w:rPr>
          <w:t>significant p-values from ANOVAs of aneuploid chromosomes compared to the ancestral chromosome stat</w:t>
        </w:r>
      </w:ins>
      <w:ins w:id="112" w:author="Holly Celina Mcqueary" w:date="2019-08-28T14:18:00Z">
        <w:r w:rsidR="005E53FF">
          <w:rPr>
            <w:rFonts w:ascii="Arial" w:eastAsia="Times New Roman" w:hAnsi="Arial" w:cs="Arial"/>
            <w:sz w:val="22"/>
          </w:rPr>
          <w:t xml:space="preserve">e. </w:t>
        </w:r>
      </w:ins>
    </w:p>
    <w:p w14:paraId="67BB847C" w14:textId="0DF2B851" w:rsidR="008E13C3" w:rsidRDefault="008E13C3" w:rsidP="004353CF">
      <w:pPr>
        <w:spacing w:line="360" w:lineRule="auto"/>
        <w:rPr>
          <w:ins w:id="113" w:author="Holly Celina Mcqueary" w:date="2019-09-19T13:40:00Z"/>
          <w:rFonts w:ascii="Arial" w:eastAsia="Times New Roman" w:hAnsi="Arial" w:cs="Arial"/>
          <w:sz w:val="22"/>
        </w:rPr>
      </w:pPr>
      <w:ins w:id="114" w:author="Holly Celina Mcqueary" w:date="2019-09-19T13:36:00Z">
        <w:r>
          <w:rPr>
            <w:rFonts w:ascii="Arial" w:eastAsia="Times New Roman" w:hAnsi="Arial" w:cs="Arial"/>
            <w:sz w:val="22"/>
          </w:rPr>
          <w:t xml:space="preserve">Chromosome I: MA lines: only significant p value was line 152 </w:t>
        </w:r>
      </w:ins>
      <w:ins w:id="115" w:author="Holly Celina Mcqueary" w:date="2019-09-19T13:39:00Z">
        <w:r>
          <w:rPr>
            <w:rFonts w:ascii="Arial" w:eastAsia="Times New Roman" w:hAnsi="Arial" w:cs="Arial"/>
            <w:sz w:val="22"/>
          </w:rPr>
          <w:t>(p&lt;0.01), while one line (3, euploid) had a significance value of &lt;0.1. GC lines: line 7, line 11</w:t>
        </w:r>
      </w:ins>
      <w:ins w:id="116" w:author="Holly Celina Mcqueary" w:date="2019-09-19T13:40:00Z">
        <w:r>
          <w:rPr>
            <w:rFonts w:ascii="Arial" w:eastAsia="Times New Roman" w:hAnsi="Arial" w:cs="Arial"/>
            <w:sz w:val="22"/>
          </w:rPr>
          <w:t xml:space="preserve">, line 18 p &lt; 0.01 </w:t>
        </w:r>
      </w:ins>
    </w:p>
    <w:p w14:paraId="217BC14A" w14:textId="27C967E2" w:rsidR="008E13C3" w:rsidRDefault="008E13C3" w:rsidP="004353CF">
      <w:pPr>
        <w:spacing w:line="360" w:lineRule="auto"/>
        <w:rPr>
          <w:ins w:id="117" w:author="Holly Celina Mcqueary" w:date="2019-09-19T13:41:00Z"/>
          <w:rFonts w:ascii="Arial" w:eastAsia="Times New Roman" w:hAnsi="Arial" w:cs="Arial"/>
          <w:sz w:val="22"/>
        </w:rPr>
      </w:pPr>
      <w:ins w:id="118" w:author="Holly Celina Mcqueary" w:date="2019-09-19T13:40:00Z">
        <w:r>
          <w:rPr>
            <w:rFonts w:ascii="Arial" w:eastAsia="Times New Roman" w:hAnsi="Arial" w:cs="Arial"/>
            <w:sz w:val="22"/>
          </w:rPr>
          <w:t>Chromosome II:</w:t>
        </w:r>
      </w:ins>
      <w:ins w:id="119" w:author="Holly Celina Mcqueary" w:date="2019-09-19T13:41:00Z">
        <w:r>
          <w:rPr>
            <w:rFonts w:ascii="Arial" w:eastAsia="Times New Roman" w:hAnsi="Arial" w:cs="Arial"/>
            <w:sz w:val="22"/>
          </w:rPr>
          <w:t xml:space="preserve"> </w:t>
        </w:r>
      </w:ins>
      <w:ins w:id="120" w:author="Holly Celina Mcqueary" w:date="2019-09-19T13:40:00Z">
        <w:r>
          <w:rPr>
            <w:rFonts w:ascii="Arial" w:eastAsia="Times New Roman" w:hAnsi="Arial" w:cs="Arial"/>
            <w:sz w:val="22"/>
          </w:rPr>
          <w:t xml:space="preserve">GC lines: no significant values MA lines: line 4 p &lt; 0.05, </w:t>
        </w:r>
      </w:ins>
      <w:ins w:id="121" w:author="Holly Celina Mcqueary" w:date="2019-09-19T13:41:00Z">
        <w:r>
          <w:rPr>
            <w:rFonts w:ascii="Arial" w:eastAsia="Times New Roman" w:hAnsi="Arial" w:cs="Arial"/>
            <w:sz w:val="22"/>
          </w:rPr>
          <w:t xml:space="preserve">line 108 p &lt; 0.05 </w:t>
        </w:r>
      </w:ins>
    </w:p>
    <w:p w14:paraId="42199567" w14:textId="42C23A2A" w:rsidR="008E13C3" w:rsidRDefault="008E13C3" w:rsidP="004353CF">
      <w:pPr>
        <w:spacing w:line="360" w:lineRule="auto"/>
        <w:rPr>
          <w:ins w:id="122" w:author="Holly Celina Mcqueary" w:date="2019-09-19T13:43:00Z"/>
          <w:rFonts w:ascii="Arial" w:eastAsia="Times New Roman" w:hAnsi="Arial" w:cs="Arial"/>
          <w:sz w:val="22"/>
        </w:rPr>
      </w:pPr>
      <w:ins w:id="123" w:author="Holly Celina Mcqueary" w:date="2019-09-19T13:41:00Z">
        <w:r>
          <w:rPr>
            <w:rFonts w:ascii="Arial" w:eastAsia="Times New Roman" w:hAnsi="Arial" w:cs="Arial"/>
            <w:sz w:val="22"/>
          </w:rPr>
          <w:t>C</w:t>
        </w:r>
      </w:ins>
      <w:ins w:id="124" w:author="Holly Celina Mcqueary" w:date="2019-09-19T13:42:00Z">
        <w:r>
          <w:rPr>
            <w:rFonts w:ascii="Arial" w:eastAsia="Times New Roman" w:hAnsi="Arial" w:cs="Arial"/>
            <w:sz w:val="22"/>
          </w:rPr>
          <w:t xml:space="preserve">hromosome III: GC lines: 3 &lt; 0.1, 7 &lt; 0.1, 11 &lt; 0.01, 18 &lt; 0.01, 49 &lt; 0.05, 59 &lt; 0.05, 61 &lt; 0.05, 76 &lt; 0.01, 77 &lt; 0.1 MA lines: </w:t>
        </w:r>
      </w:ins>
      <w:ins w:id="125" w:author="Holly Celina Mcqueary" w:date="2019-09-19T13:43:00Z">
        <w:r>
          <w:rPr>
            <w:rFonts w:ascii="Arial" w:eastAsia="Times New Roman" w:hAnsi="Arial" w:cs="Arial"/>
            <w:sz w:val="22"/>
          </w:rPr>
          <w:t>3 &lt; 0.1</w:t>
        </w:r>
      </w:ins>
    </w:p>
    <w:p w14:paraId="5CDAA3BF" w14:textId="40E9C700" w:rsidR="008E13C3" w:rsidRDefault="008E13C3" w:rsidP="004353CF">
      <w:pPr>
        <w:spacing w:line="360" w:lineRule="auto"/>
        <w:rPr>
          <w:ins w:id="126" w:author="Holly Celina Mcqueary" w:date="2019-09-19T13:46:00Z"/>
          <w:rFonts w:ascii="Arial" w:eastAsia="Times New Roman" w:hAnsi="Arial" w:cs="Arial"/>
          <w:sz w:val="22"/>
        </w:rPr>
      </w:pPr>
      <w:ins w:id="127" w:author="Holly Celina Mcqueary" w:date="2019-09-19T13:43:00Z">
        <w:r>
          <w:rPr>
            <w:rFonts w:ascii="Arial" w:eastAsia="Times New Roman" w:hAnsi="Arial" w:cs="Arial"/>
            <w:sz w:val="22"/>
          </w:rPr>
          <w:t xml:space="preserve">Chromosome IV: </w:t>
        </w:r>
      </w:ins>
      <w:ins w:id="128" w:author="Holly Celina Mcqueary" w:date="2019-09-19T13:44:00Z">
        <w:r>
          <w:rPr>
            <w:rFonts w:ascii="Arial" w:eastAsia="Times New Roman" w:hAnsi="Arial" w:cs="Arial"/>
            <w:sz w:val="22"/>
          </w:rPr>
          <w:t xml:space="preserve">2,3,5,7,18,59,61,76 &lt; 0.01, 4,8,77 &lt; 0.05, </w:t>
        </w:r>
      </w:ins>
      <w:ins w:id="129" w:author="Holly Celina Mcqueary" w:date="2019-09-19T13:45:00Z">
        <w:r>
          <w:rPr>
            <w:rFonts w:ascii="Arial" w:eastAsia="Times New Roman" w:hAnsi="Arial" w:cs="Arial"/>
            <w:sz w:val="22"/>
          </w:rPr>
          <w:t xml:space="preserve">9, 69 &lt; 0.1 MA lines: 3, 4, 29, 88,152 &lt; 0.05, </w:t>
        </w:r>
      </w:ins>
      <w:ins w:id="130" w:author="Holly Celina Mcqueary" w:date="2019-09-19T13:46:00Z">
        <w:r>
          <w:rPr>
            <w:rFonts w:ascii="Arial" w:eastAsia="Times New Roman" w:hAnsi="Arial" w:cs="Arial"/>
            <w:sz w:val="22"/>
          </w:rPr>
          <w:t>9,108 &lt; 0.01, 15,112 &lt; 0.1</w:t>
        </w:r>
      </w:ins>
    </w:p>
    <w:p w14:paraId="63842AC2" w14:textId="78E51586" w:rsidR="008E13C3" w:rsidRDefault="008E13C3" w:rsidP="004353CF">
      <w:pPr>
        <w:spacing w:line="360" w:lineRule="auto"/>
        <w:rPr>
          <w:ins w:id="131" w:author="Holly Celina Mcqueary" w:date="2019-09-19T13:48:00Z"/>
          <w:rFonts w:ascii="Arial" w:eastAsia="Times New Roman" w:hAnsi="Arial" w:cs="Arial"/>
          <w:sz w:val="22"/>
        </w:rPr>
      </w:pPr>
      <w:ins w:id="132" w:author="Holly Celina Mcqueary" w:date="2019-09-19T13:46:00Z">
        <w:r>
          <w:rPr>
            <w:rFonts w:ascii="Arial" w:eastAsia="Times New Roman" w:hAnsi="Arial" w:cs="Arial"/>
            <w:sz w:val="22"/>
          </w:rPr>
          <w:t>Chromosome V: GC lines: 4, 49, 61, 76 &lt; 0</w:t>
        </w:r>
      </w:ins>
      <w:ins w:id="133" w:author="Holly Celina Mcqueary" w:date="2019-09-19T13:47:00Z">
        <w:r>
          <w:rPr>
            <w:rFonts w:ascii="Arial" w:eastAsia="Times New Roman" w:hAnsi="Arial" w:cs="Arial"/>
            <w:sz w:val="22"/>
          </w:rPr>
          <w:t>.01, 3, 18, 59, &lt; 0.05, 7,69, 77 &lt; 0.1 MA: 5, 1</w:t>
        </w:r>
      </w:ins>
      <w:ins w:id="134" w:author="Holly Celina Mcqueary" w:date="2019-09-19T13:48:00Z">
        <w:r>
          <w:rPr>
            <w:rFonts w:ascii="Arial" w:eastAsia="Times New Roman" w:hAnsi="Arial" w:cs="Arial"/>
            <w:sz w:val="22"/>
          </w:rPr>
          <w:t>12, 117, 123 &lt; 0.01, 29 &lt; 0.05, 28. 0.1</w:t>
        </w:r>
      </w:ins>
    </w:p>
    <w:p w14:paraId="36069925" w14:textId="35805426" w:rsidR="008E13C3" w:rsidRDefault="008E13C3" w:rsidP="004353CF">
      <w:pPr>
        <w:spacing w:line="360" w:lineRule="auto"/>
        <w:rPr>
          <w:ins w:id="135" w:author="Holly Celina Mcqueary" w:date="2019-09-19T13:49:00Z"/>
          <w:rFonts w:ascii="Arial" w:eastAsia="Times New Roman" w:hAnsi="Arial" w:cs="Arial"/>
          <w:sz w:val="22"/>
        </w:rPr>
      </w:pPr>
      <w:ins w:id="136" w:author="Holly Celina Mcqueary" w:date="2019-09-19T13:48:00Z">
        <w:r>
          <w:rPr>
            <w:rFonts w:ascii="Arial" w:eastAsia="Times New Roman" w:hAnsi="Arial" w:cs="Arial"/>
            <w:sz w:val="22"/>
          </w:rPr>
          <w:t xml:space="preserve">Chromosome VI: GC lines: </w:t>
        </w:r>
      </w:ins>
      <w:ins w:id="137" w:author="Holly Celina Mcqueary" w:date="2019-09-19T13:49:00Z">
        <w:r>
          <w:rPr>
            <w:rFonts w:ascii="Arial" w:eastAsia="Times New Roman" w:hAnsi="Arial" w:cs="Arial"/>
            <w:sz w:val="22"/>
          </w:rPr>
          <w:t>11 &lt; 0.1, 49 &lt; 0.05  MA lines: 3 &lt;0.1</w:t>
        </w:r>
      </w:ins>
    </w:p>
    <w:p w14:paraId="172914E4" w14:textId="6B73B3F2" w:rsidR="008E13C3" w:rsidRDefault="008E13C3" w:rsidP="004353CF">
      <w:pPr>
        <w:spacing w:line="360" w:lineRule="auto"/>
        <w:rPr>
          <w:ins w:id="138" w:author="Holly Celina Mcqueary" w:date="2019-09-19T13:51:00Z"/>
          <w:rFonts w:ascii="Arial" w:eastAsia="Times New Roman" w:hAnsi="Arial" w:cs="Arial"/>
          <w:sz w:val="22"/>
        </w:rPr>
      </w:pPr>
      <w:ins w:id="139" w:author="Holly Celina Mcqueary" w:date="2019-09-19T13:49:00Z">
        <w:r>
          <w:rPr>
            <w:rFonts w:ascii="Arial" w:eastAsia="Times New Roman" w:hAnsi="Arial" w:cs="Arial"/>
            <w:sz w:val="22"/>
          </w:rPr>
          <w:t xml:space="preserve">Chromosome VII: 2, 3, 5, 7, 18, </w:t>
        </w:r>
      </w:ins>
      <w:ins w:id="140" w:author="Holly Celina Mcqueary" w:date="2019-09-19T13:50:00Z">
        <w:r>
          <w:rPr>
            <w:rFonts w:ascii="Arial" w:eastAsia="Times New Roman" w:hAnsi="Arial" w:cs="Arial"/>
            <w:sz w:val="22"/>
          </w:rPr>
          <w:t xml:space="preserve">49, 59, 61, 76, &lt; 0.01, 8, 69, 77 &lt; 0.05, 4&lt; 0.1 MA lines: </w:t>
        </w:r>
      </w:ins>
      <w:ins w:id="141" w:author="Holly Celina Mcqueary" w:date="2019-09-19T13:51:00Z">
        <w:r>
          <w:rPr>
            <w:rFonts w:ascii="Arial" w:eastAsia="Times New Roman" w:hAnsi="Arial" w:cs="Arial"/>
            <w:sz w:val="22"/>
          </w:rPr>
          <w:t>152 &lt; 0.05, 4, 88, 123 &lt; 0.1</w:t>
        </w:r>
      </w:ins>
    </w:p>
    <w:p w14:paraId="50CB2D4B" w14:textId="29067EBE" w:rsidR="008E13C3" w:rsidRDefault="008E13C3" w:rsidP="004353CF">
      <w:pPr>
        <w:spacing w:line="360" w:lineRule="auto"/>
        <w:rPr>
          <w:ins w:id="142" w:author="Holly Celina Mcqueary" w:date="2019-09-19T13:53:00Z"/>
          <w:rFonts w:ascii="Arial" w:eastAsia="Times New Roman" w:hAnsi="Arial" w:cs="Arial"/>
          <w:sz w:val="22"/>
        </w:rPr>
      </w:pPr>
      <w:ins w:id="143" w:author="Holly Celina Mcqueary" w:date="2019-09-19T13:52:00Z">
        <w:r>
          <w:rPr>
            <w:rFonts w:ascii="Arial" w:eastAsia="Times New Roman" w:hAnsi="Arial" w:cs="Arial"/>
            <w:sz w:val="22"/>
          </w:rPr>
          <w:t xml:space="preserve">Chromosome VIII: </w:t>
        </w:r>
      </w:ins>
      <w:ins w:id="144" w:author="Holly Celina Mcqueary" w:date="2019-09-19T13:53:00Z">
        <w:r>
          <w:rPr>
            <w:rFonts w:ascii="Arial" w:eastAsia="Times New Roman" w:hAnsi="Arial" w:cs="Arial"/>
            <w:sz w:val="22"/>
          </w:rPr>
          <w:t xml:space="preserve">GC lines: 3, 7, 61 &lt; 0.1, 18, 49, 76 &lt; 0.01 </w:t>
        </w:r>
      </w:ins>
      <w:ins w:id="145" w:author="Holly Celina Mcqueary" w:date="2019-09-19T13:52:00Z">
        <w:r>
          <w:rPr>
            <w:rFonts w:ascii="Arial" w:eastAsia="Times New Roman" w:hAnsi="Arial" w:cs="Arial"/>
            <w:sz w:val="22"/>
          </w:rPr>
          <w:t>MA lines: 50 &lt; 0.1, 117, 123 &lt; 0.05, 108, 152 &lt; 0.01</w:t>
        </w:r>
      </w:ins>
    </w:p>
    <w:p w14:paraId="79390048" w14:textId="32AF0287" w:rsidR="008E13C3" w:rsidRDefault="008E13C3" w:rsidP="004353CF">
      <w:pPr>
        <w:spacing w:line="360" w:lineRule="auto"/>
        <w:rPr>
          <w:ins w:id="146" w:author="Holly Celina Mcqueary" w:date="2019-09-19T13:57:00Z"/>
          <w:rFonts w:ascii="Arial" w:eastAsia="Times New Roman" w:hAnsi="Arial" w:cs="Arial"/>
          <w:sz w:val="22"/>
        </w:rPr>
      </w:pPr>
      <w:ins w:id="147" w:author="Holly Celina Mcqueary" w:date="2019-09-19T13:53:00Z">
        <w:r>
          <w:rPr>
            <w:rFonts w:ascii="Arial" w:eastAsia="Times New Roman" w:hAnsi="Arial" w:cs="Arial"/>
            <w:sz w:val="22"/>
          </w:rPr>
          <w:t xml:space="preserve">Chromosome IX: GC lines: </w:t>
        </w:r>
      </w:ins>
      <w:ins w:id="148" w:author="Holly Celina Mcqueary" w:date="2019-09-19T13:54:00Z">
        <w:r>
          <w:rPr>
            <w:rFonts w:ascii="Arial" w:eastAsia="Times New Roman" w:hAnsi="Arial" w:cs="Arial"/>
            <w:sz w:val="22"/>
          </w:rPr>
          <w:t xml:space="preserve">5,7,8,59 &lt; 0.05, 2,3,18,61,76 &lt; 0.01 MA Lines: </w:t>
        </w:r>
      </w:ins>
      <w:ins w:id="149" w:author="Holly Celina Mcqueary" w:date="2019-09-19T13:56:00Z">
        <w:r>
          <w:rPr>
            <w:rFonts w:ascii="Arial" w:eastAsia="Times New Roman" w:hAnsi="Arial" w:cs="Arial"/>
            <w:sz w:val="22"/>
          </w:rPr>
          <w:t xml:space="preserve">4, 112, &lt; 0.1, 2, </w:t>
        </w:r>
      </w:ins>
      <w:ins w:id="150" w:author="Holly Celina Mcqueary" w:date="2019-09-19T13:57:00Z">
        <w:r>
          <w:rPr>
            <w:rFonts w:ascii="Arial" w:eastAsia="Times New Roman" w:hAnsi="Arial" w:cs="Arial"/>
            <w:sz w:val="22"/>
          </w:rPr>
          <w:t xml:space="preserve">9, 11, 115, 123 &lt; 0.05, 3, 15, 29, 50, 88, 108, 119, 152 &lt; 0.01 </w:t>
        </w:r>
      </w:ins>
    </w:p>
    <w:p w14:paraId="7F00CA3C" w14:textId="3C17BD07" w:rsidR="008E13C3" w:rsidRDefault="008E13C3" w:rsidP="004353CF">
      <w:pPr>
        <w:spacing w:line="360" w:lineRule="auto"/>
        <w:rPr>
          <w:ins w:id="151" w:author="Holly Celina Mcqueary" w:date="2019-09-19T13:59:00Z"/>
          <w:rFonts w:ascii="Arial" w:eastAsia="Times New Roman" w:hAnsi="Arial" w:cs="Arial"/>
          <w:sz w:val="22"/>
        </w:rPr>
      </w:pPr>
      <w:ins w:id="152" w:author="Holly Celina Mcqueary" w:date="2019-09-19T13:57:00Z">
        <w:r>
          <w:rPr>
            <w:rFonts w:ascii="Arial" w:eastAsia="Times New Roman" w:hAnsi="Arial" w:cs="Arial"/>
            <w:sz w:val="22"/>
          </w:rPr>
          <w:t>Chromosome X: GC lin</w:t>
        </w:r>
      </w:ins>
      <w:ins w:id="153" w:author="Holly Celina Mcqueary" w:date="2019-09-19T13:58:00Z">
        <w:r>
          <w:rPr>
            <w:rFonts w:ascii="Arial" w:eastAsia="Times New Roman" w:hAnsi="Arial" w:cs="Arial"/>
            <w:sz w:val="22"/>
          </w:rPr>
          <w:t xml:space="preserve">es: 2, 8, 59 &lt; 0.1, 5, 49, 61 &lt; 0.05, 3, 18, 76 &lt; 0.01 </w:t>
        </w:r>
      </w:ins>
      <w:ins w:id="154" w:author="Holly Celina Mcqueary" w:date="2019-09-19T13:59:00Z">
        <w:r>
          <w:rPr>
            <w:rFonts w:ascii="Arial" w:eastAsia="Times New Roman" w:hAnsi="Arial" w:cs="Arial"/>
            <w:sz w:val="22"/>
          </w:rPr>
          <w:t xml:space="preserve">MA lines: 108 &lt; 0.05 </w:t>
        </w:r>
      </w:ins>
    </w:p>
    <w:p w14:paraId="75BB9945" w14:textId="6F1519FB" w:rsidR="008E13C3" w:rsidRDefault="008E13C3" w:rsidP="004353CF">
      <w:pPr>
        <w:spacing w:line="360" w:lineRule="auto"/>
        <w:rPr>
          <w:ins w:id="155" w:author="Holly Celina Mcqueary" w:date="2019-09-19T14:00:00Z"/>
          <w:rFonts w:ascii="Arial" w:eastAsia="Times New Roman" w:hAnsi="Arial" w:cs="Arial"/>
          <w:sz w:val="22"/>
        </w:rPr>
      </w:pPr>
      <w:proofErr w:type="spellStart"/>
      <w:ins w:id="156" w:author="Holly Celina Mcqueary" w:date="2019-09-19T13:59:00Z">
        <w:r>
          <w:rPr>
            <w:rFonts w:ascii="Arial" w:eastAsia="Times New Roman" w:hAnsi="Arial" w:cs="Arial"/>
            <w:sz w:val="22"/>
          </w:rPr>
          <w:t>Chromsome</w:t>
        </w:r>
        <w:proofErr w:type="spellEnd"/>
        <w:r>
          <w:rPr>
            <w:rFonts w:ascii="Arial" w:eastAsia="Times New Roman" w:hAnsi="Arial" w:cs="Arial"/>
            <w:sz w:val="22"/>
          </w:rPr>
          <w:t xml:space="preserve"> XI: GC lines: 5, 9,59, 76 &lt; 0.1, 8,61, 77 &lt; 0.05</w:t>
        </w:r>
      </w:ins>
      <w:ins w:id="157" w:author="Holly Celina Mcqueary" w:date="2019-09-19T14:00:00Z">
        <w:r>
          <w:rPr>
            <w:rFonts w:ascii="Arial" w:eastAsia="Times New Roman" w:hAnsi="Arial" w:cs="Arial"/>
            <w:sz w:val="22"/>
          </w:rPr>
          <w:t>, 2,3, 18 &lt; 0.01 MA lines: 29 &lt; 0.1, 9,50, 152 &lt;</w:t>
        </w:r>
      </w:ins>
      <w:ins w:id="158" w:author="Holly Celina Mcqueary" w:date="2019-09-19T14:01:00Z">
        <w:r>
          <w:rPr>
            <w:rFonts w:ascii="Arial" w:eastAsia="Times New Roman" w:hAnsi="Arial" w:cs="Arial"/>
            <w:sz w:val="22"/>
          </w:rPr>
          <w:t xml:space="preserve"> 0.05, 108 &lt; 0.01</w:t>
        </w:r>
      </w:ins>
    </w:p>
    <w:p w14:paraId="1F072ED3" w14:textId="6FDD97F7" w:rsidR="008E13C3" w:rsidRDefault="008E13C3" w:rsidP="004353CF">
      <w:pPr>
        <w:spacing w:line="360" w:lineRule="auto"/>
        <w:rPr>
          <w:ins w:id="159" w:author="Holly Celina Mcqueary" w:date="2019-09-19T14:02:00Z"/>
          <w:rFonts w:ascii="Arial" w:eastAsia="Times New Roman" w:hAnsi="Arial" w:cs="Arial"/>
          <w:sz w:val="22"/>
        </w:rPr>
      </w:pPr>
      <w:proofErr w:type="spellStart"/>
      <w:ins w:id="160" w:author="Holly Celina Mcqueary" w:date="2019-09-19T14:00:00Z">
        <w:r>
          <w:rPr>
            <w:rFonts w:ascii="Arial" w:eastAsia="Times New Roman" w:hAnsi="Arial" w:cs="Arial"/>
            <w:sz w:val="22"/>
          </w:rPr>
          <w:t>Chromsome</w:t>
        </w:r>
        <w:proofErr w:type="spellEnd"/>
        <w:r>
          <w:rPr>
            <w:rFonts w:ascii="Arial" w:eastAsia="Times New Roman" w:hAnsi="Arial" w:cs="Arial"/>
            <w:sz w:val="22"/>
          </w:rPr>
          <w:t xml:space="preserve"> XII: </w:t>
        </w:r>
      </w:ins>
      <w:ins w:id="161" w:author="Holly Celina Mcqueary" w:date="2019-09-19T14:01:00Z">
        <w:r>
          <w:rPr>
            <w:rFonts w:ascii="Arial" w:eastAsia="Times New Roman" w:hAnsi="Arial" w:cs="Arial"/>
            <w:sz w:val="22"/>
          </w:rPr>
          <w:t>GC lines: 5 &lt; 0.05, 3,4,7, 8 , 11,18,49,59,61,76,</w:t>
        </w:r>
      </w:ins>
      <w:ins w:id="162" w:author="Holly Celina Mcqueary" w:date="2019-09-19T14:02:00Z">
        <w:r>
          <w:rPr>
            <w:rFonts w:ascii="Arial" w:eastAsia="Times New Roman" w:hAnsi="Arial" w:cs="Arial"/>
            <w:sz w:val="22"/>
          </w:rPr>
          <w:t>77 &lt; 0.01  MA lines: 4, 117 &lt; 0.05</w:t>
        </w:r>
      </w:ins>
    </w:p>
    <w:p w14:paraId="231BE06F" w14:textId="0C610126" w:rsidR="008E13C3" w:rsidRDefault="008E13C3" w:rsidP="004353CF">
      <w:pPr>
        <w:spacing w:line="360" w:lineRule="auto"/>
        <w:rPr>
          <w:ins w:id="163" w:author="Holly Celina Mcqueary" w:date="2019-09-19T14:04:00Z"/>
          <w:rFonts w:ascii="Arial" w:eastAsia="Times New Roman" w:hAnsi="Arial" w:cs="Arial"/>
          <w:sz w:val="22"/>
        </w:rPr>
      </w:pPr>
      <w:ins w:id="164" w:author="Holly Celina Mcqueary" w:date="2019-09-19T14:02:00Z">
        <w:r>
          <w:rPr>
            <w:rFonts w:ascii="Arial" w:eastAsia="Times New Roman" w:hAnsi="Arial" w:cs="Arial"/>
            <w:sz w:val="22"/>
          </w:rPr>
          <w:lastRenderedPageBreak/>
          <w:t xml:space="preserve">Chromosome XIII: </w:t>
        </w:r>
      </w:ins>
      <w:ins w:id="165" w:author="Holly Celina Mcqueary" w:date="2019-09-19T14:03:00Z">
        <w:r>
          <w:rPr>
            <w:rFonts w:ascii="Arial" w:eastAsia="Times New Roman" w:hAnsi="Arial" w:cs="Arial"/>
            <w:sz w:val="22"/>
          </w:rPr>
          <w:t xml:space="preserve">4, 9, 11 &lt; 0.1, 8,59, 77 &lt; 0.05, 2,3,5,7,18,49,61,76 &lt; 0.01 MA lines: </w:t>
        </w:r>
      </w:ins>
      <w:ins w:id="166" w:author="Holly Celina Mcqueary" w:date="2019-09-19T14:04:00Z">
        <w:r>
          <w:rPr>
            <w:rFonts w:ascii="Arial" w:eastAsia="Times New Roman" w:hAnsi="Arial" w:cs="Arial"/>
            <w:sz w:val="22"/>
          </w:rPr>
          <w:t xml:space="preserve">4, 108, 115 &lt; 0.1, 112 &lt; 0.01 </w:t>
        </w:r>
      </w:ins>
    </w:p>
    <w:p w14:paraId="227DEEC2" w14:textId="1D36CEE3" w:rsidR="008E13C3" w:rsidRDefault="008E13C3" w:rsidP="004353CF">
      <w:pPr>
        <w:spacing w:line="360" w:lineRule="auto"/>
        <w:rPr>
          <w:ins w:id="167" w:author="Holly Celina Mcqueary" w:date="2019-09-19T14:05:00Z"/>
          <w:rFonts w:ascii="Arial" w:eastAsia="Times New Roman" w:hAnsi="Arial" w:cs="Arial"/>
          <w:sz w:val="22"/>
        </w:rPr>
      </w:pPr>
      <w:ins w:id="168" w:author="Holly Celina Mcqueary" w:date="2019-09-19T14:04:00Z">
        <w:r>
          <w:rPr>
            <w:rFonts w:ascii="Arial" w:eastAsia="Times New Roman" w:hAnsi="Arial" w:cs="Arial"/>
            <w:sz w:val="22"/>
          </w:rPr>
          <w:t xml:space="preserve">Chromosome XIV: </w:t>
        </w:r>
      </w:ins>
      <w:ins w:id="169" w:author="Holly Celina Mcqueary" w:date="2019-09-19T14:05:00Z">
        <w:r>
          <w:rPr>
            <w:rFonts w:ascii="Arial" w:eastAsia="Times New Roman" w:hAnsi="Arial" w:cs="Arial"/>
            <w:sz w:val="22"/>
          </w:rPr>
          <w:t xml:space="preserve">GC lines: 4, 7, 59, 69, 77 &lt; 0.05, 11,18,61,76 &lt; 0.01 MA lines: 9 </w:t>
        </w:r>
      </w:ins>
      <w:ins w:id="170" w:author="Holly Celina Mcqueary" w:date="2019-09-19T14:06:00Z">
        <w:r>
          <w:rPr>
            <w:rFonts w:ascii="Arial" w:eastAsia="Times New Roman" w:hAnsi="Arial" w:cs="Arial"/>
            <w:sz w:val="22"/>
          </w:rPr>
          <w:t>&lt; 0.01</w:t>
        </w:r>
      </w:ins>
    </w:p>
    <w:p w14:paraId="075E10E7" w14:textId="3F0D0234" w:rsidR="008E13C3" w:rsidRDefault="008E13C3" w:rsidP="004353CF">
      <w:pPr>
        <w:spacing w:line="360" w:lineRule="auto"/>
        <w:rPr>
          <w:ins w:id="171" w:author="Holly Celina Mcqueary" w:date="2019-09-19T14:07:00Z"/>
          <w:rFonts w:ascii="Arial" w:eastAsia="Times New Roman" w:hAnsi="Arial" w:cs="Arial"/>
          <w:sz w:val="22"/>
        </w:rPr>
      </w:pPr>
      <w:ins w:id="172" w:author="Holly Celina Mcqueary" w:date="2019-09-19T14:05:00Z">
        <w:r>
          <w:rPr>
            <w:rFonts w:ascii="Arial" w:eastAsia="Times New Roman" w:hAnsi="Arial" w:cs="Arial"/>
            <w:sz w:val="22"/>
          </w:rPr>
          <w:t xml:space="preserve">Chromosome XV: </w:t>
        </w:r>
      </w:ins>
      <w:ins w:id="173" w:author="Holly Celina Mcqueary" w:date="2019-09-19T14:06:00Z">
        <w:r>
          <w:rPr>
            <w:rFonts w:ascii="Arial" w:eastAsia="Times New Roman" w:hAnsi="Arial" w:cs="Arial"/>
            <w:sz w:val="22"/>
          </w:rPr>
          <w:t>GC lines: 5 &lt; 0.1, 7, 9, 76 &lt; 0.05, 2,3,</w:t>
        </w:r>
      </w:ins>
      <w:ins w:id="174" w:author="Holly Celina Mcqueary" w:date="2019-09-19T14:07:00Z">
        <w:r>
          <w:rPr>
            <w:rFonts w:ascii="Arial" w:eastAsia="Times New Roman" w:hAnsi="Arial" w:cs="Arial"/>
            <w:sz w:val="22"/>
          </w:rPr>
          <w:t>11,18,49,59,61 &lt; 0.01 MA lines: 29 &lt; 0.1, 9 &lt; 0.05</w:t>
        </w:r>
      </w:ins>
    </w:p>
    <w:p w14:paraId="20E4B2E4" w14:textId="042ADFF2" w:rsidR="008E13C3" w:rsidRDefault="008E13C3" w:rsidP="004353CF">
      <w:pPr>
        <w:spacing w:line="360" w:lineRule="auto"/>
        <w:rPr>
          <w:ins w:id="175" w:author="Holly Celina Mcqueary" w:date="2019-09-19T13:58:00Z"/>
          <w:rFonts w:ascii="Arial" w:eastAsia="Times New Roman" w:hAnsi="Arial" w:cs="Arial"/>
          <w:sz w:val="22"/>
        </w:rPr>
      </w:pPr>
      <w:ins w:id="176" w:author="Holly Celina Mcqueary" w:date="2019-09-19T14:07:00Z">
        <w:r>
          <w:rPr>
            <w:rFonts w:ascii="Arial" w:eastAsia="Times New Roman" w:hAnsi="Arial" w:cs="Arial"/>
            <w:sz w:val="22"/>
          </w:rPr>
          <w:t xml:space="preserve">Chromosome XVI: GC lines: </w:t>
        </w:r>
      </w:ins>
      <w:ins w:id="177" w:author="Holly Celina Mcqueary" w:date="2019-09-19T14:08:00Z">
        <w:r>
          <w:rPr>
            <w:rFonts w:ascii="Arial" w:eastAsia="Times New Roman" w:hAnsi="Arial" w:cs="Arial"/>
            <w:sz w:val="22"/>
          </w:rPr>
          <w:t>7 &lt; 0.1, 9,59 &lt; 0.05, 2,3,5,8,18,49,61,76,77 &lt; 0.01</w:t>
        </w:r>
      </w:ins>
      <w:ins w:id="178" w:author="Holly Celina Mcqueary" w:date="2019-09-19T14:09:00Z">
        <w:r w:rsidR="00A4251D">
          <w:rPr>
            <w:rFonts w:ascii="Arial" w:eastAsia="Times New Roman" w:hAnsi="Arial" w:cs="Arial"/>
            <w:sz w:val="22"/>
          </w:rPr>
          <w:t xml:space="preserve"> MA lines: 117, 152 &lt; 0.1, 4, 88 &lt; 0.05, 9, 29, 108, 1123, 115 &lt;</w:t>
        </w:r>
      </w:ins>
      <w:ins w:id="179" w:author="Holly Celina Mcqueary" w:date="2019-09-19T14:10:00Z">
        <w:r w:rsidR="00A4251D">
          <w:rPr>
            <w:rFonts w:ascii="Arial" w:eastAsia="Times New Roman" w:hAnsi="Arial" w:cs="Arial"/>
            <w:sz w:val="22"/>
          </w:rPr>
          <w:t xml:space="preserve"> 0.01 </w:t>
        </w:r>
      </w:ins>
      <w:ins w:id="180" w:author="Holly Celina Mcqueary" w:date="2019-09-19T14:07:00Z">
        <w:r>
          <w:rPr>
            <w:rFonts w:ascii="Arial" w:eastAsia="Times New Roman" w:hAnsi="Arial" w:cs="Arial"/>
            <w:sz w:val="22"/>
          </w:rPr>
          <w:t xml:space="preserve"> </w:t>
        </w:r>
      </w:ins>
    </w:p>
    <w:p w14:paraId="62ED9A0B" w14:textId="77777777" w:rsidR="008E13C3" w:rsidRDefault="008E13C3" w:rsidP="004353CF">
      <w:pPr>
        <w:spacing w:line="360" w:lineRule="auto"/>
        <w:rPr>
          <w:ins w:id="181" w:author="Holly Celina Mcqueary" w:date="2019-09-19T13:52:00Z"/>
          <w:rFonts w:ascii="Arial" w:eastAsia="Times New Roman" w:hAnsi="Arial" w:cs="Arial"/>
          <w:sz w:val="22"/>
        </w:rPr>
      </w:pPr>
    </w:p>
    <w:p w14:paraId="1D1EEC8A" w14:textId="77777777" w:rsidR="008E13C3" w:rsidRDefault="008E13C3" w:rsidP="004353CF">
      <w:pPr>
        <w:spacing w:line="360" w:lineRule="auto"/>
        <w:rPr>
          <w:ins w:id="182" w:author="Holly Celina Mcqueary" w:date="2019-09-19T13:47:00Z"/>
          <w:rFonts w:ascii="Arial" w:eastAsia="Times New Roman" w:hAnsi="Arial" w:cs="Arial"/>
          <w:sz w:val="22"/>
        </w:rPr>
      </w:pPr>
    </w:p>
    <w:p w14:paraId="35558AD5" w14:textId="77777777" w:rsidR="008E13C3" w:rsidRDefault="008E13C3" w:rsidP="004353CF">
      <w:pPr>
        <w:spacing w:line="360" w:lineRule="auto"/>
        <w:rPr>
          <w:ins w:id="183" w:author="Holly Celina Mcqueary" w:date="2019-09-19T13:36:00Z"/>
          <w:rFonts w:ascii="Arial" w:eastAsia="Times New Roman" w:hAnsi="Arial" w:cs="Arial"/>
          <w:sz w:val="22"/>
        </w:rPr>
      </w:pPr>
    </w:p>
    <w:p w14:paraId="16737092" w14:textId="54AE06ED" w:rsidR="000306BA" w:rsidRDefault="005E53FF">
      <w:pPr>
        <w:spacing w:line="360" w:lineRule="auto"/>
        <w:rPr>
          <w:rFonts w:ascii="Arial" w:eastAsia="Times New Roman" w:hAnsi="Arial" w:cs="Arial"/>
          <w:sz w:val="22"/>
        </w:rPr>
        <w:pPrChange w:id="184" w:author="Holly Celina Mcqueary" w:date="2019-09-04T14:07:00Z">
          <w:pPr/>
        </w:pPrChange>
      </w:pPr>
      <w:ins w:id="185" w:author="Holly Celina Mcqueary" w:date="2019-08-28T14:16:00Z">
        <w:r>
          <w:rPr>
            <w:rFonts w:ascii="Arial" w:eastAsia="Times New Roman" w:hAnsi="Arial" w:cs="Arial"/>
            <w:sz w:val="22"/>
          </w:rPr>
          <w:t xml:space="preserve"> </w:t>
        </w:r>
      </w:ins>
      <w:r w:rsidR="000306BA">
        <w:rPr>
          <w:rFonts w:ascii="Arial" w:eastAsia="Times New Roman" w:hAnsi="Arial" w:cs="Arial"/>
          <w:sz w:val="22"/>
        </w:rPr>
        <w:t xml:space="preserve"> </w:t>
      </w:r>
      <w:commentRangeStart w:id="186"/>
      <w:r w:rsidR="000306BA">
        <w:rPr>
          <w:rFonts w:ascii="Arial" w:eastAsia="Times New Roman" w:hAnsi="Arial" w:cs="Arial"/>
          <w:sz w:val="22"/>
        </w:rPr>
        <w:t xml:space="preserve">According to these findings, there is no evidence for whole-chromosome dosage compensation in any of our samples. </w:t>
      </w:r>
      <w:commentRangeEnd w:id="186"/>
      <w:r w:rsidR="00106448">
        <w:rPr>
          <w:rStyle w:val="CommentReference"/>
        </w:rPr>
        <w:commentReference w:id="186"/>
      </w:r>
    </w:p>
    <w:p w14:paraId="5344FC66" w14:textId="5D4E4028" w:rsidR="00003175" w:rsidRPr="009D577A" w:rsidRDefault="00DD3E39">
      <w:pPr>
        <w:spacing w:line="360" w:lineRule="auto"/>
        <w:rPr>
          <w:ins w:id="187" w:author="Holly Celina Mcqueary" w:date="2019-09-11T12:49:00Z"/>
          <w:rFonts w:ascii="Arial" w:eastAsia="Times New Roman" w:hAnsi="Arial" w:cs="Arial"/>
          <w:sz w:val="22"/>
        </w:rPr>
        <w:pPrChange w:id="188" w:author="Holly Celina Mcqueary" w:date="2019-09-11T12:49:00Z">
          <w:pPr>
            <w:numPr>
              <w:numId w:val="3"/>
            </w:numPr>
            <w:tabs>
              <w:tab w:val="num" w:pos="720"/>
            </w:tabs>
            <w:spacing w:line="360" w:lineRule="auto"/>
            <w:ind w:left="720" w:hanging="360"/>
          </w:pPr>
        </w:pPrChange>
      </w:pPr>
      <w:r>
        <w:rPr>
          <w:rFonts w:ascii="Arial" w:eastAsia="Times New Roman" w:hAnsi="Arial" w:cs="Arial"/>
          <w:sz w:val="22"/>
        </w:rPr>
        <w:tab/>
        <w:t>Ratios of gene expression levels from each sample to the ancestor were calculated and plotted for all genes</w:t>
      </w:r>
      <w:r w:rsidR="00C74118">
        <w:rPr>
          <w:rFonts w:ascii="Arial" w:eastAsia="Times New Roman" w:hAnsi="Arial" w:cs="Arial"/>
          <w:sz w:val="22"/>
        </w:rPr>
        <w:t xml:space="preserve"> in the euploid samples </w:t>
      </w:r>
      <w:del w:id="189" w:author="Dave Hall" w:date="2019-08-20T09:16:00Z">
        <w:r w:rsidR="00C74118" w:rsidDel="00A8784E">
          <w:rPr>
            <w:rFonts w:ascii="Arial" w:eastAsia="Times New Roman" w:hAnsi="Arial" w:cs="Arial"/>
            <w:sz w:val="22"/>
          </w:rPr>
          <w:delText xml:space="preserve">only </w:delText>
        </w:r>
      </w:del>
      <w:r w:rsidR="00C74118">
        <w:rPr>
          <w:rFonts w:ascii="Arial" w:eastAsia="Times New Roman" w:hAnsi="Arial" w:cs="Arial"/>
          <w:sz w:val="22"/>
        </w:rPr>
        <w:t xml:space="preserve">(figure </w:t>
      </w:r>
      <w:r w:rsidR="003A658E">
        <w:rPr>
          <w:rFonts w:ascii="Arial" w:eastAsia="Times New Roman" w:hAnsi="Arial" w:cs="Arial"/>
          <w:sz w:val="22"/>
        </w:rPr>
        <w:t>13</w:t>
      </w:r>
      <w:r w:rsidR="00C74118">
        <w:rPr>
          <w:rFonts w:ascii="Arial" w:eastAsia="Times New Roman" w:hAnsi="Arial" w:cs="Arial"/>
          <w:sz w:val="22"/>
        </w:rPr>
        <w:t>)</w:t>
      </w:r>
      <w:r>
        <w:rPr>
          <w:rFonts w:ascii="Arial" w:eastAsia="Times New Roman" w:hAnsi="Arial" w:cs="Arial"/>
          <w:sz w:val="22"/>
        </w:rPr>
        <w:t xml:space="preserve">, </w:t>
      </w:r>
      <w:ins w:id="190" w:author="Dave Hall" w:date="2019-08-20T09:16:00Z">
        <w:r w:rsidR="00A8784E">
          <w:rPr>
            <w:rFonts w:ascii="Arial" w:eastAsia="Times New Roman" w:hAnsi="Arial" w:cs="Arial"/>
            <w:sz w:val="22"/>
          </w:rPr>
          <w:t xml:space="preserve">for </w:t>
        </w:r>
      </w:ins>
      <w:del w:id="191" w:author="Dave Hall" w:date="2019-08-20T09:15:00Z">
        <w:r w:rsidDel="00A8784E">
          <w:rPr>
            <w:rFonts w:ascii="Arial" w:eastAsia="Times New Roman" w:hAnsi="Arial" w:cs="Arial"/>
            <w:sz w:val="22"/>
          </w:rPr>
          <w:delText xml:space="preserve">cis </w:delText>
        </w:r>
      </w:del>
      <w:r>
        <w:rPr>
          <w:rFonts w:ascii="Arial" w:eastAsia="Times New Roman" w:hAnsi="Arial" w:cs="Arial"/>
          <w:sz w:val="22"/>
        </w:rPr>
        <w:t xml:space="preserve">genes </w:t>
      </w:r>
      <w:ins w:id="192" w:author="Dave Hall" w:date="2019-08-20T09:15:00Z">
        <w:r w:rsidR="00A8784E">
          <w:rPr>
            <w:rFonts w:ascii="Arial" w:eastAsia="Times New Roman" w:hAnsi="Arial" w:cs="Arial"/>
            <w:sz w:val="22"/>
          </w:rPr>
          <w:t xml:space="preserve">on the aneuploid chromosome(s) </w:t>
        </w:r>
      </w:ins>
      <w:r w:rsidR="00A42424">
        <w:rPr>
          <w:rFonts w:ascii="Arial" w:eastAsia="Times New Roman" w:hAnsi="Arial" w:cs="Arial"/>
          <w:sz w:val="22"/>
        </w:rPr>
        <w:t xml:space="preserve">in aneuploid samples </w:t>
      </w:r>
      <w:r>
        <w:rPr>
          <w:rFonts w:ascii="Arial" w:eastAsia="Times New Roman" w:hAnsi="Arial" w:cs="Arial"/>
          <w:sz w:val="22"/>
        </w:rPr>
        <w:t>(</w:t>
      </w:r>
      <w:del w:id="193" w:author="Dave Hall" w:date="2019-08-20T09:15:00Z">
        <w:r w:rsidDel="00A8784E">
          <w:rPr>
            <w:rFonts w:ascii="Arial" w:eastAsia="Times New Roman" w:hAnsi="Arial" w:cs="Arial"/>
            <w:sz w:val="22"/>
          </w:rPr>
          <w:delText>i.e. those on the aneuploid chromosome(s)</w:delText>
        </w:r>
      </w:del>
      <w:ins w:id="194" w:author="Dave Hall" w:date="2019-08-20T09:15:00Z">
        <w:r w:rsidR="00A8784E">
          <w:rPr>
            <w:rFonts w:ascii="Arial" w:eastAsia="Times New Roman" w:hAnsi="Arial" w:cs="Arial"/>
            <w:sz w:val="22"/>
          </w:rPr>
          <w:t>cis genes</w:t>
        </w:r>
      </w:ins>
      <w:r>
        <w:rPr>
          <w:rFonts w:ascii="Arial" w:eastAsia="Times New Roman" w:hAnsi="Arial" w:cs="Arial"/>
          <w:sz w:val="22"/>
        </w:rPr>
        <w:t>)</w:t>
      </w:r>
      <w:del w:id="195" w:author="Dave Hall" w:date="2019-08-20T09:16:00Z">
        <w:r w:rsidDel="00A8784E">
          <w:rPr>
            <w:rFonts w:ascii="Arial" w:eastAsia="Times New Roman" w:hAnsi="Arial" w:cs="Arial"/>
            <w:sz w:val="22"/>
          </w:rPr>
          <w:delText xml:space="preserve"> (figure </w:delText>
        </w:r>
        <w:r w:rsidR="005F1CEE" w:rsidDel="00A8784E">
          <w:rPr>
            <w:rFonts w:ascii="Arial" w:eastAsia="Times New Roman" w:hAnsi="Arial" w:cs="Arial"/>
            <w:sz w:val="22"/>
          </w:rPr>
          <w:delText>8</w:delText>
        </w:r>
        <w:r w:rsidDel="00A8784E">
          <w:rPr>
            <w:rFonts w:ascii="Arial" w:eastAsia="Times New Roman" w:hAnsi="Arial" w:cs="Arial"/>
            <w:sz w:val="22"/>
          </w:rPr>
          <w:delText>)</w:delText>
        </w:r>
      </w:del>
      <w:r>
        <w:rPr>
          <w:rFonts w:ascii="Arial" w:eastAsia="Times New Roman" w:hAnsi="Arial" w:cs="Arial"/>
          <w:sz w:val="22"/>
        </w:rPr>
        <w:t xml:space="preserve">, and </w:t>
      </w:r>
      <w:ins w:id="196" w:author="Dave Hall" w:date="2019-08-20T09:16:00Z">
        <w:r w:rsidR="00A8784E">
          <w:rPr>
            <w:rFonts w:ascii="Arial" w:eastAsia="Times New Roman" w:hAnsi="Arial" w:cs="Arial"/>
            <w:sz w:val="22"/>
          </w:rPr>
          <w:t xml:space="preserve">for </w:t>
        </w:r>
      </w:ins>
      <w:del w:id="197" w:author="Dave Hall" w:date="2019-08-20T09:15:00Z">
        <w:r w:rsidDel="00A8784E">
          <w:rPr>
            <w:rFonts w:ascii="Arial" w:eastAsia="Times New Roman" w:hAnsi="Arial" w:cs="Arial"/>
            <w:sz w:val="22"/>
          </w:rPr>
          <w:delText xml:space="preserve">trans </w:delText>
        </w:r>
      </w:del>
      <w:r>
        <w:rPr>
          <w:rFonts w:ascii="Arial" w:eastAsia="Times New Roman" w:hAnsi="Arial" w:cs="Arial"/>
          <w:sz w:val="22"/>
        </w:rPr>
        <w:t>genes</w:t>
      </w:r>
      <w:r w:rsidR="00A42424">
        <w:rPr>
          <w:rFonts w:ascii="Arial" w:eastAsia="Times New Roman" w:hAnsi="Arial" w:cs="Arial"/>
          <w:sz w:val="22"/>
        </w:rPr>
        <w:t xml:space="preserve"> </w:t>
      </w:r>
      <w:del w:id="198" w:author="Dave Hall" w:date="2019-08-20T09:15:00Z">
        <w:r w:rsidR="00A42424" w:rsidDel="00A8784E">
          <w:rPr>
            <w:rFonts w:ascii="Arial" w:eastAsia="Times New Roman" w:hAnsi="Arial" w:cs="Arial"/>
            <w:sz w:val="22"/>
          </w:rPr>
          <w:delText>in aneuploid samples</w:delText>
        </w:r>
        <w:r w:rsidDel="00A8784E">
          <w:rPr>
            <w:rFonts w:ascii="Arial" w:eastAsia="Times New Roman" w:hAnsi="Arial" w:cs="Arial"/>
            <w:sz w:val="22"/>
          </w:rPr>
          <w:delText xml:space="preserve"> (i.e. those </w:delText>
        </w:r>
      </w:del>
      <w:r>
        <w:rPr>
          <w:rFonts w:ascii="Arial" w:eastAsia="Times New Roman" w:hAnsi="Arial" w:cs="Arial"/>
          <w:sz w:val="22"/>
        </w:rPr>
        <w:t>not located on the aneuploid chromosome(s)</w:t>
      </w:r>
      <w:ins w:id="199" w:author="Dave Hall" w:date="2019-08-20T09:15:00Z">
        <w:r w:rsidR="00A8784E" w:rsidRPr="00A8784E">
          <w:rPr>
            <w:rFonts w:ascii="Arial" w:eastAsia="Times New Roman" w:hAnsi="Arial" w:cs="Arial"/>
            <w:sz w:val="22"/>
          </w:rPr>
          <w:t xml:space="preserve"> </w:t>
        </w:r>
        <w:r w:rsidR="00A8784E">
          <w:rPr>
            <w:rFonts w:ascii="Arial" w:eastAsia="Times New Roman" w:hAnsi="Arial" w:cs="Arial"/>
            <w:sz w:val="22"/>
          </w:rPr>
          <w:t>in aneuploid samples (</w:t>
        </w:r>
      </w:ins>
      <w:ins w:id="200" w:author="Dave Hall" w:date="2019-08-20T09:16:00Z">
        <w:r w:rsidR="00A8784E">
          <w:rPr>
            <w:rFonts w:ascii="Arial" w:eastAsia="Times New Roman" w:hAnsi="Arial" w:cs="Arial"/>
            <w:sz w:val="22"/>
          </w:rPr>
          <w:t>trans genes</w:t>
        </w:r>
      </w:ins>
      <w:r>
        <w:rPr>
          <w:rFonts w:ascii="Arial" w:eastAsia="Times New Roman" w:hAnsi="Arial" w:cs="Arial"/>
          <w:sz w:val="22"/>
        </w:rPr>
        <w:t xml:space="preserve">) (figure </w:t>
      </w:r>
      <w:r w:rsidR="005F1CEE">
        <w:rPr>
          <w:rFonts w:ascii="Arial" w:eastAsia="Times New Roman" w:hAnsi="Arial" w:cs="Arial"/>
          <w:sz w:val="22"/>
        </w:rPr>
        <w:t>8</w:t>
      </w:r>
      <w:r>
        <w:rPr>
          <w:rFonts w:ascii="Arial" w:eastAsia="Times New Roman" w:hAnsi="Arial" w:cs="Arial"/>
          <w:sz w:val="22"/>
        </w:rPr>
        <w:t xml:space="preserve">). Some samples were highly variable in their expression levels; however, the average ratio across </w:t>
      </w:r>
      <w:r w:rsidR="00A42424">
        <w:rPr>
          <w:rFonts w:ascii="Arial" w:eastAsia="Times New Roman" w:hAnsi="Arial" w:cs="Arial"/>
          <w:sz w:val="22"/>
        </w:rPr>
        <w:t>each</w:t>
      </w:r>
      <w:r>
        <w:rPr>
          <w:rFonts w:ascii="Arial" w:eastAsia="Times New Roman" w:hAnsi="Arial" w:cs="Arial"/>
          <w:sz w:val="22"/>
        </w:rPr>
        <w:t xml:space="preserve"> </w:t>
      </w:r>
      <w:r w:rsidR="00A42424">
        <w:rPr>
          <w:rFonts w:ascii="Arial" w:eastAsia="Times New Roman" w:hAnsi="Arial" w:cs="Arial"/>
          <w:sz w:val="22"/>
        </w:rPr>
        <w:t xml:space="preserve">aneuploid </w:t>
      </w:r>
      <w:r>
        <w:rPr>
          <w:rFonts w:ascii="Arial" w:eastAsia="Times New Roman" w:hAnsi="Arial" w:cs="Arial"/>
          <w:sz w:val="22"/>
        </w:rPr>
        <w:t xml:space="preserve">chromosome in question </w:t>
      </w:r>
      <w:commentRangeStart w:id="201"/>
      <w:r>
        <w:rPr>
          <w:rFonts w:ascii="Arial" w:eastAsia="Times New Roman" w:hAnsi="Arial" w:cs="Arial"/>
          <w:sz w:val="22"/>
        </w:rPr>
        <w:t xml:space="preserve">was as expected </w:t>
      </w:r>
      <w:commentRangeEnd w:id="201"/>
      <w:r w:rsidR="00A8784E">
        <w:rPr>
          <w:rStyle w:val="CommentReference"/>
        </w:rPr>
        <w:commentReference w:id="201"/>
      </w:r>
      <w:r>
        <w:rPr>
          <w:rFonts w:ascii="Arial" w:eastAsia="Times New Roman" w:hAnsi="Arial" w:cs="Arial"/>
          <w:sz w:val="22"/>
        </w:rPr>
        <w:t xml:space="preserve">(figure </w:t>
      </w:r>
      <w:r w:rsidR="005F1CEE">
        <w:rPr>
          <w:rFonts w:ascii="Arial" w:eastAsia="Times New Roman" w:hAnsi="Arial" w:cs="Arial"/>
          <w:sz w:val="22"/>
        </w:rPr>
        <w:t>8</w:t>
      </w:r>
      <w:r>
        <w:rPr>
          <w:rFonts w:ascii="Arial" w:eastAsia="Times New Roman" w:hAnsi="Arial" w:cs="Arial"/>
          <w:sz w:val="22"/>
        </w:rPr>
        <w:t xml:space="preserve">). </w:t>
      </w:r>
      <w:ins w:id="202" w:author="Holly Celina Mcqueary" w:date="2019-09-11T12:39:00Z">
        <w:r w:rsidR="00A32571">
          <w:rPr>
            <w:rFonts w:ascii="Arial" w:eastAsia="Times New Roman" w:hAnsi="Arial" w:cs="Arial"/>
            <w:sz w:val="22"/>
          </w:rPr>
          <w:t>The cis genes were clustered around the expected ratios (dependent on the type of aneuploidy: for monosomic chromosomes, expected ratio is 0.5, for trisomic</w:t>
        </w:r>
      </w:ins>
      <w:ins w:id="203" w:author="Holly Celina Mcqueary" w:date="2019-09-11T12:40:00Z">
        <w:r w:rsidR="00A32571">
          <w:rPr>
            <w:rFonts w:ascii="Arial" w:eastAsia="Times New Roman" w:hAnsi="Arial" w:cs="Arial"/>
            <w:sz w:val="22"/>
          </w:rPr>
          <w:t xml:space="preserve"> chromosomes, the expected ratio is 1.5, and for tetrasomic chromosomes the expected ratio is 2). The trans genes also showed the expected tr</w:t>
        </w:r>
      </w:ins>
      <w:ins w:id="204" w:author="Holly Celina Mcqueary" w:date="2019-09-11T12:42:00Z">
        <w:r w:rsidR="00A32571">
          <w:rPr>
            <w:rFonts w:ascii="Arial" w:eastAsia="Times New Roman" w:hAnsi="Arial" w:cs="Arial"/>
            <w:sz w:val="22"/>
          </w:rPr>
          <w:t>end:  if you have a duplication of a chromosome,</w:t>
        </w:r>
      </w:ins>
      <w:ins w:id="205" w:author="Holly Celina Mcqueary" w:date="2019-09-11T12:43:00Z">
        <w:r w:rsidR="00A32571">
          <w:rPr>
            <w:rFonts w:ascii="Arial" w:eastAsia="Times New Roman" w:hAnsi="Arial" w:cs="Arial"/>
            <w:sz w:val="22"/>
          </w:rPr>
          <w:t xml:space="preserve"> then the amount of DNA that is sequenced from this chromosome is higher than the amount of DNA sequenced from each of the other 15 chromosomes (e.g. chromosome II has less DNA reads than chromosome I).</w:t>
        </w:r>
      </w:ins>
      <w:ins w:id="206" w:author="Holly Celina Mcqueary" w:date="2019-09-11T12:44:00Z">
        <w:r w:rsidR="00A32571">
          <w:rPr>
            <w:rFonts w:ascii="Arial" w:eastAsia="Times New Roman" w:hAnsi="Arial" w:cs="Arial"/>
            <w:sz w:val="22"/>
          </w:rPr>
          <w:t xml:space="preserve"> The DNA content of the euploid chromosomes (trans genes) in the aneuploid progenitor is less than th</w:t>
        </w:r>
      </w:ins>
      <w:ins w:id="207" w:author="Holly Celina Mcqueary" w:date="2019-09-11T12:45:00Z">
        <w:r w:rsidR="00A32571">
          <w:rPr>
            <w:rFonts w:ascii="Arial" w:eastAsia="Times New Roman" w:hAnsi="Arial" w:cs="Arial"/>
            <w:sz w:val="22"/>
          </w:rPr>
          <w:t>e DNA content of the euploid chromosomes (trans genes) in the euploid ancestor, so the ratio you get when you compare these is less than 1. The amount of decrease or increase depends on the size of the chromosome and the type of aneuploidy (i.e. for monoso</w:t>
        </w:r>
      </w:ins>
      <w:ins w:id="208" w:author="Holly Celina Mcqueary" w:date="2019-09-11T12:46:00Z">
        <w:r w:rsidR="00A32571">
          <w:rPr>
            <w:rFonts w:ascii="Arial" w:eastAsia="Times New Roman" w:hAnsi="Arial" w:cs="Arial"/>
            <w:sz w:val="22"/>
          </w:rPr>
          <w:t>mies, the trans gene ratio will increase (&gt;1))</w:t>
        </w:r>
      </w:ins>
      <w:ins w:id="209" w:author="Holly Celina Mcqueary" w:date="2019-09-11T12:45:00Z">
        <w:r w:rsidR="00A32571">
          <w:rPr>
            <w:rFonts w:ascii="Arial" w:eastAsia="Times New Roman" w:hAnsi="Arial" w:cs="Arial"/>
            <w:sz w:val="22"/>
          </w:rPr>
          <w:t>.</w:t>
        </w:r>
      </w:ins>
      <w:ins w:id="210" w:author="Holly Celina Mcqueary" w:date="2019-09-11T12:46:00Z">
        <w:r w:rsidR="00A32571">
          <w:rPr>
            <w:rFonts w:ascii="Arial" w:eastAsia="Times New Roman" w:hAnsi="Arial" w:cs="Arial"/>
            <w:sz w:val="22"/>
          </w:rPr>
          <w:t xml:space="preserve"> </w:t>
        </w:r>
      </w:ins>
      <w:ins w:id="211" w:author="Holly Celina Mcqueary" w:date="2019-09-11T12:47:00Z">
        <w:r w:rsidR="00003175" w:rsidRPr="009D577A">
          <w:rPr>
            <w:rFonts w:ascii="Arial" w:eastAsia="Times New Roman" w:hAnsi="Arial" w:cs="Arial"/>
            <w:sz w:val="22"/>
          </w:rPr>
          <w:t xml:space="preserve">When the chromosome is duplicated, it increases the amount of DNA that the particular chromosome gets for sequencing and reduces the number of reads given to genes on the other chromosomes </w:t>
        </w:r>
      </w:ins>
      <w:proofErr w:type="gramStart"/>
      <w:ins w:id="212" w:author="Holly Celina Mcqueary" w:date="2019-09-11T12:48:00Z">
        <w:r w:rsidR="00003175" w:rsidRPr="009D577A">
          <w:rPr>
            <w:rFonts w:ascii="Arial" w:eastAsia="Times New Roman" w:hAnsi="Arial" w:cs="Arial"/>
            <w:sz w:val="22"/>
          </w:rPr>
          <w:t>The</w:t>
        </w:r>
        <w:proofErr w:type="gramEnd"/>
        <w:r w:rsidR="00003175" w:rsidRPr="009D577A">
          <w:rPr>
            <w:rFonts w:ascii="Arial" w:eastAsia="Times New Roman" w:hAnsi="Arial" w:cs="Arial"/>
            <w:sz w:val="22"/>
          </w:rPr>
          <w:t xml:space="preserve"> expected ratio of trans genes in a sample trisomic for chromosome I is XXXX. The ratio shown here does not demonstrate an expression effect from the aneuploid chromosome per say, but an artifact from sequencing.</w:t>
        </w:r>
      </w:ins>
      <w:ins w:id="213" w:author="Holly Celina Mcqueary" w:date="2019-09-11T12:49:00Z">
        <w:r w:rsidR="00003175">
          <w:rPr>
            <w:rFonts w:ascii="Arial" w:eastAsia="Times New Roman" w:hAnsi="Arial" w:cs="Arial"/>
            <w:sz w:val="22"/>
          </w:rPr>
          <w:t xml:space="preserve"> </w:t>
        </w:r>
        <w:proofErr w:type="spellStart"/>
        <w:r w:rsidR="00003175" w:rsidRPr="009D577A">
          <w:rPr>
            <w:rFonts w:ascii="Arial" w:eastAsia="Times New Roman" w:hAnsi="Arial" w:cs="Arial"/>
            <w:sz w:val="22"/>
          </w:rPr>
          <w:t>Birchler</w:t>
        </w:r>
        <w:proofErr w:type="spellEnd"/>
        <w:r w:rsidR="00003175" w:rsidRPr="009D577A">
          <w:rPr>
            <w:rFonts w:ascii="Arial" w:eastAsia="Times New Roman" w:hAnsi="Arial" w:cs="Arial"/>
            <w:sz w:val="22"/>
          </w:rPr>
          <w:t xml:space="preserve"> paper looked at </w:t>
        </w:r>
        <w:r w:rsidR="00003175" w:rsidRPr="009D577A">
          <w:rPr>
            <w:rFonts w:ascii="Arial" w:eastAsia="Times New Roman" w:hAnsi="Arial" w:cs="Arial"/>
            <w:sz w:val="22"/>
          </w:rPr>
          <w:lastRenderedPageBreak/>
          <w:t xml:space="preserve">the peaks of the distributions and claimed that the apparent skew to the left of 1.00 indicated that the aneuploid chromosome was causing other expression effects in the genome </w:t>
        </w:r>
      </w:ins>
    </w:p>
    <w:p w14:paraId="15160482" w14:textId="4A3D2CB9" w:rsidR="009D577A" w:rsidRDefault="0064725C">
      <w:pPr>
        <w:spacing w:line="360" w:lineRule="auto"/>
        <w:rPr>
          <w:rFonts w:ascii="Arial" w:eastAsia="Times New Roman" w:hAnsi="Arial" w:cs="Arial"/>
          <w:sz w:val="22"/>
        </w:rPr>
        <w:pPrChange w:id="214" w:author="Holly Celina Mcqueary" w:date="2019-09-04T14:07:00Z">
          <w:pPr/>
        </w:pPrChange>
      </w:pPr>
      <w:commentRangeStart w:id="215"/>
      <w:del w:id="216" w:author="Holly Celina Mcqueary" w:date="2019-09-11T12:37:00Z">
        <w:r w:rsidDel="00A32571">
          <w:rPr>
            <w:rFonts w:ascii="Arial" w:eastAsia="Times New Roman" w:hAnsi="Arial" w:cs="Arial"/>
            <w:sz w:val="22"/>
          </w:rPr>
          <w:delText xml:space="preserve">The majority of differentially expressed genes were located on trans chromosomes, </w:delText>
        </w:r>
        <w:commentRangeStart w:id="217"/>
        <w:r w:rsidDel="00A32571">
          <w:rPr>
            <w:rFonts w:ascii="Arial" w:eastAsia="Times New Roman" w:hAnsi="Arial" w:cs="Arial"/>
            <w:sz w:val="22"/>
          </w:rPr>
          <w:delText xml:space="preserve">which could be due to the majority of genes in general being located on the trans chromosomes (figure 11). </w:delText>
        </w:r>
        <w:commentRangeEnd w:id="217"/>
        <w:r w:rsidDel="00A32571">
          <w:rPr>
            <w:rStyle w:val="CommentReference"/>
          </w:rPr>
          <w:commentReference w:id="217"/>
        </w:r>
      </w:del>
      <w:commentRangeEnd w:id="215"/>
      <w:del w:id="218" w:author="Holly Celina Mcqueary" w:date="2019-09-11T12:51:00Z">
        <w:r w:rsidR="00A42424" w:rsidDel="00293DD5">
          <w:rPr>
            <w:rStyle w:val="CommentReference"/>
          </w:rPr>
          <w:commentReference w:id="215"/>
        </w:r>
      </w:del>
      <w:ins w:id="219" w:author="Holly Celina Mcqueary" w:date="2019-09-11T12:49:00Z">
        <w:r w:rsidR="00003175" w:rsidRPr="00A32571">
          <w:rPr>
            <w:rFonts w:ascii="Arial" w:eastAsia="Times New Roman" w:hAnsi="Arial" w:cs="Arial"/>
            <w:sz w:val="22"/>
          </w:rPr>
          <w:t xml:space="preserve"> </w:t>
        </w:r>
      </w:ins>
    </w:p>
    <w:p w14:paraId="2FBA962E" w14:textId="1F7948F7" w:rsidR="004F7BC0" w:rsidRDefault="004F7BC0">
      <w:pPr>
        <w:spacing w:line="360" w:lineRule="auto"/>
        <w:ind w:firstLine="720"/>
        <w:rPr>
          <w:rFonts w:ascii="Arial" w:eastAsia="Times New Roman" w:hAnsi="Arial" w:cs="Arial"/>
          <w:sz w:val="22"/>
        </w:rPr>
        <w:pPrChange w:id="220" w:author="Holly Celina Mcqueary" w:date="2019-09-04T14:07:00Z">
          <w:pPr>
            <w:ind w:firstLine="720"/>
          </w:pPr>
        </w:pPrChange>
      </w:pPr>
      <w:commentRangeStart w:id="221"/>
      <w:r>
        <w:rPr>
          <w:rFonts w:ascii="Arial" w:eastAsia="Times New Roman" w:hAnsi="Arial" w:cs="Arial"/>
          <w:sz w:val="22"/>
        </w:rPr>
        <w:t xml:space="preserve">Comparisons using </w:t>
      </w:r>
      <w:commentRangeStart w:id="222"/>
      <w:r>
        <w:rPr>
          <w:rFonts w:ascii="Arial" w:eastAsia="Times New Roman" w:hAnsi="Arial" w:cs="Arial"/>
          <w:sz w:val="22"/>
        </w:rPr>
        <w:t>Tukey’s Honestly Significantly Different Test</w:t>
      </w:r>
      <w:commentRangeEnd w:id="221"/>
      <w:r w:rsidR="00391BC9">
        <w:rPr>
          <w:rStyle w:val="CommentReference"/>
        </w:rPr>
        <w:commentReference w:id="221"/>
      </w:r>
      <w:r>
        <w:rPr>
          <w:rFonts w:ascii="Arial" w:eastAsia="Times New Roman" w:hAnsi="Arial" w:cs="Arial"/>
          <w:sz w:val="22"/>
        </w:rPr>
        <w:t xml:space="preserve"> were made between euploid and the aneuploid </w:t>
      </w:r>
      <w:r w:rsidR="00A42424">
        <w:rPr>
          <w:rFonts w:ascii="Arial" w:eastAsia="Times New Roman" w:hAnsi="Arial" w:cs="Arial"/>
          <w:sz w:val="22"/>
        </w:rPr>
        <w:t>samples</w:t>
      </w:r>
      <w:r>
        <w:rPr>
          <w:rFonts w:ascii="Arial" w:eastAsia="Times New Roman" w:hAnsi="Arial" w:cs="Arial"/>
          <w:sz w:val="22"/>
        </w:rPr>
        <w:t xml:space="preserve"> of interest (i.e</w:t>
      </w:r>
      <w:commentRangeStart w:id="223"/>
      <w:r>
        <w:rPr>
          <w:rFonts w:ascii="Arial" w:eastAsia="Times New Roman" w:hAnsi="Arial" w:cs="Arial"/>
          <w:sz w:val="22"/>
        </w:rPr>
        <w:t xml:space="preserve">. for chromosome 1, only those </w:t>
      </w:r>
      <w:r w:rsidR="00A42424">
        <w:rPr>
          <w:rFonts w:ascii="Arial" w:eastAsia="Times New Roman" w:hAnsi="Arial" w:cs="Arial"/>
          <w:sz w:val="22"/>
        </w:rPr>
        <w:t>samples</w:t>
      </w:r>
      <w:r>
        <w:rPr>
          <w:rFonts w:ascii="Arial" w:eastAsia="Times New Roman" w:hAnsi="Arial" w:cs="Arial"/>
          <w:sz w:val="22"/>
        </w:rPr>
        <w:t xml:space="preserve"> aneuploid for chromosome </w:t>
      </w:r>
      <w:r w:rsidR="00DF530C">
        <w:rPr>
          <w:rFonts w:ascii="Arial" w:eastAsia="Times New Roman" w:hAnsi="Arial" w:cs="Arial"/>
          <w:sz w:val="22"/>
        </w:rPr>
        <w:t>I</w:t>
      </w:r>
      <w:r>
        <w:rPr>
          <w:rFonts w:ascii="Arial" w:eastAsia="Times New Roman" w:hAnsi="Arial" w:cs="Arial"/>
          <w:sz w:val="22"/>
        </w:rPr>
        <w:t xml:space="preserve"> were analyzed against each of the euploid </w:t>
      </w:r>
      <w:r w:rsidR="00A42424">
        <w:rPr>
          <w:rFonts w:ascii="Arial" w:eastAsia="Times New Roman" w:hAnsi="Arial" w:cs="Arial"/>
          <w:sz w:val="22"/>
        </w:rPr>
        <w:t>samples</w:t>
      </w:r>
      <w:commentRangeEnd w:id="223"/>
      <w:r w:rsidR="009E272F">
        <w:rPr>
          <w:rStyle w:val="CommentReference"/>
        </w:rPr>
        <w:commentReference w:id="223"/>
      </w:r>
      <w:r>
        <w:rPr>
          <w:rFonts w:ascii="Arial" w:eastAsia="Times New Roman" w:hAnsi="Arial" w:cs="Arial"/>
          <w:sz w:val="22"/>
        </w:rPr>
        <w:t xml:space="preserve">). All aneuploid </w:t>
      </w:r>
      <w:r w:rsidR="00A42424">
        <w:rPr>
          <w:rFonts w:ascii="Arial" w:eastAsia="Times New Roman" w:hAnsi="Arial" w:cs="Arial"/>
          <w:sz w:val="22"/>
        </w:rPr>
        <w:t>samples</w:t>
      </w:r>
      <w:r>
        <w:rPr>
          <w:rFonts w:ascii="Arial" w:eastAsia="Times New Roman" w:hAnsi="Arial" w:cs="Arial"/>
          <w:sz w:val="22"/>
        </w:rPr>
        <w:t xml:space="preserve"> analyzed showed significant </w:t>
      </w:r>
      <w:commentRangeEnd w:id="222"/>
      <w:r w:rsidR="00716F66">
        <w:rPr>
          <w:rStyle w:val="CommentReference"/>
        </w:rPr>
        <w:commentReference w:id="222"/>
      </w:r>
      <w:r>
        <w:rPr>
          <w:rFonts w:ascii="Arial" w:eastAsia="Times New Roman" w:hAnsi="Arial" w:cs="Arial"/>
          <w:sz w:val="22"/>
        </w:rPr>
        <w:t xml:space="preserve">differential expression against each euploid </w:t>
      </w:r>
      <w:r w:rsidR="00A42424">
        <w:rPr>
          <w:rFonts w:ascii="Arial" w:eastAsia="Times New Roman" w:hAnsi="Arial" w:cs="Arial"/>
          <w:sz w:val="22"/>
        </w:rPr>
        <w:t>sample</w:t>
      </w:r>
      <w:r>
        <w:rPr>
          <w:rFonts w:ascii="Arial" w:eastAsia="Times New Roman" w:hAnsi="Arial" w:cs="Arial"/>
          <w:sz w:val="22"/>
        </w:rPr>
        <w:t xml:space="preserve"> for the chromosome of interest (Figure #). </w:t>
      </w:r>
      <w:r w:rsidRPr="00196E91">
        <w:rPr>
          <w:rFonts w:ascii="Arial" w:eastAsia="Times New Roman" w:hAnsi="Arial" w:cs="Arial"/>
          <w:sz w:val="22"/>
        </w:rPr>
        <w:t xml:space="preserve">Most, but not all, aneuploid </w:t>
      </w:r>
      <w:r w:rsidR="00A42424" w:rsidRPr="00196E91">
        <w:rPr>
          <w:rFonts w:ascii="Arial" w:eastAsia="Times New Roman" w:hAnsi="Arial" w:cs="Arial"/>
          <w:sz w:val="22"/>
        </w:rPr>
        <w:t>samples</w:t>
      </w:r>
      <w:r w:rsidRPr="00196E91">
        <w:rPr>
          <w:rFonts w:ascii="Arial" w:eastAsia="Times New Roman" w:hAnsi="Arial" w:cs="Arial"/>
          <w:sz w:val="22"/>
        </w:rPr>
        <w:t xml:space="preserve"> had nonsignificant p-values when comparing the gene expression on the aneuploid chromosome to the expected value of gene expression of a monosomic/trisomic/tetrasomic chromosome</w:t>
      </w:r>
      <w:ins w:id="224" w:author="Dave Hall" w:date="2019-08-20T09:26:00Z">
        <w:r w:rsidR="00391BC9">
          <w:rPr>
            <w:rFonts w:ascii="Arial" w:eastAsia="Times New Roman" w:hAnsi="Arial" w:cs="Arial"/>
            <w:sz w:val="22"/>
          </w:rPr>
          <w:t xml:space="preserve"> assuming no dosage compensation</w:t>
        </w:r>
      </w:ins>
      <w:r w:rsidRPr="00196E91">
        <w:rPr>
          <w:rFonts w:ascii="Arial" w:eastAsia="Times New Roman" w:hAnsi="Arial" w:cs="Arial"/>
          <w:sz w:val="22"/>
        </w:rPr>
        <w:t>.</w:t>
      </w:r>
      <w:r w:rsidR="00E12979">
        <w:rPr>
          <w:rFonts w:ascii="Arial" w:eastAsia="Times New Roman" w:hAnsi="Arial" w:cs="Arial"/>
          <w:sz w:val="22"/>
        </w:rPr>
        <w:t xml:space="preserve"> </w:t>
      </w:r>
      <w:r w:rsidR="004948FD">
        <w:rPr>
          <w:rFonts w:ascii="Arial" w:eastAsia="Times New Roman" w:hAnsi="Arial" w:cs="Arial"/>
          <w:sz w:val="22"/>
        </w:rPr>
        <w:t>(</w:t>
      </w:r>
      <w:commentRangeStart w:id="225"/>
      <w:r w:rsidR="004948FD">
        <w:rPr>
          <w:rFonts w:ascii="Arial" w:eastAsia="Times New Roman" w:hAnsi="Arial" w:cs="Arial"/>
          <w:sz w:val="22"/>
        </w:rPr>
        <w:t xml:space="preserve">Sample 18, chromosome I, p &lt;0.05; </w:t>
      </w:r>
      <w:r>
        <w:rPr>
          <w:rFonts w:ascii="Arial" w:eastAsia="Times New Roman" w:hAnsi="Arial" w:cs="Arial"/>
          <w:sz w:val="22"/>
        </w:rPr>
        <w:t xml:space="preserve"> </w:t>
      </w:r>
      <w:r w:rsidR="004948FD">
        <w:rPr>
          <w:rFonts w:ascii="Arial" w:eastAsia="Times New Roman" w:hAnsi="Arial" w:cs="Arial"/>
          <w:sz w:val="22"/>
        </w:rPr>
        <w:t>sample 49, chromosome V, p&lt;0.05;sample 59, chromosome VII, p&lt;0.05;sample 61, chromosome VII, p&lt;0.05</w:t>
      </w:r>
      <w:commentRangeEnd w:id="225"/>
      <w:r w:rsidR="00391BC9">
        <w:rPr>
          <w:rStyle w:val="CommentReference"/>
        </w:rPr>
        <w:commentReference w:id="225"/>
      </w:r>
      <w:r w:rsidR="00A42424">
        <w:rPr>
          <w:rFonts w:ascii="Arial" w:eastAsia="Times New Roman" w:hAnsi="Arial" w:cs="Arial"/>
          <w:sz w:val="22"/>
        </w:rPr>
        <w:t>)</w:t>
      </w:r>
      <w:r w:rsidR="004948FD">
        <w:rPr>
          <w:rFonts w:ascii="Arial" w:eastAsia="Times New Roman" w:hAnsi="Arial" w:cs="Arial"/>
          <w:sz w:val="22"/>
        </w:rPr>
        <w:t xml:space="preserve"> </w:t>
      </w:r>
      <w:r>
        <w:rPr>
          <w:rFonts w:ascii="Arial" w:eastAsia="Times New Roman" w:hAnsi="Arial" w:cs="Arial"/>
          <w:sz w:val="22"/>
        </w:rPr>
        <w:t xml:space="preserve">Together, these observations support the conclusion that there is no whole-chromosome dosage compensation occurring in either the hybrid or lab strains. </w:t>
      </w:r>
      <w:r w:rsidR="00A42424">
        <w:rPr>
          <w:rFonts w:ascii="Arial" w:eastAsia="Times New Roman" w:hAnsi="Arial" w:cs="Arial"/>
          <w:sz w:val="22"/>
        </w:rPr>
        <w:t xml:space="preserve">The RNA levels of aneuploid chromosomes in samples with known aneuploidies are not statistically significantly different than expected given the DNA ratio. </w:t>
      </w:r>
      <w:r>
        <w:rPr>
          <w:rFonts w:ascii="Arial" w:eastAsia="Times New Roman" w:hAnsi="Arial" w:cs="Arial"/>
          <w:sz w:val="22"/>
        </w:rPr>
        <w:t xml:space="preserve">These findings are supported by previous work showing no dosage compensation in aneuploid yeast </w: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Torres</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0)</w:t>
      </w:r>
      <w:r>
        <w:rPr>
          <w:rFonts w:ascii="Arial" w:eastAsia="Times New Roman" w:hAnsi="Arial" w:cs="Arial"/>
          <w:sz w:val="22"/>
        </w:rPr>
        <w:fldChar w:fldCharType="end"/>
      </w:r>
      <w:r>
        <w:rPr>
          <w:rFonts w:ascii="Arial" w:eastAsia="Times New Roman" w:hAnsi="Arial" w:cs="Arial"/>
          <w:sz w:val="22"/>
        </w:rPr>
        <w:t xml:space="preserve">. </w:t>
      </w:r>
    </w:p>
    <w:p w14:paraId="24203EA6" w14:textId="684898A9" w:rsidR="004F7BC0" w:rsidDel="00A21911" w:rsidRDefault="004F7BC0">
      <w:pPr>
        <w:spacing w:line="360" w:lineRule="auto"/>
        <w:ind w:firstLine="720"/>
        <w:rPr>
          <w:moveFrom w:id="226" w:author="Holly Celina Mcqueary" w:date="2019-09-16T13:44:00Z"/>
          <w:rFonts w:ascii="Arial" w:eastAsia="Times New Roman" w:hAnsi="Arial" w:cs="Arial"/>
          <w:sz w:val="22"/>
        </w:rPr>
        <w:pPrChange w:id="227" w:author="Holly Celina Mcqueary" w:date="2019-09-04T14:07:00Z">
          <w:pPr>
            <w:ind w:firstLine="720"/>
          </w:pPr>
        </w:pPrChange>
      </w:pPr>
      <w:moveFromRangeStart w:id="228" w:author="Holly Celina Mcqueary" w:date="2019-09-16T13:44:00Z" w:name="move19533860"/>
      <w:commentRangeStart w:id="229"/>
      <w:moveFrom w:id="230" w:author="Holly Celina Mcqueary" w:date="2019-09-16T13:44:00Z">
        <w:r w:rsidDel="00A21911">
          <w:rPr>
            <w:rFonts w:ascii="Arial" w:eastAsia="Times New Roman" w:hAnsi="Arial" w:cs="Arial"/>
            <w:sz w:val="22"/>
          </w:rPr>
          <w:t xml:space="preserve">Although autosomal dosage compensation has been observed in higher eukaryotes (cite some drosophila autosomal DC papers), it may be that these loci are more susceptible to </w:t>
        </w:r>
        <w:commentRangeStart w:id="231"/>
        <w:r w:rsidDel="00A21911">
          <w:rPr>
            <w:rFonts w:ascii="Arial" w:eastAsia="Times New Roman" w:hAnsi="Arial" w:cs="Arial"/>
            <w:sz w:val="22"/>
          </w:rPr>
          <w:t xml:space="preserve">dosage imbalances, or the phenomenon and mechanism of autosomal dosage compensation has </w:t>
        </w:r>
        <w:r w:rsidRPr="00A21C74" w:rsidDel="00A21911">
          <w:rPr>
            <w:rFonts w:ascii="Arial" w:eastAsia="Times New Roman" w:hAnsi="Arial" w:cs="Arial"/>
            <w:sz w:val="22"/>
            <w:highlight w:val="yellow"/>
          </w:rPr>
          <w:t>evolved later in eukaryotes.</w:t>
        </w:r>
        <w:r w:rsidDel="00A21911">
          <w:rPr>
            <w:rFonts w:ascii="Arial" w:eastAsia="Times New Roman" w:hAnsi="Arial" w:cs="Arial"/>
            <w:sz w:val="22"/>
          </w:rPr>
          <w:t xml:space="preserve"> </w:t>
        </w:r>
        <w:commentRangeEnd w:id="231"/>
        <w:r w:rsidR="00466E8F" w:rsidDel="00A21911">
          <w:rPr>
            <w:rStyle w:val="CommentReference"/>
          </w:rPr>
          <w:commentReference w:id="231"/>
        </w:r>
        <w:r w:rsidDel="00A21911">
          <w:rPr>
            <w:rFonts w:ascii="Arial" w:eastAsia="Times New Roman" w:hAnsi="Arial" w:cs="Arial"/>
            <w:sz w:val="22"/>
          </w:rPr>
          <w:t xml:space="preserve">Perhaps yeast do not require a mechanism of autosomal DC as they are so numerous and have a short generation time, so selection can act quickly to get rid of segmental or whole chromosome aneuploidies. </w:t>
        </w:r>
        <w:commentRangeEnd w:id="229"/>
        <w:r w:rsidR="00391BC9" w:rsidDel="00A21911">
          <w:rPr>
            <w:rStyle w:val="CommentReference"/>
          </w:rPr>
          <w:commentReference w:id="229"/>
        </w:r>
      </w:moveFrom>
    </w:p>
    <w:moveFromRangeEnd w:id="228"/>
    <w:p w14:paraId="04103B47" w14:textId="77777777" w:rsidR="004F7BC0" w:rsidRDefault="004F7BC0">
      <w:pPr>
        <w:spacing w:line="360" w:lineRule="auto"/>
        <w:rPr>
          <w:rFonts w:ascii="Arial" w:eastAsia="Times New Roman" w:hAnsi="Arial" w:cs="Arial"/>
          <w:sz w:val="22"/>
        </w:rPr>
        <w:pPrChange w:id="232" w:author="Holly Celina Mcqueary" w:date="2019-09-04T14:07:00Z">
          <w:pPr/>
        </w:pPrChange>
      </w:pPr>
    </w:p>
    <w:p w14:paraId="7DBEC584" w14:textId="29601FED" w:rsidR="004F7BC0" w:rsidRDefault="004F7BC0">
      <w:pPr>
        <w:spacing w:line="360" w:lineRule="auto"/>
        <w:rPr>
          <w:rFonts w:ascii="Arial" w:eastAsia="Times New Roman" w:hAnsi="Arial" w:cs="Arial"/>
          <w:b/>
          <w:sz w:val="22"/>
        </w:rPr>
        <w:pPrChange w:id="233" w:author="Holly Celina Mcqueary" w:date="2019-09-04T14:07:00Z">
          <w:pPr/>
        </w:pPrChange>
      </w:pPr>
      <w:r w:rsidRPr="0026382A">
        <w:rPr>
          <w:rFonts w:ascii="Arial" w:eastAsia="Times New Roman" w:hAnsi="Arial" w:cs="Arial"/>
          <w:b/>
          <w:sz w:val="22"/>
        </w:rPr>
        <w:t>Individual Genes</w:t>
      </w:r>
    </w:p>
    <w:p w14:paraId="67B59A91" w14:textId="77777777" w:rsidR="00883A21" w:rsidRDefault="00883A21">
      <w:pPr>
        <w:spacing w:line="360" w:lineRule="auto"/>
        <w:rPr>
          <w:rFonts w:ascii="Arial" w:eastAsia="Times New Roman" w:hAnsi="Arial" w:cs="Arial"/>
          <w:b/>
          <w:sz w:val="22"/>
        </w:rPr>
        <w:pPrChange w:id="234" w:author="Holly Celina Mcqueary" w:date="2019-09-04T14:07:00Z">
          <w:pPr/>
        </w:pPrChange>
      </w:pPr>
    </w:p>
    <w:p w14:paraId="6B7EBDA5" w14:textId="523FA0F5" w:rsidR="00883A21" w:rsidRDefault="00EA731B">
      <w:pPr>
        <w:spacing w:line="360" w:lineRule="auto"/>
        <w:rPr>
          <w:rFonts w:ascii="Arial" w:eastAsia="Times New Roman" w:hAnsi="Arial" w:cs="Arial"/>
          <w:i/>
          <w:sz w:val="22"/>
        </w:rPr>
        <w:pPrChange w:id="235" w:author="Holly Celina Mcqueary" w:date="2019-09-04T14:07:00Z">
          <w:pPr/>
        </w:pPrChange>
      </w:pPr>
      <w:r w:rsidRPr="00EA731B">
        <w:rPr>
          <w:rFonts w:ascii="Arial" w:eastAsia="Times New Roman" w:hAnsi="Arial" w:cs="Arial"/>
          <w:i/>
          <w:sz w:val="22"/>
        </w:rPr>
        <w:t>Individual Dosage-Compensated Genes</w:t>
      </w:r>
    </w:p>
    <w:p w14:paraId="617DC756" w14:textId="7FE03B64" w:rsidR="00EA731B" w:rsidRDefault="00E203F1" w:rsidP="004353CF">
      <w:pPr>
        <w:spacing w:line="360" w:lineRule="auto"/>
        <w:rPr>
          <w:ins w:id="236" w:author="Holly Celina Mcqueary" w:date="2019-09-11T13:02:00Z"/>
          <w:rFonts w:ascii="Arial" w:eastAsia="Times New Roman" w:hAnsi="Arial" w:cs="Arial"/>
          <w:sz w:val="22"/>
        </w:rPr>
      </w:pPr>
      <w:r>
        <w:rPr>
          <w:rFonts w:ascii="Arial" w:eastAsia="Times New Roman" w:hAnsi="Arial" w:cs="Arial"/>
          <w:sz w:val="22"/>
        </w:rPr>
        <w:tab/>
      </w:r>
      <w:commentRangeStart w:id="237"/>
      <w:r w:rsidR="003A6FB3">
        <w:rPr>
          <w:rFonts w:ascii="Arial" w:eastAsia="Times New Roman" w:hAnsi="Arial" w:cs="Arial"/>
          <w:sz w:val="22"/>
        </w:rPr>
        <w:t>We defined five groups of gene expression</w:t>
      </w:r>
      <w:commentRangeEnd w:id="237"/>
      <w:r w:rsidR="00391BC9">
        <w:rPr>
          <w:rStyle w:val="CommentReference"/>
        </w:rPr>
        <w:commentReference w:id="237"/>
      </w:r>
      <w:r w:rsidR="003A6FB3">
        <w:rPr>
          <w:rFonts w:ascii="Arial" w:eastAsia="Times New Roman" w:hAnsi="Arial" w:cs="Arial"/>
          <w:sz w:val="22"/>
        </w:rPr>
        <w:t>: no dosage compensation</w:t>
      </w:r>
      <w:r w:rsidR="00D46594">
        <w:rPr>
          <w:rFonts w:ascii="Arial" w:eastAsia="Times New Roman" w:hAnsi="Arial" w:cs="Arial"/>
          <w:sz w:val="22"/>
        </w:rPr>
        <w:t>,</w:t>
      </w:r>
      <w:r w:rsidR="003A6FB3">
        <w:rPr>
          <w:rFonts w:ascii="Arial" w:eastAsia="Times New Roman" w:hAnsi="Arial" w:cs="Arial"/>
          <w:sz w:val="22"/>
        </w:rPr>
        <w:t xml:space="preserve"> partial dosage compensation, full dosage compensation, anti</w:t>
      </w:r>
      <w:r w:rsidR="009A2ED6">
        <w:rPr>
          <w:rFonts w:ascii="Arial" w:eastAsia="Times New Roman" w:hAnsi="Arial" w:cs="Arial"/>
          <w:sz w:val="22"/>
        </w:rPr>
        <w:t>-</w:t>
      </w:r>
      <w:r w:rsidR="003A6FB3">
        <w:rPr>
          <w:rFonts w:ascii="Arial" w:eastAsia="Times New Roman" w:hAnsi="Arial" w:cs="Arial"/>
          <w:sz w:val="22"/>
        </w:rPr>
        <w:t>dosage compensation, and over</w:t>
      </w:r>
      <w:r w:rsidR="009A2ED6">
        <w:rPr>
          <w:rFonts w:ascii="Arial" w:eastAsia="Times New Roman" w:hAnsi="Arial" w:cs="Arial"/>
          <w:sz w:val="22"/>
        </w:rPr>
        <w:t>-</w:t>
      </w:r>
      <w:r w:rsidR="003A6FB3">
        <w:rPr>
          <w:rFonts w:ascii="Arial" w:eastAsia="Times New Roman" w:hAnsi="Arial" w:cs="Arial"/>
          <w:sz w:val="22"/>
        </w:rPr>
        <w:t>dosage compensation.</w:t>
      </w:r>
      <w:r>
        <w:rPr>
          <w:rFonts w:ascii="Arial" w:eastAsia="Times New Roman" w:hAnsi="Arial" w:cs="Arial"/>
          <w:sz w:val="22"/>
        </w:rPr>
        <w:t xml:space="preserve"> </w:t>
      </w:r>
      <w:commentRangeStart w:id="238"/>
      <w:r w:rsidR="003A6FB3">
        <w:rPr>
          <w:rFonts w:ascii="Arial" w:eastAsia="Times New Roman" w:hAnsi="Arial" w:cs="Arial"/>
          <w:sz w:val="22"/>
        </w:rPr>
        <w:t>Most</w:t>
      </w:r>
      <w:r w:rsidR="00FC6431">
        <w:rPr>
          <w:rFonts w:ascii="Arial" w:eastAsia="Times New Roman" w:hAnsi="Arial" w:cs="Arial"/>
          <w:sz w:val="22"/>
        </w:rPr>
        <w:t xml:space="preserve"> aneuploid samples had predominantly</w:t>
      </w:r>
      <w:r w:rsidR="003A6FB3">
        <w:rPr>
          <w:rFonts w:ascii="Arial" w:eastAsia="Times New Roman" w:hAnsi="Arial" w:cs="Arial"/>
          <w:sz w:val="22"/>
        </w:rPr>
        <w:t xml:space="preserve"> anti-compensated genes. The average percent of genes with anti-compensation on the aneuploid chromosome was 2.7% across all aneuploid chromosomes tested</w:t>
      </w:r>
      <w:commentRangeEnd w:id="238"/>
      <w:r w:rsidR="00391BC9">
        <w:rPr>
          <w:rStyle w:val="CommentReference"/>
        </w:rPr>
        <w:commentReference w:id="238"/>
      </w:r>
      <w:r w:rsidR="003A6FB3">
        <w:rPr>
          <w:rFonts w:ascii="Arial" w:eastAsia="Times New Roman" w:hAnsi="Arial" w:cs="Arial"/>
          <w:sz w:val="22"/>
        </w:rPr>
        <w:t xml:space="preserve">. The average percent of genes with over-compensation was 0.2% and there were no genes on any aneuploid chromosome that showed </w:t>
      </w:r>
      <w:r w:rsidR="001C6C9E">
        <w:rPr>
          <w:rFonts w:ascii="Arial" w:eastAsia="Times New Roman" w:hAnsi="Arial" w:cs="Arial"/>
          <w:sz w:val="22"/>
        </w:rPr>
        <w:t xml:space="preserve">statistically significant </w:t>
      </w:r>
      <w:r w:rsidR="003A6FB3">
        <w:rPr>
          <w:rFonts w:ascii="Arial" w:eastAsia="Times New Roman" w:hAnsi="Arial" w:cs="Arial"/>
          <w:sz w:val="22"/>
        </w:rPr>
        <w:t xml:space="preserve">partial or full dosage compensation. </w:t>
      </w:r>
    </w:p>
    <w:p w14:paraId="1CD7C751" w14:textId="77777777" w:rsidR="00381778" w:rsidRPr="00496D59" w:rsidRDefault="00381778">
      <w:pPr>
        <w:spacing w:line="360" w:lineRule="auto"/>
        <w:ind w:firstLine="720"/>
        <w:rPr>
          <w:moveTo w:id="239" w:author="Holly Celina Mcqueary" w:date="2019-09-11T13:02:00Z"/>
          <w:rFonts w:ascii="Arial" w:eastAsia="Times New Roman" w:hAnsi="Arial" w:cs="Arial"/>
          <w:sz w:val="22"/>
          <w:szCs w:val="22"/>
        </w:rPr>
        <w:pPrChange w:id="240" w:author="Holly Celina Mcqueary" w:date="2019-09-11T13:02:00Z">
          <w:pPr>
            <w:spacing w:line="360" w:lineRule="auto"/>
          </w:pPr>
        </w:pPrChange>
      </w:pPr>
      <w:moveToRangeStart w:id="241" w:author="Holly Celina Mcqueary" w:date="2019-09-11T13:02:00Z" w:name="move19099374"/>
      <w:commentRangeStart w:id="242"/>
      <w:moveTo w:id="243" w:author="Holly Celina Mcqueary" w:date="2019-09-11T13:02:00Z">
        <w:r w:rsidRPr="00496D59">
          <w:rPr>
            <w:rFonts w:ascii="Arial" w:eastAsia="Times New Roman" w:hAnsi="Arial" w:cs="Arial"/>
            <w:sz w:val="22"/>
            <w:szCs w:val="22"/>
          </w:rPr>
          <w:t xml:space="preserve">To determine if there were any statistically significant dosage-compensated genes, we performed a test to parse out the </w:t>
        </w:r>
      </w:moveTo>
      <w:commentRangeEnd w:id="242"/>
      <w:r>
        <w:rPr>
          <w:rStyle w:val="CommentReference"/>
        </w:rPr>
        <w:commentReference w:id="242"/>
      </w:r>
      <w:moveTo w:id="244" w:author="Holly Celina Mcqueary" w:date="2019-09-11T13:02:00Z">
        <w:r w:rsidRPr="00496D59">
          <w:rPr>
            <w:rFonts w:ascii="Arial" w:eastAsia="Times New Roman" w:hAnsi="Arial" w:cs="Arial"/>
            <w:sz w:val="22"/>
            <w:szCs w:val="22"/>
          </w:rPr>
          <w:t>specific types of gene expression we were looking for</w:t>
        </w:r>
        <w:r>
          <w:rPr>
            <w:rFonts w:ascii="Arial" w:eastAsia="Times New Roman" w:hAnsi="Arial" w:cs="Arial"/>
            <w:sz w:val="22"/>
            <w:szCs w:val="22"/>
          </w:rPr>
          <w:t xml:space="preserve">, using the same metrics as Malone et al 2012 </w:t>
        </w:r>
        <w:r>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1OTY3NTYwNCIgZ3VpZD0iYTEwZDVhZjMtZGFiYi00MDY1LWFj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1OTY3NTYwNCIgZ3VpZD0iYTEwZDVhZjMtZGFiYi00MDY1LWFj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</w:fldData>
          </w:fldChar>
        </w:r>
        <w:r>
          <w:rPr>
            <w:rFonts w:ascii="Arial" w:eastAsia="Times New Roman" w:hAnsi="Arial" w:cs="Arial"/>
            <w:sz w:val="22"/>
            <w:szCs w:val="22"/>
          </w:rPr>
          <w:instrText xml:space="preserve"> ADDIN EN.CITE.DATA </w:instrText>
        </w:r>
      </w:moveTo>
      <w:ins w:id="245" w:author="Holly Celina Mcqueary" w:date="2019-09-11T13:02:00Z">
        <w:r>
          <w:rPr>
            <w:rFonts w:ascii="Arial" w:eastAsia="Times New Roman" w:hAnsi="Arial" w:cs="Arial"/>
            <w:sz w:val="22"/>
            <w:szCs w:val="22"/>
          </w:rPr>
        </w:r>
      </w:ins>
      <w:moveTo w:id="246" w:author="Holly Celina Mcqueary" w:date="2019-09-11T13:02:00Z">
        <w:r>
          <w:rPr>
            <w:rFonts w:ascii="Arial" w:eastAsia="Times New Roman" w:hAnsi="Arial" w:cs="Arial"/>
            <w:sz w:val="22"/>
            <w:szCs w:val="22"/>
          </w:rPr>
          <w:fldChar w:fldCharType="end"/>
        </w:r>
      </w:moveTo>
      <w:ins w:id="247" w:author="Holly Celina Mcqueary" w:date="2019-09-11T13:02:00Z">
        <w:r>
          <w:rPr>
            <w:rFonts w:ascii="Arial" w:eastAsia="Times New Roman" w:hAnsi="Arial" w:cs="Arial"/>
            <w:sz w:val="22"/>
            <w:szCs w:val="22"/>
          </w:rPr>
        </w:r>
      </w:ins>
      <w:moveTo w:id="248" w:author="Holly Celina Mcqueary" w:date="2019-09-11T13:02:00Z">
        <w:r>
          <w:rPr>
            <w:rFonts w:ascii="Arial" w:eastAsia="Times New Roman" w:hAnsi="Arial" w:cs="Arial"/>
            <w:sz w:val="22"/>
            <w:szCs w:val="22"/>
          </w:rPr>
          <w:fldChar w:fldCharType="separate"/>
        </w:r>
        <w:r>
          <w:rPr>
            <w:rFonts w:ascii="Arial" w:eastAsia="Times New Roman" w:hAnsi="Arial" w:cs="Arial"/>
            <w:noProof/>
            <w:sz w:val="22"/>
            <w:szCs w:val="22"/>
          </w:rPr>
          <w:t>(</w:t>
        </w:r>
        <w:r w:rsidRPr="00C47597">
          <w:rPr>
            <w:rFonts w:ascii="Arial" w:eastAsia="Times New Roman" w:hAnsi="Arial" w:cs="Arial"/>
            <w:smallCaps/>
            <w:noProof/>
            <w:sz w:val="22"/>
            <w:szCs w:val="22"/>
          </w:rPr>
          <w:t>Malone</w:t>
        </w:r>
        <w:r w:rsidRPr="00C47597">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w:t>
        </w:r>
        <w:r>
          <w:rPr>
            <w:rFonts w:ascii="Arial" w:eastAsia="Times New Roman" w:hAnsi="Arial" w:cs="Arial"/>
            <w:sz w:val="22"/>
            <w:szCs w:val="22"/>
          </w:rPr>
          <w:fldChar w:fldCharType="end"/>
        </w:r>
        <w:r>
          <w:rPr>
            <w:rFonts w:ascii="Arial" w:eastAsia="Times New Roman" w:hAnsi="Arial" w:cs="Arial"/>
            <w:sz w:val="22"/>
            <w:szCs w:val="22"/>
          </w:rPr>
          <w:t>.</w:t>
        </w:r>
        <w:r w:rsidRPr="00496D59">
          <w:rPr>
            <w:rFonts w:ascii="Arial" w:eastAsia="Times New Roman" w:hAnsi="Arial" w:cs="Arial"/>
            <w:sz w:val="22"/>
            <w:szCs w:val="22"/>
          </w:rPr>
          <w:t xml:space="preserve"> In the first test, we tested the hypothesis that the expression of the gene was equal to the expected dose for the DNA copy number of that gene. For example, 1x genes would have an expected expression level of -1 log2fold change when compared to the ancestor. 2x genes would have log2fold change</w:t>
        </w:r>
        <w:r>
          <w:rPr>
            <w:rFonts w:ascii="Arial" w:eastAsia="Times New Roman" w:hAnsi="Arial" w:cs="Arial"/>
            <w:sz w:val="22"/>
            <w:szCs w:val="22"/>
          </w:rPr>
          <w:t xml:space="preserve"> equal to </w:t>
        </w:r>
        <w:r>
          <w:rPr>
            <w:rFonts w:ascii="Arial" w:eastAsia="Times New Roman" w:hAnsi="Arial" w:cs="Arial"/>
            <w:sz w:val="22"/>
            <w:szCs w:val="22"/>
          </w:rPr>
          <w:lastRenderedPageBreak/>
          <w:t>0</w:t>
        </w:r>
        <w:r w:rsidRPr="00496D59">
          <w:rPr>
            <w:rFonts w:ascii="Arial" w:eastAsia="Times New Roman" w:hAnsi="Arial" w:cs="Arial"/>
            <w:sz w:val="22"/>
            <w:szCs w:val="22"/>
          </w:rPr>
          <w:t>, 3x genes would have log2fold change</w:t>
        </w:r>
        <w:r>
          <w:rPr>
            <w:rFonts w:ascii="Arial" w:eastAsia="Times New Roman" w:hAnsi="Arial" w:cs="Arial"/>
            <w:sz w:val="22"/>
            <w:szCs w:val="22"/>
          </w:rPr>
          <w:t xml:space="preserve"> equal to </w:t>
        </w:r>
        <w:r w:rsidRPr="00496D59">
          <w:rPr>
            <w:rFonts w:ascii="Arial" w:eastAsia="Times New Roman" w:hAnsi="Arial" w:cs="Arial"/>
            <w:sz w:val="22"/>
            <w:szCs w:val="22"/>
          </w:rPr>
          <w:t>0.585, and 4x genes would have log2fold change</w:t>
        </w:r>
        <w:r>
          <w:rPr>
            <w:rFonts w:ascii="Arial" w:eastAsia="Times New Roman" w:hAnsi="Arial" w:cs="Arial"/>
            <w:sz w:val="22"/>
            <w:szCs w:val="22"/>
          </w:rPr>
          <w:t xml:space="preserve"> equal to </w:t>
        </w:r>
        <w:r w:rsidRPr="00496D59">
          <w:rPr>
            <w:rFonts w:ascii="Arial" w:eastAsia="Times New Roman" w:hAnsi="Arial" w:cs="Arial"/>
            <w:sz w:val="22"/>
            <w:szCs w:val="22"/>
          </w:rPr>
          <w:t>1 when compared to the ancestral gene expression level. If the gene was found to be statistically insignificant (FDR p</w:t>
        </w:r>
        <w:r>
          <w:rPr>
            <w:rFonts w:ascii="Arial" w:eastAsia="Times New Roman" w:hAnsi="Arial" w:cs="Arial"/>
            <w:sz w:val="22"/>
            <w:szCs w:val="22"/>
          </w:rPr>
          <w:t>-</w:t>
        </w:r>
        <w:r w:rsidRPr="00496D59">
          <w:rPr>
            <w:rFonts w:ascii="Arial" w:eastAsia="Times New Roman" w:hAnsi="Arial" w:cs="Arial"/>
            <w:sz w:val="22"/>
            <w:szCs w:val="22"/>
          </w:rPr>
          <w:t>value &gt; 0.1), then there was no dosage compensation detected for this gene. If, however, the gene was found to be statistically significantly different than the expected dose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lt;0.1), further tests were needed. </w:t>
        </w:r>
      </w:moveTo>
    </w:p>
    <w:p w14:paraId="1D061DC8" w14:textId="77777777" w:rsidR="00381778" w:rsidRPr="00496D59" w:rsidRDefault="00381778" w:rsidP="00381778">
      <w:pPr>
        <w:spacing w:line="360" w:lineRule="auto"/>
        <w:rPr>
          <w:moveTo w:id="249" w:author="Holly Celina Mcqueary" w:date="2019-09-11T13:02:00Z"/>
          <w:rFonts w:ascii="Arial" w:eastAsia="Times New Roman" w:hAnsi="Arial" w:cs="Arial"/>
          <w:sz w:val="22"/>
          <w:szCs w:val="22"/>
        </w:rPr>
      </w:pPr>
      <w:moveTo w:id="250" w:author="Holly Celina Mcqueary" w:date="2019-09-11T13:02:00Z">
        <w:r w:rsidRPr="00496D59">
          <w:rPr>
            <w:rFonts w:ascii="Arial" w:eastAsia="Times New Roman" w:hAnsi="Arial" w:cs="Arial"/>
            <w:sz w:val="22"/>
            <w:szCs w:val="22"/>
          </w:rPr>
          <w:tab/>
          <w:t xml:space="preserve">In the second test, we determined if the expression of the gene was equal to the expected dose of disomic </w:t>
        </w:r>
        <w:r>
          <w:rPr>
            <w:rFonts w:ascii="Arial" w:eastAsia="Times New Roman" w:hAnsi="Arial" w:cs="Arial"/>
            <w:sz w:val="22"/>
            <w:szCs w:val="22"/>
          </w:rPr>
          <w:t>(</w:t>
        </w:r>
        <w:r w:rsidRPr="00496D59">
          <w:rPr>
            <w:rFonts w:ascii="Arial" w:eastAsia="Times New Roman" w:hAnsi="Arial" w:cs="Arial"/>
            <w:sz w:val="22"/>
            <w:szCs w:val="22"/>
          </w:rPr>
          <w:t>euploid</w:t>
        </w:r>
        <w:r>
          <w:rPr>
            <w:rFonts w:ascii="Arial" w:eastAsia="Times New Roman" w:hAnsi="Arial" w:cs="Arial"/>
            <w:sz w:val="22"/>
            <w:szCs w:val="22"/>
          </w:rPr>
          <w:t>)</w:t>
        </w:r>
        <w:r w:rsidRPr="00496D59">
          <w:rPr>
            <w:rFonts w:ascii="Arial" w:eastAsia="Times New Roman" w:hAnsi="Arial" w:cs="Arial"/>
            <w:sz w:val="22"/>
            <w:szCs w:val="22"/>
          </w:rPr>
          <w:t xml:space="preserve"> genes, a log2fold change of 0. If the gene was found to be statistically significantly different than the expected dose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 &lt;0.1), it was considered partially, over-, or anti-compensated, and further investigation was required. If the gene was found to be statistically insignificant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 &gt; 0.1), the gene was considered to be fully dosage compensated. </w:t>
        </w:r>
      </w:moveTo>
    </w:p>
    <w:p w14:paraId="0EB153B5" w14:textId="77777777" w:rsidR="00381778" w:rsidDel="00363913" w:rsidRDefault="00381778" w:rsidP="00381778">
      <w:pPr>
        <w:spacing w:line="360" w:lineRule="auto"/>
        <w:rPr>
          <w:del w:id="251" w:author="Holly Celina Mcqueary" w:date="2019-09-11T13:03:00Z"/>
          <w:moveTo w:id="252" w:author="Holly Celina Mcqueary" w:date="2019-09-11T13:02:00Z"/>
          <w:rFonts w:ascii="Arial" w:hAnsi="Arial" w:cs="Arial"/>
          <w:sz w:val="22"/>
          <w:szCs w:val="22"/>
        </w:rPr>
      </w:pPr>
      <w:moveTo w:id="253" w:author="Holly Celina Mcqueary" w:date="2019-09-11T13:02:00Z">
        <w:r w:rsidRPr="00496D59">
          <w:rPr>
            <w:rFonts w:ascii="Arial" w:eastAsia="Times New Roman" w:hAnsi="Arial" w:cs="Arial"/>
            <w:sz w:val="22"/>
            <w:szCs w:val="22"/>
          </w:rPr>
          <w:tab/>
          <w:t xml:space="preserve">To further break down the type of compensation, a gene was considered to be partially dosage compensated if the </w:t>
        </w:r>
        <w:r w:rsidRPr="00496D59">
          <w:rPr>
            <w:rFonts w:ascii="Arial" w:hAnsi="Arial" w:cs="Arial"/>
            <w:sz w:val="22"/>
            <w:szCs w:val="22"/>
          </w:rPr>
          <w:t xml:space="preserve">test against expected gene expression came back significant, but test against expected dose of disomic genes </w:t>
        </w:r>
        <w:r>
          <w:rPr>
            <w:rFonts w:ascii="Arial" w:hAnsi="Arial" w:cs="Arial"/>
            <w:sz w:val="22"/>
            <w:szCs w:val="22"/>
          </w:rPr>
          <w:t xml:space="preserve">also </w:t>
        </w:r>
        <w:r w:rsidRPr="00496D59">
          <w:rPr>
            <w:rFonts w:ascii="Arial" w:hAnsi="Arial" w:cs="Arial"/>
            <w:sz w:val="22"/>
            <w:szCs w:val="22"/>
          </w:rPr>
          <w:t xml:space="preserve">came back significant. A gene was considered over-compensated if the test against expected gene expression came back significant, but test against expected dose of disomic genes came back significant AND the gene expression was less than (or greater than for monosomic genes) expected for disomic genes. If the test against expected gene expression came back significant, but test against expected dose of disomic genes came back significant AND the gene expression was skewed in the opposite direction of dose expected of disomic genes, the gene was classified as anti-compensated. </w:t>
        </w:r>
      </w:moveTo>
    </w:p>
    <w:moveToRangeEnd w:id="241"/>
    <w:p w14:paraId="58536ED3" w14:textId="77777777" w:rsidR="00381778" w:rsidRDefault="00381778">
      <w:pPr>
        <w:spacing w:line="360" w:lineRule="auto"/>
        <w:rPr>
          <w:rFonts w:ascii="Arial" w:eastAsia="Times New Roman" w:hAnsi="Arial" w:cs="Arial"/>
          <w:sz w:val="22"/>
        </w:rPr>
        <w:pPrChange w:id="254" w:author="Holly Celina Mcqueary" w:date="2019-09-04T14:07:00Z">
          <w:pPr/>
        </w:pPrChange>
      </w:pPr>
    </w:p>
    <w:p w14:paraId="6E7ECF98" w14:textId="77777777" w:rsidR="003A6FB3" w:rsidRPr="00EA731B" w:rsidRDefault="003A6FB3">
      <w:pPr>
        <w:spacing w:line="360" w:lineRule="auto"/>
        <w:rPr>
          <w:rFonts w:ascii="Arial" w:eastAsia="Times New Roman" w:hAnsi="Arial" w:cs="Arial"/>
          <w:sz w:val="22"/>
        </w:rPr>
        <w:pPrChange w:id="255" w:author="Holly Celina Mcqueary" w:date="2019-09-04T14:07:00Z">
          <w:pPr/>
        </w:pPrChange>
      </w:pPr>
    </w:p>
    <w:p w14:paraId="72D5ABF8" w14:textId="0D7FBFCE" w:rsidR="00883A21" w:rsidRDefault="00EA731B">
      <w:pPr>
        <w:spacing w:line="360" w:lineRule="auto"/>
        <w:rPr>
          <w:rFonts w:ascii="Arial" w:eastAsia="Times New Roman" w:hAnsi="Arial" w:cs="Arial"/>
          <w:i/>
          <w:sz w:val="22"/>
        </w:rPr>
        <w:pPrChange w:id="256" w:author="Holly Celina Mcqueary" w:date="2019-09-04T14:07:00Z">
          <w:pPr/>
        </w:pPrChange>
      </w:pPr>
      <w:commentRangeStart w:id="257"/>
      <w:commentRangeStart w:id="258"/>
      <w:r>
        <w:rPr>
          <w:rFonts w:ascii="Arial" w:eastAsia="Times New Roman" w:hAnsi="Arial" w:cs="Arial"/>
          <w:i/>
          <w:sz w:val="22"/>
        </w:rPr>
        <w:t>Samples with the Same Aneuploidy Have</w:t>
      </w:r>
      <w:r w:rsidR="00187B17">
        <w:rPr>
          <w:rFonts w:ascii="Arial" w:eastAsia="Times New Roman" w:hAnsi="Arial" w:cs="Arial"/>
          <w:i/>
          <w:sz w:val="22"/>
        </w:rPr>
        <w:t xml:space="preserve"> Similar </w:t>
      </w:r>
      <w:r>
        <w:rPr>
          <w:rFonts w:ascii="Arial" w:eastAsia="Times New Roman" w:hAnsi="Arial" w:cs="Arial"/>
          <w:i/>
          <w:sz w:val="22"/>
        </w:rPr>
        <w:t>Gene Expression Patterns</w:t>
      </w:r>
      <w:commentRangeEnd w:id="257"/>
      <w:r w:rsidR="005D4B4C">
        <w:rPr>
          <w:rStyle w:val="CommentReference"/>
        </w:rPr>
        <w:commentReference w:id="257"/>
      </w:r>
      <w:commentRangeEnd w:id="258"/>
      <w:r w:rsidR="00391BC9">
        <w:rPr>
          <w:rStyle w:val="CommentReference"/>
        </w:rPr>
        <w:commentReference w:id="258"/>
      </w:r>
    </w:p>
    <w:p w14:paraId="07466E5E" w14:textId="24E2780D" w:rsidR="00DA2406" w:rsidRDefault="00122926">
      <w:pPr>
        <w:spacing w:line="360" w:lineRule="auto"/>
        <w:ind w:firstLine="720"/>
        <w:rPr>
          <w:rFonts w:ascii="Arial" w:eastAsia="Times New Roman" w:hAnsi="Arial" w:cs="Arial"/>
          <w:color w:val="000000"/>
          <w:sz w:val="22"/>
        </w:rPr>
        <w:pPrChange w:id="259" w:author="Holly Celina Mcqueary" w:date="2019-09-04T14:07:00Z">
          <w:pPr>
            <w:ind w:firstLine="720"/>
          </w:pPr>
        </w:pPrChange>
      </w:pPr>
      <w:r>
        <w:rPr>
          <w:rFonts w:ascii="Arial" w:eastAsia="Times New Roman" w:hAnsi="Arial" w:cs="Arial"/>
          <w:color w:val="000000"/>
          <w:sz w:val="22"/>
        </w:rPr>
        <w:t>S</w:t>
      </w:r>
      <w:r w:rsidR="00DA2406">
        <w:rPr>
          <w:rFonts w:ascii="Arial" w:eastAsia="Times New Roman" w:hAnsi="Arial" w:cs="Arial"/>
          <w:color w:val="000000"/>
          <w:sz w:val="22"/>
        </w:rPr>
        <w:t xml:space="preserve">amples with different aneuploid chromosomes </w:t>
      </w:r>
      <w:r>
        <w:rPr>
          <w:rFonts w:ascii="Arial" w:eastAsia="Times New Roman" w:hAnsi="Arial" w:cs="Arial"/>
          <w:color w:val="000000"/>
          <w:sz w:val="22"/>
        </w:rPr>
        <w:t>shared differentially expressed trans (located on a chromosome other than the aneuploid chromosome) genes</w:t>
      </w:r>
      <w:r w:rsidR="00DA2406">
        <w:rPr>
          <w:rFonts w:ascii="Arial" w:eastAsia="Times New Roman" w:hAnsi="Arial" w:cs="Arial"/>
          <w:color w:val="000000"/>
          <w:sz w:val="22"/>
        </w:rPr>
        <w:t xml:space="preserve"> (figure 9). Further, euploid samples had a set of commonly differentially expressed genes, and these were indicated to be involved in mitochondrial processes, according to gene ontology analysis (figure 10). </w:t>
      </w:r>
      <w:r>
        <w:rPr>
          <w:rFonts w:ascii="Arial" w:eastAsia="Times New Roman" w:hAnsi="Arial" w:cs="Arial"/>
          <w:color w:val="000000"/>
          <w:sz w:val="22"/>
        </w:rPr>
        <w:t xml:space="preserve">This result suggests an </w:t>
      </w:r>
      <w:r w:rsidR="00E500BC">
        <w:rPr>
          <w:rFonts w:ascii="Arial" w:eastAsia="Times New Roman" w:hAnsi="Arial" w:cs="Arial"/>
          <w:color w:val="000000"/>
          <w:sz w:val="22"/>
        </w:rPr>
        <w:t>ef</w:t>
      </w:r>
      <w:r>
        <w:rPr>
          <w:rFonts w:ascii="Arial" w:eastAsia="Times New Roman" w:hAnsi="Arial" w:cs="Arial"/>
          <w:color w:val="000000"/>
          <w:sz w:val="22"/>
        </w:rPr>
        <w:t xml:space="preserve">fect of mutation accumulation on gene expression. </w:t>
      </w:r>
    </w:p>
    <w:p w14:paraId="2E3A4650" w14:textId="200ABE09" w:rsidR="00722BD3" w:rsidRDefault="00122926">
      <w:pPr>
        <w:spacing w:line="360" w:lineRule="auto"/>
        <w:ind w:firstLine="720"/>
        <w:rPr>
          <w:rFonts w:ascii="Arial" w:eastAsia="Times New Roman" w:hAnsi="Arial" w:cs="Arial"/>
          <w:color w:val="000000"/>
          <w:sz w:val="22"/>
        </w:rPr>
        <w:pPrChange w:id="260" w:author="Holly Celina Mcqueary" w:date="2019-09-04T14:07:00Z">
          <w:pPr>
            <w:ind w:firstLine="720"/>
          </w:pPr>
        </w:pPrChange>
      </w:pPr>
      <w:r>
        <w:rPr>
          <w:rFonts w:ascii="Arial" w:eastAsia="Times New Roman" w:hAnsi="Arial" w:cs="Arial"/>
          <w:color w:val="000000"/>
          <w:sz w:val="22"/>
        </w:rPr>
        <w:t>Hybrid s</w:t>
      </w:r>
      <w:r w:rsidR="00722BD3" w:rsidRPr="00722BD3">
        <w:rPr>
          <w:rFonts w:ascii="Arial" w:eastAsia="Times New Roman" w:hAnsi="Arial" w:cs="Arial"/>
          <w:color w:val="000000"/>
          <w:sz w:val="22"/>
        </w:rPr>
        <w:t xml:space="preserve">ample 11 is monosomic for chromosome I and is the only sample that had any over-compensated genes. However, we cannot compare this sample to the </w:t>
      </w:r>
      <w:r w:rsidR="00722BD3" w:rsidRPr="00466E8F">
        <w:rPr>
          <w:rFonts w:ascii="Arial" w:eastAsia="Times New Roman" w:hAnsi="Arial" w:cs="Arial"/>
          <w:color w:val="000000"/>
          <w:sz w:val="22"/>
        </w:rPr>
        <w:t>other 3 samples</w:t>
      </w:r>
      <w:r w:rsidR="00466E8F">
        <w:rPr>
          <w:rFonts w:ascii="Arial" w:eastAsia="Times New Roman" w:hAnsi="Arial" w:cs="Arial"/>
          <w:color w:val="000000"/>
          <w:sz w:val="22"/>
        </w:rPr>
        <w:t xml:space="preserve"> that have an aneuploid chromosome 1</w:t>
      </w:r>
      <w:r w:rsidR="00722BD3" w:rsidRPr="00722BD3">
        <w:rPr>
          <w:rFonts w:ascii="Arial" w:eastAsia="Times New Roman" w:hAnsi="Arial" w:cs="Arial"/>
          <w:color w:val="000000"/>
          <w:sz w:val="22"/>
        </w:rPr>
        <w:t xml:space="preserve"> since they are trisomic. None of the </w:t>
      </w:r>
      <w:r w:rsidR="00466E8F">
        <w:rPr>
          <w:rFonts w:ascii="Arial" w:eastAsia="Times New Roman" w:hAnsi="Arial" w:cs="Arial"/>
          <w:color w:val="000000"/>
          <w:sz w:val="22"/>
        </w:rPr>
        <w:t>trisomics</w:t>
      </w:r>
      <w:r w:rsidR="00722BD3" w:rsidRPr="00722BD3">
        <w:rPr>
          <w:rFonts w:ascii="Arial" w:eastAsia="Times New Roman" w:hAnsi="Arial" w:cs="Arial"/>
          <w:color w:val="000000"/>
          <w:sz w:val="22"/>
        </w:rPr>
        <w:t xml:space="preserve"> had any partially, full, anti-, or over-compensated genes. </w:t>
      </w:r>
    </w:p>
    <w:p w14:paraId="2B1D63DF" w14:textId="28DEC926" w:rsidR="00722BD3" w:rsidRDefault="00722BD3">
      <w:pPr>
        <w:spacing w:line="360" w:lineRule="auto"/>
        <w:ind w:firstLine="720"/>
        <w:rPr>
          <w:rFonts w:ascii="Arial" w:eastAsia="Times New Roman" w:hAnsi="Arial" w:cs="Arial"/>
          <w:color w:val="000000"/>
          <w:sz w:val="22"/>
        </w:rPr>
        <w:pPrChange w:id="261" w:author="Holly Celina Mcqueary" w:date="2019-09-04T14:07:00Z">
          <w:pPr>
            <w:ind w:firstLine="720"/>
          </w:pPr>
        </w:pPrChange>
      </w:pPr>
      <w:r w:rsidRPr="00722BD3">
        <w:rPr>
          <w:rFonts w:ascii="Arial" w:eastAsia="Times New Roman" w:hAnsi="Arial" w:cs="Arial"/>
          <w:color w:val="000000"/>
          <w:sz w:val="22"/>
        </w:rPr>
        <w:lastRenderedPageBreak/>
        <w:t xml:space="preserve">Only </w:t>
      </w:r>
      <w:r w:rsidR="00122926">
        <w:rPr>
          <w:rFonts w:ascii="Arial" w:eastAsia="Times New Roman" w:hAnsi="Arial" w:cs="Arial"/>
          <w:color w:val="000000"/>
          <w:sz w:val="22"/>
        </w:rPr>
        <w:t xml:space="preserve">hybrid </w:t>
      </w:r>
      <w:r w:rsidRPr="00466E8F">
        <w:rPr>
          <w:rFonts w:ascii="Arial" w:eastAsia="Times New Roman" w:hAnsi="Arial" w:cs="Arial"/>
          <w:color w:val="000000"/>
          <w:sz w:val="22"/>
        </w:rPr>
        <w:t xml:space="preserve">sample 4 and </w:t>
      </w:r>
      <w:r w:rsidR="00122926">
        <w:rPr>
          <w:rFonts w:ascii="Arial" w:eastAsia="Times New Roman" w:hAnsi="Arial" w:cs="Arial"/>
          <w:color w:val="000000"/>
          <w:sz w:val="22"/>
        </w:rPr>
        <w:t>lab s</w:t>
      </w:r>
      <w:r w:rsidRPr="00466E8F">
        <w:rPr>
          <w:rFonts w:ascii="Arial" w:eastAsia="Times New Roman" w:hAnsi="Arial" w:cs="Arial"/>
          <w:color w:val="000000"/>
          <w:sz w:val="22"/>
        </w:rPr>
        <w:t xml:space="preserve">ample 123 </w:t>
      </w:r>
      <w:r w:rsidR="00466E8F" w:rsidRPr="00466E8F">
        <w:rPr>
          <w:rFonts w:ascii="Arial" w:eastAsia="Times New Roman" w:hAnsi="Arial" w:cs="Arial"/>
          <w:color w:val="000000"/>
          <w:sz w:val="22"/>
        </w:rPr>
        <w:t>(</w:t>
      </w:r>
      <w:r w:rsidR="00466E8F">
        <w:rPr>
          <w:rFonts w:ascii="Arial" w:eastAsia="Times New Roman" w:hAnsi="Arial" w:cs="Arial"/>
          <w:color w:val="000000"/>
          <w:sz w:val="22"/>
        </w:rPr>
        <w:t xml:space="preserve">both trisomic for chromosome V) </w:t>
      </w:r>
      <w:r w:rsidRPr="00722BD3">
        <w:rPr>
          <w:rFonts w:ascii="Arial" w:eastAsia="Times New Roman" w:hAnsi="Arial" w:cs="Arial"/>
          <w:color w:val="000000"/>
          <w:sz w:val="22"/>
        </w:rPr>
        <w:t xml:space="preserve">had any </w:t>
      </w:r>
      <w:r w:rsidR="004E34AD">
        <w:rPr>
          <w:rFonts w:ascii="Arial" w:eastAsia="Times New Roman" w:hAnsi="Arial" w:cs="Arial"/>
          <w:color w:val="000000"/>
          <w:sz w:val="22"/>
        </w:rPr>
        <w:t>partially</w:t>
      </w:r>
      <w:r w:rsidRPr="00722BD3">
        <w:rPr>
          <w:rFonts w:ascii="Arial" w:eastAsia="Times New Roman" w:hAnsi="Arial" w:cs="Arial"/>
          <w:color w:val="000000"/>
          <w:sz w:val="22"/>
        </w:rPr>
        <w:t xml:space="preserve"> DC genes, and they only shared one. Interestingly, this gene was overcompensated in line 4 and anti-compensated in line 123, suggesting different effects</w:t>
      </w:r>
      <w:r w:rsidR="00122926">
        <w:rPr>
          <w:rFonts w:ascii="Arial" w:eastAsia="Times New Roman" w:hAnsi="Arial" w:cs="Arial"/>
          <w:color w:val="000000"/>
          <w:sz w:val="22"/>
        </w:rPr>
        <w:t xml:space="preserve"> depending on genotype</w:t>
      </w:r>
      <w:r w:rsidRPr="00722BD3">
        <w:rPr>
          <w:rFonts w:ascii="Arial" w:eastAsia="Times New Roman" w:hAnsi="Arial" w:cs="Arial"/>
          <w:color w:val="000000"/>
          <w:sz w:val="22"/>
        </w:rPr>
        <w:t xml:space="preserve">. </w:t>
      </w:r>
    </w:p>
    <w:p w14:paraId="54FA3110" w14:textId="028B2D6D" w:rsidR="00883A21" w:rsidRPr="00883A21" w:rsidRDefault="00B36DC4">
      <w:pPr>
        <w:spacing w:line="360" w:lineRule="auto"/>
        <w:ind w:firstLine="720"/>
        <w:rPr>
          <w:rFonts w:ascii="Arial" w:eastAsia="Times New Roman" w:hAnsi="Arial" w:cs="Arial"/>
          <w:color w:val="000000"/>
          <w:sz w:val="22"/>
        </w:rPr>
        <w:pPrChange w:id="262" w:author="Holly Celina Mcqueary" w:date="2019-09-04T14:07:00Z">
          <w:pPr>
            <w:ind w:firstLine="720"/>
          </w:pPr>
        </w:pPrChange>
      </w:pPr>
      <w:r>
        <w:rPr>
          <w:rFonts w:ascii="Arial" w:eastAsia="Times New Roman" w:hAnsi="Arial" w:cs="Arial"/>
          <w:color w:val="000000"/>
          <w:sz w:val="22"/>
        </w:rPr>
        <w:t>Hybrid s</w:t>
      </w:r>
      <w:r w:rsidR="00883A21" w:rsidRPr="00883A21">
        <w:rPr>
          <w:rFonts w:ascii="Arial" w:eastAsia="Times New Roman" w:hAnsi="Arial" w:cs="Arial"/>
          <w:color w:val="000000"/>
          <w:sz w:val="22"/>
        </w:rPr>
        <w:t>amples 59 and 61 are both trisomic for chromosome VII</w:t>
      </w:r>
      <w:r w:rsidR="0039620C">
        <w:rPr>
          <w:rFonts w:ascii="Arial" w:eastAsia="Times New Roman" w:hAnsi="Arial" w:cs="Arial"/>
          <w:color w:val="000000"/>
          <w:sz w:val="22"/>
        </w:rPr>
        <w:t xml:space="preserve"> </w:t>
      </w:r>
      <w:r w:rsidR="00883A21" w:rsidRPr="00883A21">
        <w:rPr>
          <w:rFonts w:ascii="Arial" w:eastAsia="Times New Roman" w:hAnsi="Arial" w:cs="Arial"/>
          <w:color w:val="000000"/>
          <w:sz w:val="22"/>
        </w:rPr>
        <w:t xml:space="preserve">and share 12 potentially </w:t>
      </w:r>
      <w:r>
        <w:rPr>
          <w:rFonts w:ascii="Arial" w:eastAsia="Times New Roman" w:hAnsi="Arial" w:cs="Arial"/>
          <w:color w:val="000000"/>
          <w:sz w:val="22"/>
        </w:rPr>
        <w:t>compensated</w:t>
      </w:r>
      <w:r w:rsidR="00883A21" w:rsidRPr="00883A21">
        <w:rPr>
          <w:rFonts w:ascii="Arial" w:eastAsia="Times New Roman" w:hAnsi="Arial" w:cs="Arial"/>
          <w:color w:val="000000"/>
          <w:sz w:val="22"/>
        </w:rPr>
        <w:t xml:space="preserve"> genes. 2 of these genes are over-compensated, while the remaining 10 are anti-compensated. Sample 59 had two genes that were potentially DC that were not shared with sample 61, and sample 61 similarly had 8 genes not shared, suggesting that the individual sample had an impact on what </w:t>
      </w:r>
      <w:r w:rsidR="00FC6431">
        <w:rPr>
          <w:rFonts w:ascii="Arial" w:eastAsia="Times New Roman" w:hAnsi="Arial" w:cs="Arial"/>
          <w:color w:val="000000"/>
          <w:sz w:val="22"/>
        </w:rPr>
        <w:t>genes received compensation.</w:t>
      </w:r>
    </w:p>
    <w:p w14:paraId="5DA1C141" w14:textId="069E3C2C" w:rsidR="004C29E8" w:rsidRDefault="00B36DC4">
      <w:pPr>
        <w:spacing w:line="360" w:lineRule="auto"/>
        <w:ind w:firstLine="720"/>
        <w:rPr>
          <w:rFonts w:ascii="Arial" w:eastAsia="Times New Roman" w:hAnsi="Arial" w:cs="Arial"/>
          <w:color w:val="000000"/>
          <w:sz w:val="22"/>
          <w:szCs w:val="22"/>
        </w:rPr>
        <w:pPrChange w:id="263" w:author="Holly Celina Mcqueary" w:date="2019-09-04T14:07:00Z">
          <w:pPr>
            <w:ind w:firstLine="720"/>
          </w:pPr>
        </w:pPrChange>
      </w:pPr>
      <w:r>
        <w:rPr>
          <w:rFonts w:ascii="Arial" w:eastAsia="Times New Roman" w:hAnsi="Arial" w:cs="Arial"/>
          <w:color w:val="000000"/>
          <w:sz w:val="22"/>
          <w:szCs w:val="22"/>
        </w:rPr>
        <w:t>Lab s</w:t>
      </w:r>
      <w:r w:rsidR="00883A21" w:rsidRPr="00883A21">
        <w:rPr>
          <w:rFonts w:ascii="Arial" w:eastAsia="Times New Roman" w:hAnsi="Arial" w:cs="Arial"/>
          <w:color w:val="000000"/>
          <w:sz w:val="22"/>
          <w:szCs w:val="22"/>
        </w:rPr>
        <w:t>amples 152 and 108</w:t>
      </w:r>
      <w:r w:rsidR="00D25776">
        <w:rPr>
          <w:rFonts w:ascii="Arial" w:eastAsia="Times New Roman" w:hAnsi="Arial" w:cs="Arial"/>
          <w:color w:val="000000"/>
          <w:sz w:val="22"/>
          <w:szCs w:val="22"/>
        </w:rPr>
        <w:t xml:space="preserve"> </w:t>
      </w:r>
      <w:r w:rsidR="004C29E8">
        <w:rPr>
          <w:rFonts w:ascii="Arial" w:eastAsia="Times New Roman" w:hAnsi="Arial" w:cs="Arial"/>
          <w:color w:val="000000"/>
          <w:sz w:val="22"/>
          <w:szCs w:val="22"/>
        </w:rPr>
        <w:t xml:space="preserve">share a trisomy for chromosome 8. They </w:t>
      </w:r>
      <w:r w:rsidR="00883A21" w:rsidRPr="00883A21">
        <w:rPr>
          <w:rFonts w:ascii="Arial" w:eastAsia="Times New Roman" w:hAnsi="Arial" w:cs="Arial"/>
          <w:color w:val="000000"/>
          <w:sz w:val="22"/>
          <w:szCs w:val="22"/>
        </w:rPr>
        <w:t>only share one pot</w:t>
      </w:r>
      <w:r w:rsidR="0085450B">
        <w:rPr>
          <w:rFonts w:ascii="Arial" w:eastAsia="Times New Roman" w:hAnsi="Arial" w:cs="Arial"/>
          <w:color w:val="000000"/>
          <w:sz w:val="22"/>
          <w:szCs w:val="22"/>
        </w:rPr>
        <w:t>en</w:t>
      </w:r>
      <w:r w:rsidR="00883A21" w:rsidRPr="00883A21">
        <w:rPr>
          <w:rFonts w:ascii="Arial" w:eastAsia="Times New Roman" w:hAnsi="Arial" w:cs="Arial"/>
          <w:color w:val="000000"/>
          <w:sz w:val="22"/>
          <w:szCs w:val="22"/>
        </w:rPr>
        <w:t xml:space="preserve">tially </w:t>
      </w:r>
      <w:r>
        <w:rPr>
          <w:rFonts w:ascii="Arial" w:eastAsia="Times New Roman" w:hAnsi="Arial" w:cs="Arial"/>
          <w:color w:val="000000"/>
          <w:sz w:val="22"/>
          <w:szCs w:val="22"/>
        </w:rPr>
        <w:t xml:space="preserve">compensated </w:t>
      </w:r>
      <w:r w:rsidR="00883A21" w:rsidRPr="00883A21">
        <w:rPr>
          <w:rFonts w:ascii="Arial" w:eastAsia="Times New Roman" w:hAnsi="Arial" w:cs="Arial"/>
          <w:color w:val="000000"/>
          <w:sz w:val="22"/>
          <w:szCs w:val="22"/>
        </w:rPr>
        <w:t>gene, and it is anti-compensated in both samples. Each sample had several other potentially</w:t>
      </w:r>
      <w:r>
        <w:rPr>
          <w:rFonts w:ascii="Arial" w:eastAsia="Times New Roman" w:hAnsi="Arial" w:cs="Arial"/>
          <w:color w:val="000000"/>
          <w:sz w:val="22"/>
          <w:szCs w:val="22"/>
        </w:rPr>
        <w:t xml:space="preserve"> compensated </w:t>
      </w:r>
      <w:r w:rsidR="00883A21" w:rsidRPr="00883A21">
        <w:rPr>
          <w:rFonts w:ascii="Arial" w:eastAsia="Times New Roman" w:hAnsi="Arial" w:cs="Arial"/>
          <w:color w:val="000000"/>
          <w:sz w:val="22"/>
          <w:szCs w:val="22"/>
        </w:rPr>
        <w:t xml:space="preserve">genes, but only one was common between the two which may be due to each line also having another aneuploidy on a different chromosome that could impact the gene expression on this chromosome. </w:t>
      </w:r>
    </w:p>
    <w:p w14:paraId="04D9E80F" w14:textId="168583C2" w:rsidR="004C29E8" w:rsidRPr="00FC6431" w:rsidRDefault="00B36DC4">
      <w:pPr>
        <w:spacing w:line="360" w:lineRule="auto"/>
        <w:ind w:firstLine="720"/>
        <w:rPr>
          <w:rFonts w:ascii="Arial" w:eastAsia="Times New Roman" w:hAnsi="Arial" w:cs="Arial"/>
          <w:color w:val="000000"/>
          <w:sz w:val="21"/>
          <w:szCs w:val="21"/>
        </w:rPr>
        <w:pPrChange w:id="264" w:author="Holly Celina Mcqueary" w:date="2019-09-04T14:07:00Z">
          <w:pPr>
            <w:ind w:firstLine="720"/>
          </w:pPr>
        </w:pPrChange>
      </w:pPr>
      <w:r>
        <w:rPr>
          <w:rFonts w:ascii="Arial" w:eastAsia="Times New Roman" w:hAnsi="Arial" w:cs="Arial"/>
          <w:color w:val="000000"/>
          <w:sz w:val="22"/>
          <w:szCs w:val="22"/>
        </w:rPr>
        <w:t>Lab s</w:t>
      </w:r>
      <w:r w:rsidR="004C29E8" w:rsidRPr="00FC6431">
        <w:rPr>
          <w:rFonts w:ascii="Arial" w:eastAsia="Times New Roman" w:hAnsi="Arial" w:cs="Arial"/>
          <w:color w:val="000000"/>
          <w:sz w:val="22"/>
          <w:szCs w:val="22"/>
        </w:rPr>
        <w:t>ample</w:t>
      </w:r>
      <w:r>
        <w:rPr>
          <w:rFonts w:ascii="Arial" w:eastAsia="Times New Roman" w:hAnsi="Arial" w:cs="Arial"/>
          <w:color w:val="000000"/>
          <w:sz w:val="22"/>
          <w:szCs w:val="22"/>
        </w:rPr>
        <w:t>s</w:t>
      </w:r>
      <w:r w:rsidR="004C29E8" w:rsidRPr="00FC6431">
        <w:rPr>
          <w:rFonts w:ascii="Arial" w:eastAsia="Times New Roman" w:hAnsi="Arial" w:cs="Arial"/>
          <w:color w:val="000000"/>
          <w:sz w:val="22"/>
          <w:szCs w:val="22"/>
        </w:rPr>
        <w:t xml:space="preserve"> 29</w:t>
      </w:r>
      <w:r w:rsidR="00D25776">
        <w:rPr>
          <w:rFonts w:ascii="Arial" w:eastAsia="Times New Roman" w:hAnsi="Arial" w:cs="Arial"/>
          <w:color w:val="000000"/>
          <w:sz w:val="22"/>
          <w:szCs w:val="22"/>
        </w:rPr>
        <w:t xml:space="preserve"> </w:t>
      </w:r>
      <w:r w:rsidR="004C29E8" w:rsidRPr="00FC6431">
        <w:rPr>
          <w:rFonts w:ascii="Arial" w:eastAsia="Times New Roman" w:hAnsi="Arial" w:cs="Arial"/>
          <w:color w:val="000000"/>
          <w:sz w:val="22"/>
          <w:szCs w:val="22"/>
        </w:rPr>
        <w:t>and 88 are the only two samples with an aneuploidy on chromosome IX that share any compensated genes. In both samples, the gene is anti-compensated (gene expression is heavily skewed in the direction of the aneuploidy</w:t>
      </w:r>
      <w:r w:rsidR="00FC6431" w:rsidRPr="00FC6431">
        <w:rPr>
          <w:rFonts w:ascii="Arial" w:eastAsia="Times New Roman" w:hAnsi="Arial" w:cs="Arial"/>
          <w:color w:val="000000"/>
          <w:sz w:val="22"/>
          <w:szCs w:val="22"/>
        </w:rPr>
        <w:t>)</w:t>
      </w:r>
      <w:r w:rsidR="004C29E8" w:rsidRPr="00FC6431">
        <w:rPr>
          <w:rFonts w:ascii="Arial" w:eastAsia="Times New Roman" w:hAnsi="Arial" w:cs="Arial"/>
          <w:color w:val="000000"/>
          <w:sz w:val="22"/>
          <w:szCs w:val="22"/>
        </w:rPr>
        <w:t xml:space="preserve"> - sample 88 has a trisomy and sample 29 has a monosomy.</w:t>
      </w:r>
    </w:p>
    <w:p w14:paraId="0C456E88" w14:textId="679C1CB8" w:rsidR="008B2215" w:rsidRPr="00FC6431" w:rsidRDefault="00B36DC4">
      <w:pPr>
        <w:spacing w:line="360" w:lineRule="auto"/>
        <w:ind w:firstLine="720"/>
        <w:rPr>
          <w:rFonts w:ascii="Arial" w:eastAsia="Times New Roman" w:hAnsi="Arial" w:cs="Arial"/>
          <w:color w:val="000000"/>
          <w:sz w:val="22"/>
          <w:szCs w:val="22"/>
        </w:rPr>
        <w:pPrChange w:id="265" w:author="Holly Celina Mcqueary" w:date="2019-09-04T14:07:00Z">
          <w:pPr>
            <w:ind w:firstLine="720"/>
          </w:pPr>
        </w:pPrChange>
      </w:pPr>
      <w:r>
        <w:rPr>
          <w:rFonts w:ascii="Arial" w:eastAsia="Times New Roman" w:hAnsi="Arial" w:cs="Arial"/>
          <w:color w:val="000000"/>
          <w:sz w:val="22"/>
          <w:szCs w:val="22"/>
        </w:rPr>
        <w:t>Hybrid s</w:t>
      </w:r>
      <w:r w:rsidR="008B2215" w:rsidRPr="00FC6431">
        <w:rPr>
          <w:rFonts w:ascii="Arial" w:eastAsia="Times New Roman" w:hAnsi="Arial" w:cs="Arial"/>
          <w:color w:val="000000"/>
          <w:sz w:val="22"/>
          <w:szCs w:val="22"/>
        </w:rPr>
        <w:t>ample 76</w:t>
      </w:r>
      <w:r w:rsidR="00D25776">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 xml:space="preserve">and </w:t>
      </w:r>
      <w:r>
        <w:rPr>
          <w:rFonts w:ascii="Arial" w:eastAsia="Times New Roman" w:hAnsi="Arial" w:cs="Arial"/>
          <w:color w:val="000000"/>
          <w:sz w:val="22"/>
          <w:szCs w:val="22"/>
        </w:rPr>
        <w:t xml:space="preserve">lab </w:t>
      </w:r>
      <w:r w:rsidR="008B2215" w:rsidRPr="00FC6431">
        <w:rPr>
          <w:rFonts w:ascii="Arial" w:eastAsia="Times New Roman" w:hAnsi="Arial" w:cs="Arial"/>
          <w:color w:val="000000"/>
          <w:sz w:val="22"/>
          <w:szCs w:val="22"/>
        </w:rPr>
        <w:t>sample 9 are both trisomic for chromosome XIV. They share one anti-compensated gene, but each have their own set of other anti</w:t>
      </w:r>
      <w:r>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and over</w:t>
      </w:r>
      <w:r>
        <w:rPr>
          <w:rFonts w:ascii="Arial" w:eastAsia="Times New Roman" w:hAnsi="Arial" w:cs="Arial"/>
          <w:color w:val="000000"/>
          <w:sz w:val="22"/>
          <w:szCs w:val="22"/>
        </w:rPr>
        <w:t>-</w:t>
      </w:r>
      <w:r w:rsidR="008B2215" w:rsidRPr="00FC6431">
        <w:rPr>
          <w:rFonts w:ascii="Arial" w:eastAsia="Times New Roman" w:hAnsi="Arial" w:cs="Arial"/>
          <w:color w:val="000000"/>
          <w:sz w:val="22"/>
          <w:szCs w:val="22"/>
        </w:rPr>
        <w:t xml:space="preserve">compensated genes that are not shared. This </w:t>
      </w:r>
      <w:r>
        <w:rPr>
          <w:rFonts w:ascii="Arial" w:eastAsia="Times New Roman" w:hAnsi="Arial" w:cs="Arial"/>
          <w:color w:val="000000"/>
          <w:sz w:val="22"/>
          <w:szCs w:val="22"/>
        </w:rPr>
        <w:t xml:space="preserve">further </w:t>
      </w:r>
      <w:r w:rsidR="008B2215" w:rsidRPr="00FC6431">
        <w:rPr>
          <w:rFonts w:ascii="Arial" w:eastAsia="Times New Roman" w:hAnsi="Arial" w:cs="Arial"/>
          <w:color w:val="000000"/>
          <w:sz w:val="22"/>
          <w:szCs w:val="22"/>
        </w:rPr>
        <w:t xml:space="preserve">suggests an influence of genetic background on gene expression in aneuploids. </w:t>
      </w:r>
    </w:p>
    <w:p w14:paraId="38E6AA03" w14:textId="373A5556" w:rsidR="0085450B" w:rsidRPr="00FC6431" w:rsidRDefault="00B36DC4">
      <w:pPr>
        <w:spacing w:line="360" w:lineRule="auto"/>
        <w:ind w:firstLine="720"/>
        <w:rPr>
          <w:rFonts w:ascii="Arial" w:eastAsia="Times New Roman" w:hAnsi="Arial" w:cs="Arial"/>
          <w:color w:val="000000"/>
          <w:sz w:val="22"/>
          <w:szCs w:val="22"/>
        </w:rPr>
        <w:pPrChange w:id="266" w:author="Holly Celina Mcqueary" w:date="2019-09-04T14:07:00Z">
          <w:pPr>
            <w:ind w:firstLine="720"/>
          </w:pPr>
        </w:pPrChange>
      </w:pPr>
      <w:r>
        <w:rPr>
          <w:rFonts w:ascii="Arial" w:eastAsia="Times New Roman" w:hAnsi="Arial" w:cs="Arial"/>
          <w:color w:val="000000"/>
          <w:sz w:val="22"/>
          <w:szCs w:val="22"/>
        </w:rPr>
        <w:t>Lab s</w:t>
      </w:r>
      <w:r w:rsidR="00DC40D2" w:rsidRPr="00FC6431">
        <w:rPr>
          <w:rFonts w:ascii="Arial" w:eastAsia="Times New Roman" w:hAnsi="Arial" w:cs="Arial"/>
          <w:color w:val="000000"/>
          <w:sz w:val="22"/>
          <w:szCs w:val="22"/>
        </w:rPr>
        <w:t>ample</w:t>
      </w:r>
      <w:r>
        <w:rPr>
          <w:rFonts w:ascii="Arial" w:eastAsia="Times New Roman" w:hAnsi="Arial" w:cs="Arial"/>
          <w:color w:val="000000"/>
          <w:sz w:val="22"/>
          <w:szCs w:val="22"/>
        </w:rPr>
        <w:t xml:space="preserve"> </w:t>
      </w:r>
      <w:r w:rsidR="00DC40D2" w:rsidRPr="00FC6431">
        <w:rPr>
          <w:rFonts w:ascii="Arial" w:eastAsia="Times New Roman" w:hAnsi="Arial" w:cs="Arial"/>
          <w:color w:val="000000"/>
          <w:sz w:val="22"/>
          <w:szCs w:val="22"/>
        </w:rPr>
        <w:t xml:space="preserve">112 and </w:t>
      </w:r>
      <w:r>
        <w:rPr>
          <w:rFonts w:ascii="Arial" w:eastAsia="Times New Roman" w:hAnsi="Arial" w:cs="Arial"/>
          <w:color w:val="000000"/>
          <w:sz w:val="22"/>
          <w:szCs w:val="22"/>
        </w:rPr>
        <w:t xml:space="preserve">hybrid sample 8 both </w:t>
      </w:r>
      <w:r w:rsidR="00DC40D2" w:rsidRPr="00FC6431">
        <w:rPr>
          <w:rFonts w:ascii="Arial" w:eastAsia="Times New Roman" w:hAnsi="Arial" w:cs="Arial"/>
          <w:color w:val="000000"/>
          <w:sz w:val="22"/>
          <w:szCs w:val="22"/>
        </w:rPr>
        <w:t>have aneuploidies for chromosome XVI – sample 112 has a trisomy and sample 8 has a tetrasomy. They do not share any potentiall</w:t>
      </w:r>
      <w:r>
        <w:rPr>
          <w:rFonts w:ascii="Arial" w:eastAsia="Times New Roman" w:hAnsi="Arial" w:cs="Arial"/>
          <w:color w:val="000000"/>
          <w:sz w:val="22"/>
          <w:szCs w:val="22"/>
        </w:rPr>
        <w:t xml:space="preserve">y compensated </w:t>
      </w:r>
      <w:r w:rsidR="00DC40D2" w:rsidRPr="00FC6431">
        <w:rPr>
          <w:rFonts w:ascii="Arial" w:eastAsia="Times New Roman" w:hAnsi="Arial" w:cs="Arial"/>
          <w:color w:val="000000"/>
          <w:sz w:val="22"/>
          <w:szCs w:val="22"/>
        </w:rPr>
        <w:t xml:space="preserve">genes, and sample 8 has 67 anti-compensated genes. Sample 112 does not have any anti- or </w:t>
      </w:r>
      <w:proofErr w:type="gramStart"/>
      <w:r w:rsidR="00DC40D2" w:rsidRPr="00FC6431">
        <w:rPr>
          <w:rFonts w:ascii="Arial" w:eastAsia="Times New Roman" w:hAnsi="Arial" w:cs="Arial"/>
          <w:color w:val="000000"/>
          <w:sz w:val="22"/>
          <w:szCs w:val="22"/>
        </w:rPr>
        <w:t>partially-compensated</w:t>
      </w:r>
      <w:proofErr w:type="gramEnd"/>
      <w:r w:rsidR="00DC40D2" w:rsidRPr="00FC6431">
        <w:rPr>
          <w:rFonts w:ascii="Arial" w:eastAsia="Times New Roman" w:hAnsi="Arial" w:cs="Arial"/>
          <w:color w:val="000000"/>
          <w:sz w:val="22"/>
          <w:szCs w:val="22"/>
        </w:rPr>
        <w:t xml:space="preserve"> genes. </w:t>
      </w:r>
    </w:p>
    <w:p w14:paraId="43B1CB08" w14:textId="77777777" w:rsidR="00EA731B" w:rsidRPr="00722BD3" w:rsidRDefault="00EA731B">
      <w:pPr>
        <w:spacing w:line="360" w:lineRule="auto"/>
        <w:rPr>
          <w:rFonts w:ascii="Arial" w:eastAsia="Times New Roman" w:hAnsi="Arial" w:cs="Arial"/>
          <w:sz w:val="22"/>
        </w:rPr>
        <w:pPrChange w:id="267" w:author="Holly Celina Mcqueary" w:date="2019-09-04T14:07:00Z">
          <w:pPr/>
        </w:pPrChange>
      </w:pPr>
    </w:p>
    <w:p w14:paraId="077AAD4D" w14:textId="092D31D9" w:rsidR="00883A21" w:rsidRPr="00EA731B" w:rsidRDefault="00EA731B">
      <w:pPr>
        <w:spacing w:line="360" w:lineRule="auto"/>
        <w:rPr>
          <w:rFonts w:ascii="Arial" w:eastAsia="Times New Roman" w:hAnsi="Arial" w:cs="Arial"/>
          <w:i/>
          <w:sz w:val="22"/>
        </w:rPr>
        <w:pPrChange w:id="268" w:author="Holly Celina Mcqueary" w:date="2019-09-04T14:07:00Z">
          <w:pPr/>
        </w:pPrChange>
      </w:pPr>
      <w:r w:rsidRPr="00EA731B">
        <w:rPr>
          <w:rFonts w:ascii="Arial" w:eastAsia="Times New Roman" w:hAnsi="Arial" w:cs="Arial"/>
          <w:i/>
          <w:sz w:val="22"/>
        </w:rPr>
        <w:t>Histone Genes</w:t>
      </w:r>
    </w:p>
    <w:p w14:paraId="0E729D8F" w14:textId="41ED474D" w:rsidR="00883A21" w:rsidRDefault="004F7BC0">
      <w:pPr>
        <w:spacing w:line="360" w:lineRule="auto"/>
        <w:rPr>
          <w:rFonts w:ascii="Arial" w:eastAsia="Times New Roman" w:hAnsi="Arial" w:cs="Arial"/>
          <w:noProof/>
          <w:sz w:val="22"/>
        </w:rPr>
        <w:pPrChange w:id="269" w:author="Holly Celina Mcqueary" w:date="2019-09-04T14:07:00Z">
          <w:pPr/>
        </w:pPrChange>
      </w:pPr>
      <w:r>
        <w:rPr>
          <w:rFonts w:ascii="Arial" w:eastAsia="Times New Roman" w:hAnsi="Arial" w:cs="Arial"/>
          <w:b/>
          <w:sz w:val="22"/>
        </w:rPr>
        <w:tab/>
      </w:r>
      <w:r w:rsidRPr="003135B3">
        <w:rPr>
          <w:rFonts w:ascii="Arial" w:eastAsia="Times New Roman" w:hAnsi="Arial" w:cs="Arial"/>
          <w:sz w:val="22"/>
        </w:rPr>
        <w:t>Histone genes</w:t>
      </w:r>
      <w:r w:rsidR="00CA6FD4">
        <w:rPr>
          <w:rFonts w:ascii="Arial" w:eastAsia="Times New Roman" w:hAnsi="Arial" w:cs="Arial"/>
          <w:sz w:val="22"/>
        </w:rPr>
        <w:t xml:space="preserve"> H2A and H2B</w:t>
      </w:r>
      <w:r w:rsidRPr="003135B3">
        <w:rPr>
          <w:rFonts w:ascii="Arial" w:eastAsia="Times New Roman" w:hAnsi="Arial" w:cs="Arial"/>
          <w:sz w:val="22"/>
        </w:rPr>
        <w:t xml:space="preserve"> are known to </w:t>
      </w:r>
      <w:r w:rsidR="00B36DC4">
        <w:rPr>
          <w:rFonts w:ascii="Arial" w:eastAsia="Times New Roman" w:hAnsi="Arial" w:cs="Arial"/>
          <w:sz w:val="22"/>
        </w:rPr>
        <w:t>possess a mechanism of dosage compensation</w:t>
      </w:r>
      <w:r w:rsidRPr="003135B3">
        <w:rPr>
          <w:rFonts w:ascii="Arial" w:eastAsia="Times New Roman" w:hAnsi="Arial" w:cs="Arial"/>
          <w:sz w:val="22"/>
        </w:rPr>
        <w:t xml:space="preserve"> in </w:t>
      </w:r>
      <w:r w:rsidRPr="00DC6C84">
        <w:rPr>
          <w:rFonts w:ascii="Arial" w:eastAsia="Times New Roman" w:hAnsi="Arial" w:cs="Arial"/>
          <w:i/>
          <w:sz w:val="22"/>
        </w:rPr>
        <w:t>S. cerevisiae</w:t>
      </w:r>
      <w:r w:rsidRPr="003135B3">
        <w:rPr>
          <w:rFonts w:ascii="Arial" w:eastAsia="Times New Roman" w:hAnsi="Arial" w:cs="Arial"/>
          <w:sz w:val="22"/>
        </w:rPr>
        <w:t xml:space="preserve"> </w:t>
      </w:r>
      <w:r w:rsidR="00CA6FD4">
        <w:rPr>
          <w:rFonts w:ascii="Arial" w:eastAsia="Times New Roman" w:hAnsi="Arial" w:cs="Arial"/>
          <w:sz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U5Njc1NDY5IiBndWlkPSI2MjBjYTFiYS1lNWZlLTRjODUtODk4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IDsgRGlwYXJ0aW1lbnRvIGRpIFNjaWVuemUgQmlvbWVkaWNoZSwgVW5pdmVyc2l0YSBkaSBT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==
</w:fldData>
        </w:fldChar>
      </w:r>
      <w:r w:rsidR="00D543AC">
        <w:rPr>
          <w:rFonts w:ascii="Arial" w:eastAsia="Times New Roman" w:hAnsi="Arial" w:cs="Arial"/>
          <w:sz w:val="22"/>
        </w:rPr>
        <w:instrText xml:space="preserve"> ADDIN EN.CITE </w:instrText>
      </w:r>
      <w:r w:rsidR="00D543AC">
        <w:rPr>
          <w:rFonts w:ascii="Arial" w:eastAsia="Times New Roman" w:hAnsi="Arial" w:cs="Arial"/>
          <w:sz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U5Njc1NDY5IiBndWlkPSI2MjBjYTFiYS1lNWZlLTRjODUtODk4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IDsgRGlwYXJ0aW1lbnRvIGRpIFNjaWVuemUgQmlvbWVkaWNoZSwgVW5pdmVyc2l0YSBkaSBT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==
</w:fldData>
        </w:fldChar>
      </w:r>
      <w:r w:rsidR="00D543AC">
        <w:rPr>
          <w:rFonts w:ascii="Arial" w:eastAsia="Times New Roman" w:hAnsi="Arial" w:cs="Arial"/>
          <w:sz w:val="22"/>
        </w:rPr>
        <w:instrText xml:space="preserve"> ADDIN EN.CITE.DATA </w:instrText>
      </w:r>
      <w:r w:rsidR="00D543AC">
        <w:rPr>
          <w:rFonts w:ascii="Arial" w:eastAsia="Times New Roman" w:hAnsi="Arial" w:cs="Arial"/>
          <w:sz w:val="22"/>
        </w:rPr>
      </w:r>
      <w:r w:rsidR="00D543AC">
        <w:rPr>
          <w:rFonts w:ascii="Arial" w:eastAsia="Times New Roman" w:hAnsi="Arial" w:cs="Arial"/>
          <w:sz w:val="22"/>
        </w:rPr>
        <w:fldChar w:fldCharType="end"/>
      </w:r>
      <w:r w:rsidR="00CA6FD4">
        <w:rPr>
          <w:rFonts w:ascii="Arial" w:eastAsia="Times New Roman" w:hAnsi="Arial" w:cs="Arial"/>
          <w:sz w:val="22"/>
        </w:rPr>
      </w:r>
      <w:r w:rsidR="00CA6FD4">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Osley and Hereford</w:t>
      </w:r>
      <w:r w:rsidR="00394CAF">
        <w:rPr>
          <w:rFonts w:ascii="Arial" w:eastAsia="Times New Roman" w:hAnsi="Arial" w:cs="Arial"/>
          <w:noProof/>
          <w:sz w:val="22"/>
        </w:rPr>
        <w:t xml:space="preserve"> 1981; </w:t>
      </w:r>
      <w:r w:rsidR="00394CAF" w:rsidRPr="00394CAF">
        <w:rPr>
          <w:rFonts w:ascii="Arial" w:eastAsia="Times New Roman" w:hAnsi="Arial" w:cs="Arial"/>
          <w:smallCaps/>
          <w:noProof/>
          <w:sz w:val="22"/>
        </w:rPr>
        <w:t>Medici</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4)</w:t>
      </w:r>
      <w:r w:rsidR="00CA6FD4">
        <w:rPr>
          <w:rFonts w:ascii="Arial" w:eastAsia="Times New Roman" w:hAnsi="Arial" w:cs="Arial"/>
          <w:sz w:val="22"/>
        </w:rPr>
        <w:fldChar w:fldCharType="end"/>
      </w:r>
      <w:r w:rsidRPr="003135B3">
        <w:rPr>
          <w:rFonts w:ascii="Arial" w:eastAsia="Times New Roman" w:hAnsi="Arial" w:cs="Arial"/>
          <w:sz w:val="22"/>
        </w:rPr>
        <w:t>.</w:t>
      </w:r>
      <w:r w:rsidR="00CA6FD4">
        <w:rPr>
          <w:rFonts w:ascii="Arial" w:eastAsia="Times New Roman" w:hAnsi="Arial" w:cs="Arial"/>
          <w:sz w:val="22"/>
        </w:rPr>
        <w:t xml:space="preserve"> Our analyses did not include samples with aneuploidies on these chromosomes (II</w:t>
      </w:r>
      <w:r w:rsidR="00B36DC4">
        <w:rPr>
          <w:rFonts w:ascii="Arial" w:eastAsia="Times New Roman" w:hAnsi="Arial" w:cs="Arial"/>
          <w:sz w:val="22"/>
        </w:rPr>
        <w:t xml:space="preserve"> and </w:t>
      </w:r>
      <w:r w:rsidR="00CA6FD4">
        <w:rPr>
          <w:rFonts w:ascii="Arial" w:eastAsia="Times New Roman" w:hAnsi="Arial" w:cs="Arial"/>
          <w:sz w:val="22"/>
        </w:rPr>
        <w:t>IV), but</w:t>
      </w:r>
      <w:r w:rsidRPr="003135B3">
        <w:rPr>
          <w:rFonts w:ascii="Arial" w:eastAsia="Times New Roman" w:hAnsi="Arial" w:cs="Arial"/>
          <w:sz w:val="22"/>
        </w:rPr>
        <w:t xml:space="preserve"> </w:t>
      </w:r>
      <w:r w:rsidR="00CA6FD4">
        <w:rPr>
          <w:rFonts w:ascii="Arial" w:eastAsia="Times New Roman" w:hAnsi="Arial" w:cs="Arial"/>
          <w:sz w:val="22"/>
        </w:rPr>
        <w:t>a</w:t>
      </w:r>
      <w:r w:rsidR="00DD2777">
        <w:rPr>
          <w:rFonts w:ascii="Arial" w:eastAsia="Times New Roman" w:hAnsi="Arial" w:cs="Arial"/>
          <w:sz w:val="22"/>
        </w:rPr>
        <w:t xml:space="preserve"> couple of samples are </w:t>
      </w:r>
      <w:r>
        <w:rPr>
          <w:rFonts w:ascii="Arial" w:eastAsia="Times New Roman" w:hAnsi="Arial" w:cs="Arial"/>
          <w:sz w:val="22"/>
        </w:rPr>
        <w:t xml:space="preserve">aneuploid for a chromosome containing </w:t>
      </w:r>
      <w:r w:rsidR="00CA6FD4">
        <w:rPr>
          <w:rFonts w:ascii="Arial" w:eastAsia="Times New Roman" w:hAnsi="Arial" w:cs="Arial"/>
          <w:sz w:val="22"/>
        </w:rPr>
        <w:t xml:space="preserve">other </w:t>
      </w:r>
      <w:r>
        <w:rPr>
          <w:rFonts w:ascii="Arial" w:eastAsia="Times New Roman" w:hAnsi="Arial" w:cs="Arial"/>
          <w:sz w:val="22"/>
        </w:rPr>
        <w:t>histone gene</w:t>
      </w:r>
      <w:r w:rsidR="00CA6FD4">
        <w:rPr>
          <w:rFonts w:ascii="Arial" w:eastAsia="Times New Roman" w:hAnsi="Arial" w:cs="Arial"/>
          <w:sz w:val="22"/>
        </w:rPr>
        <w:t>s</w:t>
      </w:r>
      <w:r>
        <w:rPr>
          <w:rFonts w:ascii="Arial" w:eastAsia="Times New Roman" w:hAnsi="Arial" w:cs="Arial"/>
          <w:sz w:val="22"/>
        </w:rPr>
        <w:t xml:space="preserve"> </w:t>
      </w:r>
      <w:r w:rsidR="00B36DC4">
        <w:rPr>
          <w:rFonts w:ascii="Arial" w:eastAsia="Times New Roman" w:hAnsi="Arial" w:cs="Arial"/>
          <w:sz w:val="22"/>
        </w:rPr>
        <w:t>(</w:t>
      </w:r>
      <w:r>
        <w:rPr>
          <w:rFonts w:ascii="Arial" w:eastAsia="Times New Roman" w:hAnsi="Arial" w:cs="Arial"/>
          <w:sz w:val="22"/>
        </w:rPr>
        <w:t>X</w:t>
      </w:r>
      <w:r w:rsidR="00DD2777">
        <w:rPr>
          <w:rFonts w:ascii="Arial" w:eastAsia="Times New Roman" w:hAnsi="Arial" w:cs="Arial"/>
          <w:sz w:val="22"/>
        </w:rPr>
        <w:t>IV, XV, and XVI</w:t>
      </w:r>
      <w:r w:rsidR="00CA6FD4">
        <w:rPr>
          <w:rFonts w:ascii="Arial" w:eastAsia="Times New Roman" w:hAnsi="Arial" w:cs="Arial"/>
          <w:sz w:val="22"/>
        </w:rPr>
        <w:t>; histone 3,4, and linker, respectively</w:t>
      </w:r>
      <w:r>
        <w:rPr>
          <w:rFonts w:ascii="Arial" w:eastAsia="Times New Roman" w:hAnsi="Arial" w:cs="Arial"/>
          <w:sz w:val="22"/>
        </w:rPr>
        <w:t xml:space="preserve">). </w:t>
      </w:r>
      <w:r w:rsidR="00101534">
        <w:rPr>
          <w:rFonts w:ascii="Arial" w:eastAsia="Times New Roman" w:hAnsi="Arial" w:cs="Arial"/>
          <w:sz w:val="22"/>
        </w:rPr>
        <w:t>Previous studies have found that t</w:t>
      </w:r>
      <w:r w:rsidR="009A0A8A">
        <w:rPr>
          <w:rFonts w:ascii="Arial" w:eastAsia="Times New Roman" w:hAnsi="Arial" w:cs="Arial"/>
          <w:sz w:val="22"/>
        </w:rPr>
        <w:t>hes</w:t>
      </w:r>
      <w:r w:rsidR="00B36DC4">
        <w:rPr>
          <w:rFonts w:ascii="Arial" w:eastAsia="Times New Roman" w:hAnsi="Arial" w:cs="Arial"/>
          <w:sz w:val="22"/>
        </w:rPr>
        <w:t>e</w:t>
      </w:r>
      <w:r w:rsidR="009A0A8A">
        <w:rPr>
          <w:rFonts w:ascii="Arial" w:eastAsia="Times New Roman" w:hAnsi="Arial" w:cs="Arial"/>
          <w:sz w:val="22"/>
        </w:rPr>
        <w:t xml:space="preserve"> genes do not display dosage compensation, and our results agree </w:t>
      </w:r>
      <w:r w:rsidR="004467D1">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patepv5dd5d00ue2wzp5ex0sta0r0a5r5t2t" timestamp="1559675109" guid="9db31d90-af75-4a13-984b-d6e0f9c68a4c"&gt;29&lt;/key&gt;&lt;key app="ENWeb" db-id=""&gt;0&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instrText>
      </w:r>
      <w:r w:rsidR="004467D1">
        <w:rPr>
          <w:rFonts w:ascii="Arial" w:eastAsia="Times New Roman" w:hAnsi="Arial" w:cs="Arial"/>
          <w:sz w:val="22"/>
        </w:rPr>
        <w:fldChar w:fldCharType="separate"/>
      </w:r>
      <w:r w:rsidR="004467D1">
        <w:rPr>
          <w:rFonts w:ascii="Arial" w:eastAsia="Times New Roman" w:hAnsi="Arial" w:cs="Arial"/>
          <w:noProof/>
          <w:sz w:val="22"/>
        </w:rPr>
        <w:t>(</w:t>
      </w:r>
      <w:r w:rsidR="004467D1" w:rsidRPr="004467D1">
        <w:rPr>
          <w:rFonts w:ascii="Arial" w:eastAsia="Times New Roman" w:hAnsi="Arial" w:cs="Arial"/>
          <w:smallCaps/>
          <w:noProof/>
          <w:sz w:val="22"/>
        </w:rPr>
        <w:t>Peter R. Eriksson</w:t>
      </w:r>
      <w:r w:rsidR="004467D1">
        <w:rPr>
          <w:rFonts w:ascii="Arial" w:eastAsia="Times New Roman" w:hAnsi="Arial" w:cs="Arial"/>
          <w:noProof/>
          <w:sz w:val="22"/>
        </w:rPr>
        <w:t xml:space="preserve"> 2012)</w:t>
      </w:r>
      <w:r w:rsidR="004467D1">
        <w:rPr>
          <w:rFonts w:ascii="Arial" w:eastAsia="Times New Roman" w:hAnsi="Arial" w:cs="Arial"/>
          <w:sz w:val="22"/>
        </w:rPr>
        <w:fldChar w:fldCharType="end"/>
      </w:r>
      <w:r w:rsidR="009A0A8A">
        <w:rPr>
          <w:rFonts w:ascii="Arial" w:eastAsia="Times New Roman" w:hAnsi="Arial" w:cs="Arial"/>
          <w:sz w:val="22"/>
        </w:rPr>
        <w:t xml:space="preserve">. </w:t>
      </w:r>
    </w:p>
    <w:p w14:paraId="38DEF61C" w14:textId="77777777" w:rsidR="009A0A8A" w:rsidRDefault="009A0A8A">
      <w:pPr>
        <w:spacing w:line="360" w:lineRule="auto"/>
        <w:rPr>
          <w:rFonts w:ascii="Arial" w:eastAsia="Times New Roman" w:hAnsi="Arial" w:cs="Arial"/>
          <w:sz w:val="22"/>
        </w:rPr>
        <w:pPrChange w:id="270" w:author="Holly Celina Mcqueary" w:date="2019-09-04T14:07:00Z">
          <w:pPr/>
        </w:pPrChange>
      </w:pPr>
    </w:p>
    <w:p w14:paraId="2077A776" w14:textId="25DE15B8" w:rsidR="00883A21" w:rsidRPr="00EA731B" w:rsidRDefault="00EA731B">
      <w:pPr>
        <w:spacing w:line="360" w:lineRule="auto"/>
        <w:rPr>
          <w:rFonts w:ascii="Arial" w:eastAsia="Times New Roman" w:hAnsi="Arial" w:cs="Arial"/>
          <w:i/>
          <w:sz w:val="22"/>
        </w:rPr>
        <w:pPrChange w:id="271" w:author="Holly Celina Mcqueary" w:date="2019-09-04T14:07:00Z">
          <w:pPr/>
        </w:pPrChange>
      </w:pPr>
      <w:commentRangeStart w:id="272"/>
      <w:r w:rsidRPr="0064725C">
        <w:rPr>
          <w:rFonts w:ascii="Arial" w:eastAsia="Times New Roman" w:hAnsi="Arial" w:cs="Arial"/>
          <w:i/>
          <w:sz w:val="22"/>
        </w:rPr>
        <w:lastRenderedPageBreak/>
        <w:t>Environmental Stress Response Genes</w:t>
      </w:r>
      <w:commentRangeEnd w:id="272"/>
      <w:r w:rsidR="00391BC9">
        <w:rPr>
          <w:rStyle w:val="CommentReference"/>
        </w:rPr>
        <w:commentReference w:id="272"/>
      </w:r>
    </w:p>
    <w:p w14:paraId="0184FCDC" w14:textId="342D6D06" w:rsidR="00A600EF" w:rsidRDefault="004F7BC0">
      <w:pPr>
        <w:spacing w:line="360" w:lineRule="auto"/>
        <w:rPr>
          <w:rFonts w:ascii="Arial" w:eastAsia="Times New Roman" w:hAnsi="Arial" w:cs="Arial"/>
          <w:sz w:val="22"/>
        </w:rPr>
        <w:pPrChange w:id="273" w:author="Holly Celina Mcqueary" w:date="2019-09-04T14:07:00Z">
          <w:pPr/>
        </w:pPrChange>
      </w:pPr>
      <w:r>
        <w:rPr>
          <w:rFonts w:ascii="Arial" w:eastAsia="Times New Roman" w:hAnsi="Arial" w:cs="Arial"/>
          <w:sz w:val="22"/>
        </w:rPr>
        <w:tab/>
        <w:t xml:space="preserve">Yeast are known to undergo what is known as the environmental stress response </w:t>
      </w:r>
      <w:r w:rsidR="00DD0A99">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sidR="00DD0A99">
        <w:rPr>
          <w:rFonts w:ascii="Arial" w:eastAsia="Times New Roman" w:hAnsi="Arial" w:cs="Arial"/>
          <w:sz w:val="22"/>
        </w:rPr>
      </w:r>
      <w:r w:rsidR="00DD0A99">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Gasch</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00; </w:t>
      </w:r>
      <w:r w:rsidR="00394CAF" w:rsidRPr="00394CAF">
        <w:rPr>
          <w:rFonts w:ascii="Arial" w:eastAsia="Times New Roman" w:hAnsi="Arial" w:cs="Arial"/>
          <w:smallCaps/>
          <w:noProof/>
          <w:sz w:val="22"/>
        </w:rPr>
        <w:t>Zillikens</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7)</w:t>
      </w:r>
      <w:r w:rsidR="00DD0A99">
        <w:rPr>
          <w:rFonts w:ascii="Arial" w:eastAsia="Times New Roman" w:hAnsi="Arial" w:cs="Arial"/>
          <w:sz w:val="22"/>
        </w:rPr>
        <w:fldChar w:fldCharType="end"/>
      </w:r>
      <w:r>
        <w:rPr>
          <w:rFonts w:ascii="Arial" w:eastAsia="Times New Roman" w:hAnsi="Arial" w:cs="Arial"/>
          <w:sz w:val="22"/>
        </w:rPr>
        <w:t xml:space="preserve">, when conditions are unfavorable due to various factors, including </w:t>
      </w:r>
      <w:r w:rsidR="00E03D3B">
        <w:rPr>
          <w:rFonts w:ascii="Arial" w:eastAsia="Times New Roman" w:hAnsi="Arial" w:cs="Arial"/>
          <w:sz w:val="22"/>
        </w:rPr>
        <w:t>temperature stress, oxidative stress, and nutrient limitation</w:t>
      </w:r>
      <w:r>
        <w:rPr>
          <w:rFonts w:ascii="Arial" w:eastAsia="Times New Roman" w:hAnsi="Arial" w:cs="Arial"/>
          <w:sz w:val="22"/>
        </w:rPr>
        <w:t xml:space="preserve">. </w:t>
      </w:r>
      <w:r w:rsidR="00A600EF">
        <w:rPr>
          <w:rFonts w:ascii="Arial" w:eastAsia="Times New Roman" w:hAnsi="Arial" w:cs="Arial"/>
          <w:sz w:val="22"/>
        </w:rPr>
        <w:t>We analyzed the same genes that Gasch et al found to relate to the environmental stress response</w:t>
      </w:r>
      <w:r w:rsidR="003C3348">
        <w:rPr>
          <w:rFonts w:ascii="Arial" w:eastAsia="Times New Roman" w:hAnsi="Arial" w:cs="Arial"/>
          <w:sz w:val="22"/>
        </w:rPr>
        <w:t xml:space="preserve"> </w:t>
      </w:r>
      <w:r w:rsidR="00A600EF">
        <w:rPr>
          <w:rFonts w:ascii="Arial" w:eastAsia="Times New Roman" w:hAnsi="Arial" w:cs="Arial"/>
          <w:sz w:val="22"/>
        </w:rPr>
        <w:t xml:space="preserve">and found that </w:t>
      </w:r>
      <w:r w:rsidR="005D4B4C">
        <w:rPr>
          <w:rFonts w:ascii="Arial" w:eastAsia="Times New Roman" w:hAnsi="Arial" w:cs="Arial"/>
          <w:sz w:val="22"/>
        </w:rPr>
        <w:t>our samples did differentially express some of these genes (</w:t>
      </w:r>
      <w:r w:rsidR="008D684F">
        <w:rPr>
          <w:rFonts w:ascii="Arial" w:eastAsia="Times New Roman" w:hAnsi="Arial" w:cs="Arial"/>
          <w:sz w:val="22"/>
        </w:rPr>
        <w:t>figure 24</w:t>
      </w:r>
      <w:r w:rsidR="005D4B4C">
        <w:rPr>
          <w:rFonts w:ascii="Arial" w:eastAsia="Times New Roman" w:hAnsi="Arial" w:cs="Arial"/>
          <w:sz w:val="22"/>
        </w:rPr>
        <w:t>)</w:t>
      </w:r>
      <w:r w:rsidR="006A17F1">
        <w:rPr>
          <w:rFonts w:ascii="Arial" w:eastAsia="Times New Roman" w:hAnsi="Arial" w:cs="Arial"/>
          <w:sz w:val="22"/>
        </w:rPr>
        <w:t>.</w:t>
      </w:r>
      <w:r w:rsidR="008D684F">
        <w:rPr>
          <w:rFonts w:ascii="Arial" w:eastAsia="Times New Roman" w:hAnsi="Arial" w:cs="Arial"/>
          <w:sz w:val="22"/>
        </w:rPr>
        <w:t xml:space="preserve"> Several sampled that were aneuploid for the same chromosome shared differentially expressed ESR genes (figure 24). It was more common for the samples with the same genetic background to express similar ESR genes than across the two genetic backgrounds, as expected.  </w:t>
      </w:r>
    </w:p>
    <w:p w14:paraId="021333BD" w14:textId="77777777" w:rsidR="005D4B4C" w:rsidRDefault="005D4B4C">
      <w:pPr>
        <w:spacing w:line="360" w:lineRule="auto"/>
        <w:ind w:firstLine="720"/>
        <w:rPr>
          <w:rFonts w:ascii="Arial" w:eastAsia="Times New Roman" w:hAnsi="Arial" w:cs="Arial"/>
          <w:sz w:val="22"/>
        </w:rPr>
        <w:pPrChange w:id="274" w:author="Holly Celina Mcqueary" w:date="2019-09-04T14:07:00Z">
          <w:pPr>
            <w:ind w:firstLine="720"/>
          </w:pPr>
        </w:pPrChange>
      </w:pPr>
    </w:p>
    <w:p w14:paraId="60BA0724" w14:textId="3397357E" w:rsidR="004F7BC0" w:rsidRDefault="00E03D3B">
      <w:pPr>
        <w:spacing w:line="360" w:lineRule="auto"/>
        <w:ind w:firstLine="720"/>
        <w:rPr>
          <w:rFonts w:ascii="Arial" w:eastAsia="Times New Roman" w:hAnsi="Arial" w:cs="Arial"/>
          <w:sz w:val="22"/>
        </w:rPr>
        <w:pPrChange w:id="275" w:author="Holly Celina Mcqueary" w:date="2019-09-04T14:07:00Z">
          <w:pPr>
            <w:ind w:firstLine="720"/>
          </w:pPr>
        </w:pPrChange>
      </w:pPr>
      <w:r>
        <w:rPr>
          <w:rFonts w:ascii="Arial" w:eastAsia="Times New Roman" w:hAnsi="Arial" w:cs="Arial"/>
          <w:sz w:val="22"/>
        </w:rPr>
        <w:t>It has been</w:t>
      </w:r>
      <w:r w:rsidR="004F7BC0">
        <w:rPr>
          <w:rFonts w:ascii="Arial" w:eastAsia="Times New Roman" w:hAnsi="Arial" w:cs="Arial"/>
          <w:sz w:val="22"/>
        </w:rPr>
        <w:t xml:space="preserve"> found that similarly, aneuploid yeast undergo what </w:t>
      </w:r>
      <w:r>
        <w:rPr>
          <w:rFonts w:ascii="Arial" w:eastAsia="Times New Roman" w:hAnsi="Arial" w:cs="Arial"/>
          <w:sz w:val="22"/>
        </w:rPr>
        <w:t xml:space="preserve">is </w:t>
      </w:r>
      <w:r w:rsidR="004F7BC0">
        <w:rPr>
          <w:rFonts w:ascii="Arial" w:eastAsia="Times New Roman" w:hAnsi="Arial" w:cs="Arial"/>
          <w:sz w:val="22"/>
        </w:rPr>
        <w:t>refer</w:t>
      </w:r>
      <w:r>
        <w:rPr>
          <w:rFonts w:ascii="Arial" w:eastAsia="Times New Roman" w:hAnsi="Arial" w:cs="Arial"/>
          <w:sz w:val="22"/>
        </w:rPr>
        <w:t>red</w:t>
      </w:r>
      <w:r w:rsidR="004F7BC0">
        <w:rPr>
          <w:rFonts w:ascii="Arial" w:eastAsia="Times New Roman" w:hAnsi="Arial" w:cs="Arial"/>
          <w:sz w:val="22"/>
        </w:rPr>
        <w:t xml:space="preserve"> to as the “aneuploid stress response,” in which certain genes NOT located on the aneuploid chromosome are differentially expressed</w:t>
      </w:r>
      <w:r>
        <w:rPr>
          <w:rFonts w:ascii="Arial" w:eastAsia="Times New Roman" w:hAnsi="Arial" w:cs="Arial"/>
          <w:sz w:val="22"/>
        </w:rPr>
        <w:t xml:space="preserve"> </w: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Pr>
          <w:rFonts w:ascii="Arial" w:eastAsia="Times New Roman" w:hAnsi="Arial" w:cs="Arial"/>
          <w:noProof/>
          <w:sz w:val="22"/>
        </w:rPr>
        <w:t>(</w:t>
      </w:r>
      <w:r w:rsidRPr="00E03D3B">
        <w:rPr>
          <w:rFonts w:ascii="Arial" w:eastAsia="Times New Roman" w:hAnsi="Arial" w:cs="Arial"/>
          <w:smallCaps/>
          <w:noProof/>
          <w:sz w:val="22"/>
        </w:rPr>
        <w:t>Torres</w:t>
      </w:r>
      <w:r w:rsidRPr="00E03D3B">
        <w:rPr>
          <w:rFonts w:ascii="Arial" w:eastAsia="Times New Roman" w:hAnsi="Arial" w:cs="Arial"/>
          <w:i/>
          <w:noProof/>
          <w:sz w:val="22"/>
        </w:rPr>
        <w:t xml:space="preserve"> et al.</w:t>
      </w:r>
      <w:r>
        <w:rPr>
          <w:rFonts w:ascii="Arial" w:eastAsia="Times New Roman" w:hAnsi="Arial" w:cs="Arial"/>
          <w:noProof/>
          <w:sz w:val="22"/>
        </w:rPr>
        <w:t xml:space="preserve"> 2010)</w:t>
      </w:r>
      <w:r>
        <w:rPr>
          <w:rFonts w:ascii="Arial" w:eastAsia="Times New Roman" w:hAnsi="Arial" w:cs="Arial"/>
          <w:sz w:val="22"/>
        </w:rPr>
        <w:fldChar w:fldCharType="end"/>
      </w:r>
      <w:r w:rsidR="004F7BC0">
        <w:rPr>
          <w:rFonts w:ascii="Arial" w:eastAsia="Times New Roman" w:hAnsi="Arial" w:cs="Arial"/>
          <w:sz w:val="22"/>
        </w:rPr>
        <w:t xml:space="preserve">. </w:t>
      </w:r>
      <w:r w:rsidR="003C3348">
        <w:rPr>
          <w:rFonts w:ascii="Arial" w:eastAsia="Times New Roman" w:hAnsi="Arial" w:cs="Arial"/>
          <w:sz w:val="22"/>
        </w:rPr>
        <w:t xml:space="preserve">Our samples do have commonly differentially expressed genes that are not located on the aneuploid chromosomes (Figure 9). </w:t>
      </w:r>
      <w:ins w:id="276" w:author="Holly Celina Mcqueary" w:date="2019-09-04T14:11:00Z">
        <w:r w:rsidR="004353CF">
          <w:rPr>
            <w:rFonts w:ascii="Arial" w:eastAsia="Times New Roman" w:hAnsi="Arial" w:cs="Arial"/>
            <w:sz w:val="22"/>
            <w:szCs w:val="22"/>
          </w:rPr>
          <w:t>Most of these genes are also differentially expressed during the environmental stress response.</w:t>
        </w:r>
      </w:ins>
      <w:ins w:id="277" w:author="Holly Celina Mcqueary" w:date="2019-09-17T13:58:00Z">
        <w:r w:rsidR="00EC5D0E">
          <w:rPr>
            <w:rFonts w:ascii="Arial" w:eastAsia="Times New Roman" w:hAnsi="Arial" w:cs="Arial"/>
            <w:sz w:val="22"/>
            <w:szCs w:val="22"/>
          </w:rPr>
          <w:t xml:space="preserve"> </w:t>
        </w:r>
      </w:ins>
      <w:moveToRangeStart w:id="278" w:author="Holly Celina Mcqueary" w:date="2019-09-17T13:58:00Z" w:name="move19621097"/>
      <w:moveTo w:id="279" w:author="Holly Celina Mcqueary" w:date="2019-09-17T13:58:00Z">
        <w:r w:rsidR="00EC5D0E">
          <w:rPr>
            <w:rFonts w:ascii="Arial" w:eastAsia="Times New Roman" w:hAnsi="Arial" w:cs="Arial"/>
            <w:sz w:val="22"/>
          </w:rPr>
          <w:t>Curious as to if we found the same genes and patterns in our spontaneously aneuploid samples, we investigated the same genes as Torres et al</w:t>
        </w:r>
      </w:moveTo>
      <w:ins w:id="280" w:author="Holly Celina Mcqueary" w:date="2019-09-17T13:58:00Z">
        <w:r w:rsidR="00EC5D0E">
          <w:rPr>
            <w:rFonts w:ascii="Arial" w:eastAsia="Times New Roman" w:hAnsi="Arial" w:cs="Arial"/>
            <w:sz w:val="22"/>
          </w:rPr>
          <w:t xml:space="preserve">. </w:t>
        </w:r>
      </w:ins>
      <w:moveTo w:id="281" w:author="Holly Celina Mcqueary" w:date="2019-09-17T13:58:00Z">
        <w:del w:id="282" w:author="Holly Celina Mcqueary" w:date="2019-09-17T13:58:00Z">
          <w:r w:rsidR="00EC5D0E" w:rsidDel="00EC5D0E">
            <w:rPr>
              <w:rFonts w:ascii="Arial" w:eastAsia="Times New Roman" w:hAnsi="Arial" w:cs="Arial"/>
              <w:sz w:val="22"/>
            </w:rPr>
            <w:delText xml:space="preserve"> and found </w:delText>
          </w:r>
          <w:commentRangeStart w:id="283"/>
          <w:r w:rsidR="00EC5D0E" w:rsidDel="00EC5D0E">
            <w:rPr>
              <w:rFonts w:ascii="Arial" w:eastAsia="Times New Roman" w:hAnsi="Arial" w:cs="Arial"/>
              <w:sz w:val="22"/>
            </w:rPr>
            <w:delText xml:space="preserve">*****. </w:delText>
          </w:r>
          <w:commentRangeEnd w:id="283"/>
          <w:r w:rsidR="00EC5D0E" w:rsidDel="00EC5D0E">
            <w:rPr>
              <w:rStyle w:val="CommentReference"/>
            </w:rPr>
            <w:commentReference w:id="283"/>
          </w:r>
        </w:del>
      </w:moveTo>
      <w:moveToRangeEnd w:id="278"/>
      <w:ins w:id="284" w:author="Holly Celina Mcqueary" w:date="2019-09-04T14:11:00Z">
        <w:r w:rsidR="004353CF" w:rsidRPr="00496D59">
          <w:rPr>
            <w:rFonts w:ascii="Arial" w:eastAsia="Times New Roman" w:hAnsi="Arial" w:cs="Arial"/>
            <w:sz w:val="22"/>
            <w:szCs w:val="22"/>
          </w:rPr>
          <w:t>Our samples do have commonly differentially expressed genes that are not located on the aneuploid chromosomes (Figure 9). Curious as to if we found the same genes and patterns in our spontaneously aneuploid samples, we investigated the same genes as Torres et al and found</w:t>
        </w:r>
        <w:r w:rsidR="004353CF">
          <w:rPr>
            <w:rFonts w:ascii="Arial" w:eastAsia="Times New Roman" w:hAnsi="Arial" w:cs="Arial"/>
            <w:sz w:val="22"/>
            <w:szCs w:val="22"/>
          </w:rPr>
          <w:t xml:space="preserve"> in GC lines that 51 genes were significantly differentially expressed in at least one aneuploid line, and that 8 genes were significantly differentially expressed in 8 aneuploid lines. In MA samples, from the first set of RNA data, 86 genes were significantly differentially expressed in at least 1 aneuploid line, 104 were differentially expressed in 2 aneuploid lines, and 30 were differentially expressed in 3 aneuploid lines. In the MA lines from the newer set of RNA data, 62 genes were significantly differentially expressed in at least 1 aneuploid line, 20 were differentially expressed in 2 aneuploid lines, and 3 were differentially expressed in 3 aneuploid lines. The total number of ASR genes analyzed was 201, and all 201 of these genes were found to be differentially expressed in some capacity in Torres et al 2007. </w:t>
        </w:r>
      </w:ins>
      <w:moveFromRangeStart w:id="285" w:author="Holly Celina Mcqueary" w:date="2019-09-17T13:58:00Z" w:name="move19621097"/>
      <w:moveFrom w:id="286" w:author="Holly Celina Mcqueary" w:date="2019-09-17T13:58:00Z">
        <w:r w:rsidR="004F7BC0" w:rsidDel="00EC5D0E">
          <w:rPr>
            <w:rFonts w:ascii="Arial" w:eastAsia="Times New Roman" w:hAnsi="Arial" w:cs="Arial"/>
            <w:sz w:val="22"/>
          </w:rPr>
          <w:t xml:space="preserve">Curious as to if we found the same genes and patterns in our spontaneously aneuploid samples, we investigated the same genes as Torres et al and found </w:t>
        </w:r>
        <w:commentRangeStart w:id="287"/>
        <w:r w:rsidR="004F7BC0" w:rsidDel="00EC5D0E">
          <w:rPr>
            <w:rFonts w:ascii="Arial" w:eastAsia="Times New Roman" w:hAnsi="Arial" w:cs="Arial"/>
            <w:sz w:val="22"/>
          </w:rPr>
          <w:t xml:space="preserve">*****. </w:t>
        </w:r>
        <w:commentRangeEnd w:id="287"/>
        <w:r w:rsidR="005D4B4C" w:rsidDel="00EC5D0E">
          <w:rPr>
            <w:rStyle w:val="CommentReference"/>
          </w:rPr>
          <w:commentReference w:id="287"/>
        </w:r>
      </w:moveFrom>
      <w:moveFromRangeEnd w:id="285"/>
    </w:p>
    <w:p w14:paraId="23B6C2AB" w14:textId="3556DC82" w:rsidR="00DC6C84" w:rsidRDefault="00DC6C84">
      <w:pPr>
        <w:spacing w:line="360" w:lineRule="auto"/>
        <w:rPr>
          <w:rFonts w:ascii="Arial" w:eastAsia="Times New Roman" w:hAnsi="Arial" w:cs="Arial"/>
          <w:sz w:val="22"/>
        </w:rPr>
        <w:pPrChange w:id="288" w:author="Holly Celina Mcqueary" w:date="2019-09-04T14:07:00Z">
          <w:pPr/>
        </w:pPrChange>
      </w:pPr>
    </w:p>
    <w:p w14:paraId="47D30E79" w14:textId="02515CB2" w:rsidR="00144171" w:rsidDel="00DA410E" w:rsidRDefault="00DC6C84">
      <w:pPr>
        <w:spacing w:line="360" w:lineRule="auto"/>
        <w:rPr>
          <w:del w:id="289" w:author="Holly Celina Mcqueary" w:date="2019-09-17T10:55:00Z"/>
          <w:rFonts w:ascii="Arial" w:eastAsia="Times New Roman" w:hAnsi="Arial" w:cs="Arial"/>
          <w:i/>
          <w:sz w:val="22"/>
        </w:rPr>
        <w:pPrChange w:id="290" w:author="Holly Celina Mcqueary" w:date="2019-09-04T14:07:00Z">
          <w:pPr/>
        </w:pPrChange>
      </w:pPr>
      <w:commentRangeStart w:id="291"/>
      <w:r w:rsidRPr="009D4DE4">
        <w:rPr>
          <w:rFonts w:ascii="Arial" w:eastAsia="Times New Roman" w:hAnsi="Arial" w:cs="Arial"/>
          <w:i/>
          <w:sz w:val="22"/>
          <w:highlight w:val="cyan"/>
        </w:rPr>
        <w:t>Dosage-Sensitive Genes</w:t>
      </w:r>
      <w:commentRangeEnd w:id="291"/>
      <w:r w:rsidR="0064725C">
        <w:rPr>
          <w:rStyle w:val="CommentReference"/>
        </w:rPr>
        <w:commentReference w:id="291"/>
      </w:r>
    </w:p>
    <w:p w14:paraId="2B0CA0DF" w14:textId="7DBAC261" w:rsidR="008539A5" w:rsidRPr="008539A5" w:rsidRDefault="008539A5" w:rsidP="004353CF">
      <w:pPr>
        <w:spacing w:line="360" w:lineRule="auto"/>
        <w:rPr>
          <w:ins w:id="292" w:author="Holly Celina Mcqueary" w:date="2019-09-12T17:59:00Z"/>
          <w:rFonts w:ascii="Arial" w:eastAsia="Times New Roman" w:hAnsi="Arial" w:cs="Arial"/>
          <w:iCs/>
          <w:sz w:val="22"/>
        </w:rPr>
      </w:pPr>
    </w:p>
    <w:p w14:paraId="6976F6B1" w14:textId="35813576" w:rsidR="009C5977" w:rsidRDefault="008539A5" w:rsidP="004353CF">
      <w:pPr>
        <w:spacing w:line="360" w:lineRule="auto"/>
        <w:rPr>
          <w:ins w:id="293" w:author="Holly Celina Mcqueary" w:date="2019-09-16T10:38:00Z"/>
          <w:rFonts w:ascii="Arial" w:eastAsia="Times New Roman" w:hAnsi="Arial" w:cs="Arial"/>
          <w:iCs/>
          <w:sz w:val="22"/>
        </w:rPr>
      </w:pPr>
      <w:ins w:id="294" w:author="Holly Celina Mcqueary" w:date="2019-09-12T18:00:00Z">
        <w:r>
          <w:rPr>
            <w:rFonts w:ascii="Arial" w:eastAsia="Times New Roman" w:hAnsi="Arial" w:cs="Arial"/>
            <w:iCs/>
            <w:sz w:val="22"/>
          </w:rPr>
          <w:tab/>
        </w:r>
      </w:ins>
      <w:ins w:id="295" w:author="Holly Celina Mcqueary" w:date="2019-09-12T18:02:00Z">
        <w:r>
          <w:rPr>
            <w:rFonts w:ascii="Arial" w:eastAsia="Times New Roman" w:hAnsi="Arial" w:cs="Arial"/>
            <w:iCs/>
            <w:sz w:val="22"/>
          </w:rPr>
          <w:t>Most aneuploid samples had few differentially expressed dosage sensitiv</w:t>
        </w:r>
      </w:ins>
      <w:ins w:id="296" w:author="Holly Celina Mcqueary" w:date="2019-09-12T18:03:00Z">
        <w:r>
          <w:rPr>
            <w:rFonts w:ascii="Arial" w:eastAsia="Times New Roman" w:hAnsi="Arial" w:cs="Arial"/>
            <w:iCs/>
            <w:sz w:val="22"/>
          </w:rPr>
          <w:t xml:space="preserve">e genes. </w:t>
        </w:r>
      </w:ins>
      <w:ins w:id="297" w:author="Holly Celina Mcqueary" w:date="2019-09-12T18:40:00Z">
        <w:r w:rsidR="009C5977">
          <w:rPr>
            <w:rFonts w:ascii="Arial" w:eastAsia="Times New Roman" w:hAnsi="Arial" w:cs="Arial"/>
            <w:iCs/>
            <w:sz w:val="22"/>
          </w:rPr>
          <w:t xml:space="preserve">These dosage-sensitive genes were found in the study </w:t>
        </w:r>
      </w:ins>
      <w:r w:rsidR="009C5977">
        <w:rPr>
          <w:rFonts w:ascii="Arial" w:eastAsia="Times New Roman" w:hAnsi="Arial" w:cs="Arial"/>
          <w:iCs/>
          <w:sz w:val="22"/>
        </w:rPr>
        <w:fldChar w:fldCharType="begin"/>
      </w:r>
      <w:r w:rsidR="009C5977">
        <w:rPr>
          <w:rFonts w:ascii="Arial" w:eastAsia="Times New Roman" w:hAnsi="Arial" w:cs="Arial"/>
          <w:iCs/>
          <w:sz w:val="22"/>
        </w:rPr>
        <w:instrText xml:space="preserve"> ADDIN EN.CITE &lt;EndNote&gt;&lt;Cite&gt;&lt;Author&gt;Makanae&lt;/Author&gt;&lt;Year&gt;2013&lt;/Year&gt;&lt;RecNum&gt;166&lt;/RecNum&gt;&lt;DisplayText&gt;(&lt;style face="smallcaps"&gt;Makanae&lt;/style&gt;&lt;style face="italic"&gt; et al.&lt;/style&gt; 2013)&lt;/DisplayText&gt;&lt;record&gt;&lt;rec-number&gt;166&lt;/rec-number&gt;&lt;foreign-keys&gt;&lt;key app="EN" db-id="patepv5dd5d00ue2wzp5ex0sta0r0a5r5t2t" timestamp="1559675148" guid="20060117-3920-4fab-9f80-c9cc7e3c9710"&gt;166&lt;/key&gt;&lt;key app="ENWeb" db-id=""&gt;0&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009C5977">
        <w:rPr>
          <w:rFonts w:ascii="Arial" w:eastAsia="Times New Roman" w:hAnsi="Arial" w:cs="Arial"/>
          <w:iCs/>
          <w:sz w:val="22"/>
        </w:rPr>
        <w:fldChar w:fldCharType="separate"/>
      </w:r>
      <w:r w:rsidR="009C5977">
        <w:rPr>
          <w:rFonts w:ascii="Arial" w:eastAsia="Times New Roman" w:hAnsi="Arial" w:cs="Arial"/>
          <w:iCs/>
          <w:noProof/>
          <w:sz w:val="22"/>
        </w:rPr>
        <w:t>(</w:t>
      </w:r>
      <w:r w:rsidR="009C5977" w:rsidRPr="009C5977">
        <w:rPr>
          <w:rFonts w:ascii="Arial" w:eastAsia="Times New Roman" w:hAnsi="Arial" w:cs="Arial"/>
          <w:iCs/>
          <w:smallCaps/>
          <w:noProof/>
          <w:sz w:val="22"/>
        </w:rPr>
        <w:t>Makanae</w:t>
      </w:r>
      <w:r w:rsidR="009C5977" w:rsidRPr="009C5977">
        <w:rPr>
          <w:rFonts w:ascii="Arial" w:eastAsia="Times New Roman" w:hAnsi="Arial" w:cs="Arial"/>
          <w:i/>
          <w:iCs/>
          <w:noProof/>
          <w:sz w:val="22"/>
        </w:rPr>
        <w:t xml:space="preserve"> et al.</w:t>
      </w:r>
      <w:r w:rsidR="009C5977">
        <w:rPr>
          <w:rFonts w:ascii="Arial" w:eastAsia="Times New Roman" w:hAnsi="Arial" w:cs="Arial"/>
          <w:iCs/>
          <w:noProof/>
          <w:sz w:val="22"/>
        </w:rPr>
        <w:t xml:space="preserve"> 2013)</w:t>
      </w:r>
      <w:r w:rsidR="009C5977">
        <w:rPr>
          <w:rFonts w:ascii="Arial" w:eastAsia="Times New Roman" w:hAnsi="Arial" w:cs="Arial"/>
          <w:iCs/>
          <w:sz w:val="22"/>
        </w:rPr>
        <w:fldChar w:fldCharType="end"/>
      </w:r>
      <w:ins w:id="298" w:author="Holly Celina Mcqueary" w:date="2019-09-17T11:25:00Z">
        <w:r w:rsidR="008F4B4A">
          <w:rPr>
            <w:rFonts w:ascii="Arial" w:eastAsia="Times New Roman" w:hAnsi="Arial" w:cs="Arial"/>
            <w:iCs/>
            <w:sz w:val="22"/>
          </w:rPr>
          <w:t xml:space="preserve">, which found 115 genes that had copy-number limits of 10 or less. We investigated these same genes to determine if our </w:t>
        </w:r>
        <w:r w:rsidR="008F4B4A">
          <w:rPr>
            <w:rFonts w:ascii="Arial" w:eastAsia="Times New Roman" w:hAnsi="Arial" w:cs="Arial"/>
            <w:iCs/>
            <w:sz w:val="22"/>
          </w:rPr>
          <w:lastRenderedPageBreak/>
          <w:t>a</w:t>
        </w:r>
      </w:ins>
      <w:ins w:id="299" w:author="Holly Celina Mcqueary" w:date="2019-09-17T11:26:00Z">
        <w:r w:rsidR="008F4B4A">
          <w:rPr>
            <w:rFonts w:ascii="Arial" w:eastAsia="Times New Roman" w:hAnsi="Arial" w:cs="Arial"/>
            <w:iCs/>
            <w:sz w:val="22"/>
          </w:rPr>
          <w:t xml:space="preserve">neuploid samples were regulating them. </w:t>
        </w:r>
      </w:ins>
      <w:ins w:id="300" w:author="Holly Celina Mcqueary" w:date="2019-09-16T10:34:00Z">
        <w:r w:rsidR="00CF6CFB">
          <w:rPr>
            <w:rFonts w:ascii="Arial" w:eastAsia="Times New Roman" w:hAnsi="Arial" w:cs="Arial"/>
            <w:iCs/>
            <w:sz w:val="22"/>
          </w:rPr>
          <w:t xml:space="preserve">Those that are attenuated on aneuploid chromosomes may indicate strong dosage sensitivity, and that the yeast </w:t>
        </w:r>
        <w:proofErr w:type="gramStart"/>
        <w:r w:rsidR="00CF6CFB">
          <w:rPr>
            <w:rFonts w:ascii="Arial" w:eastAsia="Times New Roman" w:hAnsi="Arial" w:cs="Arial"/>
            <w:iCs/>
            <w:sz w:val="22"/>
          </w:rPr>
          <w:t>are</w:t>
        </w:r>
        <w:proofErr w:type="gramEnd"/>
        <w:r w:rsidR="00CF6CFB">
          <w:rPr>
            <w:rFonts w:ascii="Arial" w:eastAsia="Times New Roman" w:hAnsi="Arial" w:cs="Arial"/>
            <w:iCs/>
            <w:sz w:val="22"/>
          </w:rPr>
          <w:t xml:space="preserve"> able to compensate for this sensitivity by increasing or decreasin</w:t>
        </w:r>
      </w:ins>
      <w:ins w:id="301" w:author="Holly Celina Mcqueary" w:date="2019-09-16T10:35:00Z">
        <w:r w:rsidR="00CF6CFB">
          <w:rPr>
            <w:rFonts w:ascii="Arial" w:eastAsia="Times New Roman" w:hAnsi="Arial" w:cs="Arial"/>
            <w:iCs/>
            <w:sz w:val="22"/>
          </w:rPr>
          <w:t xml:space="preserve">g transcription accordingly. </w:t>
        </w:r>
      </w:ins>
    </w:p>
    <w:p w14:paraId="2002FE52" w14:textId="5EF67609" w:rsidR="00A011E2" w:rsidRDefault="00CF6CFB" w:rsidP="000747DF">
      <w:pPr>
        <w:spacing w:line="360" w:lineRule="auto"/>
        <w:rPr>
          <w:ins w:id="302" w:author="Holly Celina Mcqueary" w:date="2019-09-16T15:02:00Z"/>
          <w:rFonts w:ascii="Arial" w:eastAsia="Times New Roman" w:hAnsi="Arial" w:cs="Arial"/>
          <w:iCs/>
          <w:sz w:val="22"/>
        </w:rPr>
      </w:pPr>
      <w:ins w:id="303" w:author="Holly Celina Mcqueary" w:date="2019-09-16T10:38:00Z">
        <w:r>
          <w:rPr>
            <w:rFonts w:ascii="Arial" w:eastAsia="Times New Roman" w:hAnsi="Arial" w:cs="Arial"/>
            <w:iCs/>
            <w:sz w:val="22"/>
          </w:rPr>
          <w:tab/>
        </w:r>
      </w:ins>
      <w:ins w:id="304" w:author="Holly Celina Mcqueary" w:date="2019-09-16T10:42:00Z">
        <w:r w:rsidR="0003241F">
          <w:rPr>
            <w:rFonts w:ascii="Arial" w:eastAsia="Times New Roman" w:hAnsi="Arial" w:cs="Arial"/>
            <w:iCs/>
            <w:sz w:val="22"/>
          </w:rPr>
          <w:t>If there is no dosage compensation happening, regardless of the gene, then all genes would</w:t>
        </w:r>
      </w:ins>
      <w:ins w:id="305" w:author="Holly Celina Mcqueary" w:date="2019-09-16T10:43:00Z">
        <w:r w:rsidR="0003241F">
          <w:rPr>
            <w:rFonts w:ascii="Arial" w:eastAsia="Times New Roman" w:hAnsi="Arial" w:cs="Arial"/>
            <w:iCs/>
            <w:sz w:val="22"/>
          </w:rPr>
          <w:t xml:space="preserve"> be expressed as much as their aneuploidy would </w:t>
        </w:r>
      </w:ins>
      <w:ins w:id="306" w:author="Holly Celina Mcqueary" w:date="2019-09-16T10:44:00Z">
        <w:r w:rsidR="0003241F">
          <w:rPr>
            <w:rFonts w:ascii="Arial" w:eastAsia="Times New Roman" w:hAnsi="Arial" w:cs="Arial"/>
            <w:iCs/>
            <w:sz w:val="22"/>
          </w:rPr>
          <w:t xml:space="preserve">suggest (i.e. for monosomic genes, 0.5x the amount of a disomic gene, for trisomic genes, 1.5x the amount of a disomic gene, and for tetrasomic genes, 2x the amount of a disomic gene). </w:t>
        </w:r>
      </w:ins>
      <w:ins w:id="307" w:author="Holly Celina Mcqueary" w:date="2019-09-16T10:45:00Z">
        <w:r w:rsidR="0003241F">
          <w:rPr>
            <w:rFonts w:ascii="Arial" w:eastAsia="Times New Roman" w:hAnsi="Arial" w:cs="Arial"/>
            <w:iCs/>
            <w:sz w:val="22"/>
          </w:rPr>
          <w:t>Previous studies have found that certain genes are more dosage-sensitive than others</w:t>
        </w:r>
      </w:ins>
      <w:ins w:id="308" w:author="Holly Celina Mcqueary" w:date="2019-09-17T11:34:00Z">
        <w:r w:rsidR="008F4B4A">
          <w:rPr>
            <w:rFonts w:ascii="Arial" w:eastAsia="Times New Roman" w:hAnsi="Arial" w:cs="Arial"/>
            <w:iCs/>
            <w:sz w:val="22"/>
          </w:rPr>
          <w:t>: u</w:t>
        </w:r>
      </w:ins>
      <w:ins w:id="309" w:author="Holly Celina Mcqueary" w:date="2019-09-17T11:31:00Z">
        <w:r w:rsidR="008F4B4A">
          <w:rPr>
            <w:rFonts w:ascii="Arial" w:eastAsia="Times New Roman" w:hAnsi="Arial" w:cs="Arial"/>
            <w:iCs/>
            <w:sz w:val="22"/>
          </w:rPr>
          <w:t xml:space="preserve">sing the “genetic tug-of-war” method, </w:t>
        </w:r>
      </w:ins>
      <w:proofErr w:type="spellStart"/>
      <w:ins w:id="310" w:author="Holly Celina Mcqueary" w:date="2019-09-17T11:32:00Z">
        <w:r w:rsidR="008F4B4A">
          <w:rPr>
            <w:rFonts w:ascii="Arial" w:eastAsia="Times New Roman" w:hAnsi="Arial" w:cs="Arial"/>
            <w:iCs/>
            <w:sz w:val="22"/>
          </w:rPr>
          <w:t>Makanae</w:t>
        </w:r>
        <w:proofErr w:type="spellEnd"/>
        <w:r w:rsidR="008F4B4A">
          <w:rPr>
            <w:rFonts w:ascii="Arial" w:eastAsia="Times New Roman" w:hAnsi="Arial" w:cs="Arial"/>
            <w:iCs/>
            <w:sz w:val="22"/>
          </w:rPr>
          <w:t xml:space="preserve"> et al 2013 found the copy-number limits of overexpression in all 5806 protein-coding genes in </w:t>
        </w:r>
        <w:r w:rsidR="008F4B4A" w:rsidRPr="008F4B4A">
          <w:rPr>
            <w:rFonts w:ascii="Arial" w:eastAsia="Times New Roman" w:hAnsi="Arial" w:cs="Arial"/>
            <w:i/>
            <w:sz w:val="22"/>
            <w:rPrChange w:id="311" w:author="Holly Celina Mcqueary" w:date="2019-09-17T11:34:00Z">
              <w:rPr>
                <w:rFonts w:ascii="Arial" w:eastAsia="Times New Roman" w:hAnsi="Arial" w:cs="Arial"/>
                <w:iCs/>
                <w:sz w:val="22"/>
              </w:rPr>
            </w:rPrChange>
          </w:rPr>
          <w:t>S. cerevisiae</w:t>
        </w:r>
        <w:r w:rsidR="008F4B4A">
          <w:rPr>
            <w:rFonts w:ascii="Arial" w:eastAsia="Times New Roman" w:hAnsi="Arial" w:cs="Arial"/>
            <w:iCs/>
            <w:sz w:val="22"/>
          </w:rPr>
          <w:t xml:space="preserve">, </w:t>
        </w:r>
      </w:ins>
      <w:ins w:id="312" w:author="Holly Celina Mcqueary" w:date="2019-09-17T11:33:00Z">
        <w:r w:rsidR="008F4B4A">
          <w:rPr>
            <w:rFonts w:ascii="Arial" w:eastAsia="Times New Roman" w:hAnsi="Arial" w:cs="Arial"/>
            <w:iCs/>
            <w:sz w:val="22"/>
          </w:rPr>
          <w:t>and found 115 genes whose copy number limits were 10 or less (more than this amount caused cell death).</w:t>
        </w:r>
      </w:ins>
      <w:ins w:id="313" w:author="Holly Celina Mcqueary" w:date="2019-09-16T10:46:00Z">
        <w:r w:rsidR="0003241F">
          <w:rPr>
            <w:rFonts w:ascii="Arial" w:eastAsia="Times New Roman" w:hAnsi="Arial" w:cs="Arial"/>
            <w:iCs/>
            <w:sz w:val="22"/>
          </w:rPr>
          <w:t xml:space="preserve"> Curious as to whether our samples also showed a pattern of dosage sensitivity with these genes, we </w:t>
        </w:r>
      </w:ins>
      <w:ins w:id="314" w:author="Holly Celina Mcqueary" w:date="2019-09-16T10:47:00Z">
        <w:r w:rsidR="0003241F">
          <w:rPr>
            <w:rFonts w:ascii="Arial" w:eastAsia="Times New Roman" w:hAnsi="Arial" w:cs="Arial"/>
            <w:iCs/>
            <w:sz w:val="22"/>
          </w:rPr>
          <w:t>investigated the same set of genes that were found to be dosage sensitive in our samples and parsed out those that were significantly differentially expressed (i.e. had a gene expression level significantly different than expected for a disomic gene) and those that were not significantl</w:t>
        </w:r>
      </w:ins>
      <w:ins w:id="315" w:author="Holly Celina Mcqueary" w:date="2019-09-16T10:48:00Z">
        <w:r w:rsidR="0003241F">
          <w:rPr>
            <w:rFonts w:ascii="Arial" w:eastAsia="Times New Roman" w:hAnsi="Arial" w:cs="Arial"/>
            <w:iCs/>
            <w:sz w:val="22"/>
          </w:rPr>
          <w:t xml:space="preserve">y differentially expressed. </w:t>
        </w:r>
      </w:ins>
    </w:p>
    <w:p w14:paraId="1494D0A8" w14:textId="56665A3B" w:rsidR="00913147" w:rsidRPr="00DA410E" w:rsidRDefault="0003241F">
      <w:pPr>
        <w:spacing w:line="360" w:lineRule="auto"/>
        <w:ind w:firstLine="720"/>
        <w:rPr>
          <w:ins w:id="316" w:author="Holly Celina Mcqueary" w:date="2019-09-12T18:53:00Z"/>
          <w:rFonts w:ascii="Arial" w:eastAsia="Times New Roman" w:hAnsi="Arial" w:cs="Arial"/>
          <w:iCs/>
          <w:sz w:val="22"/>
        </w:rPr>
        <w:pPrChange w:id="317" w:author="Holly Celina Mcqueary" w:date="2019-09-17T10:55:00Z">
          <w:pPr>
            <w:spacing w:line="360" w:lineRule="auto"/>
          </w:pPr>
        </w:pPrChange>
      </w:pPr>
      <w:ins w:id="318" w:author="Holly Celina Mcqueary" w:date="2019-09-16T10:48:00Z">
        <w:r>
          <w:rPr>
            <w:rFonts w:ascii="Arial" w:eastAsia="Times New Roman" w:hAnsi="Arial" w:cs="Arial"/>
            <w:iCs/>
            <w:sz w:val="22"/>
          </w:rPr>
          <w:t xml:space="preserve">The genes of most interest were those contained on the aneuploid chromosomes, as these genes were found in differing dosage </w:t>
        </w:r>
      </w:ins>
      <w:ins w:id="319" w:author="Holly Celina Mcqueary" w:date="2019-09-17T11:33:00Z">
        <w:r w:rsidR="008F4B4A">
          <w:rPr>
            <w:rFonts w:ascii="Arial" w:eastAsia="Times New Roman" w:hAnsi="Arial" w:cs="Arial"/>
            <w:iCs/>
            <w:sz w:val="22"/>
          </w:rPr>
          <w:t xml:space="preserve">in the DNA </w:t>
        </w:r>
      </w:ins>
      <w:ins w:id="320" w:author="Holly Celina Mcqueary" w:date="2019-09-16T10:48:00Z">
        <w:r>
          <w:rPr>
            <w:rFonts w:ascii="Arial" w:eastAsia="Times New Roman" w:hAnsi="Arial" w:cs="Arial"/>
            <w:iCs/>
            <w:sz w:val="22"/>
          </w:rPr>
          <w:t>than the rest of</w:t>
        </w:r>
      </w:ins>
      <w:ins w:id="321" w:author="Holly Celina Mcqueary" w:date="2019-09-16T10:49:00Z">
        <w:r>
          <w:rPr>
            <w:rFonts w:ascii="Arial" w:eastAsia="Times New Roman" w:hAnsi="Arial" w:cs="Arial"/>
            <w:iCs/>
            <w:sz w:val="22"/>
          </w:rPr>
          <w:t xml:space="preserve"> the genes in the genome. </w:t>
        </w:r>
      </w:ins>
      <w:ins w:id="322" w:author="Holly Celina Mcqueary" w:date="2019-09-17T10:55:00Z">
        <w:r w:rsidR="00DA410E">
          <w:rPr>
            <w:rFonts w:ascii="Arial" w:eastAsia="Times New Roman" w:hAnsi="Arial" w:cs="Arial"/>
            <w:sz w:val="22"/>
          </w:rPr>
          <w:t>Most samples showed a high level of compensation of dosage-sensitive genes on the aneuploid chromosome and elsewhere in the genome.</w:t>
        </w:r>
        <w:r w:rsidR="00DA410E">
          <w:rPr>
            <w:rFonts w:ascii="Arial" w:eastAsia="Times New Roman" w:hAnsi="Arial" w:cs="Arial"/>
            <w:iCs/>
            <w:sz w:val="22"/>
          </w:rPr>
          <w:t xml:space="preserve"> However, </w:t>
        </w:r>
        <w:r w:rsidR="00DA410E">
          <w:rPr>
            <w:rFonts w:ascii="Arial" w:eastAsia="Times New Roman" w:hAnsi="Arial" w:cs="Arial"/>
            <w:sz w:val="22"/>
          </w:rPr>
          <w:t>s</w:t>
        </w:r>
      </w:ins>
      <w:ins w:id="323" w:author="Holly Celina Mcqueary" w:date="2019-09-17T10:51:00Z">
        <w:r w:rsidR="00A011E2">
          <w:rPr>
            <w:rFonts w:ascii="Arial" w:eastAsia="Times New Roman" w:hAnsi="Arial" w:cs="Arial"/>
            <w:sz w:val="22"/>
          </w:rPr>
          <w:t>amples with a trisomy for chromosome 9 appeared to be more tolerant of the duplication than other chromosomes – samples ranged from 0 to 33% compensation</w:t>
        </w:r>
      </w:ins>
      <w:ins w:id="324" w:author="Holly Celina Mcqueary" w:date="2019-09-17T10:55:00Z">
        <w:r w:rsidR="00DA410E">
          <w:rPr>
            <w:rFonts w:ascii="Arial" w:eastAsia="Times New Roman" w:hAnsi="Arial" w:cs="Arial"/>
            <w:sz w:val="22"/>
          </w:rPr>
          <w:t xml:space="preserve"> (Table 2)</w:t>
        </w:r>
      </w:ins>
      <w:ins w:id="325" w:author="Holly Celina Mcqueary" w:date="2019-09-17T10:51:00Z">
        <w:r w:rsidR="00A011E2">
          <w:rPr>
            <w:rFonts w:ascii="Arial" w:eastAsia="Times New Roman" w:hAnsi="Arial" w:cs="Arial"/>
            <w:sz w:val="22"/>
          </w:rPr>
          <w:t xml:space="preserve">. </w:t>
        </w:r>
      </w:ins>
      <w:ins w:id="326" w:author="Holly Celina Mcqueary" w:date="2019-09-17T11:27:00Z">
        <w:r w:rsidR="008F4B4A">
          <w:rPr>
            <w:rFonts w:ascii="Arial" w:eastAsia="Times New Roman" w:hAnsi="Arial" w:cs="Arial"/>
            <w:sz w:val="22"/>
          </w:rPr>
          <w:t>Previous studies have found that the increase in a partner gene can rescue the sensitivity of a strain to another increased dosage. This may be occurring in the samples that had little to no compensatio</w:t>
        </w:r>
      </w:ins>
      <w:ins w:id="327" w:author="Holly Celina Mcqueary" w:date="2019-09-17T11:28:00Z">
        <w:r w:rsidR="008F4B4A">
          <w:rPr>
            <w:rFonts w:ascii="Arial" w:eastAsia="Times New Roman" w:hAnsi="Arial" w:cs="Arial"/>
            <w:sz w:val="22"/>
          </w:rPr>
          <w:t xml:space="preserve">n of the dosage sensitive genes on the aneuploid chromosome. </w:t>
        </w:r>
      </w:ins>
      <w:ins w:id="328" w:author="Holly Celina Mcqueary" w:date="2019-09-17T10:51:00Z">
        <w:r w:rsidR="00A011E2">
          <w:rPr>
            <w:rFonts w:ascii="Arial" w:eastAsia="Times New Roman" w:hAnsi="Arial" w:cs="Arial"/>
            <w:sz w:val="22"/>
          </w:rPr>
          <w:t xml:space="preserve">One sample had a monosomy of chromosome 9, and conversely, showed 100% compensation, suggesting that the dosage sensitivity of these genes is skewed in one direction. </w:t>
        </w:r>
      </w:ins>
      <w:ins w:id="329" w:author="Holly Celina Mcqueary" w:date="2019-09-17T10:53:00Z">
        <w:r w:rsidR="00DA410E">
          <w:rPr>
            <w:rFonts w:ascii="Calibri" w:eastAsia="Times New Roman" w:hAnsi="Calibri" w:cs="Times New Roman"/>
            <w:color w:val="000000"/>
          </w:rPr>
          <w:t>The euploid s</w:t>
        </w:r>
      </w:ins>
      <w:ins w:id="330" w:author="Holly Celina Mcqueary" w:date="2019-09-17T10:54:00Z">
        <w:r w:rsidR="00DA410E">
          <w:rPr>
            <w:rFonts w:ascii="Calibri" w:eastAsia="Times New Roman" w:hAnsi="Calibri" w:cs="Times New Roman"/>
            <w:color w:val="000000"/>
          </w:rPr>
          <w:t xml:space="preserve">amples also compensated the dosage sensitive genes, with individual sample percentages ranging from 59-100% (Table 3). </w:t>
        </w:r>
      </w:ins>
    </w:p>
    <w:p w14:paraId="1D736957" w14:textId="77777777" w:rsidR="004353CF" w:rsidRPr="006A17F1" w:rsidRDefault="004353CF">
      <w:pPr>
        <w:spacing w:line="360" w:lineRule="auto"/>
        <w:rPr>
          <w:rFonts w:ascii="Arial" w:eastAsia="Times New Roman" w:hAnsi="Arial" w:cs="Arial"/>
          <w:i/>
          <w:sz w:val="22"/>
        </w:rPr>
        <w:pPrChange w:id="331" w:author="Holly Celina Mcqueary" w:date="2019-09-04T14:07:00Z">
          <w:pPr/>
        </w:pPrChange>
      </w:pPr>
    </w:p>
    <w:p w14:paraId="3891FB93" w14:textId="2F5DB7CB" w:rsidR="00144171" w:rsidRDefault="00144171">
      <w:pPr>
        <w:spacing w:line="360" w:lineRule="auto"/>
        <w:ind w:firstLine="720"/>
        <w:rPr>
          <w:rFonts w:ascii="Arial" w:eastAsia="Times New Roman" w:hAnsi="Arial" w:cs="Arial"/>
          <w:sz w:val="22"/>
        </w:rPr>
        <w:pPrChange w:id="332" w:author="Holly Celina Mcqueary" w:date="2019-09-04T14:07:00Z">
          <w:pPr>
            <w:ind w:firstLine="720"/>
          </w:pPr>
        </w:pPrChange>
      </w:pPr>
      <w:r>
        <w:rPr>
          <w:rFonts w:ascii="Arial" w:eastAsia="Times New Roman" w:hAnsi="Arial" w:cs="Arial"/>
          <w:sz w:val="22"/>
        </w:rPr>
        <w:t>Our results suggest that there is no general mechanism for dosage-compensation in aneuploid yeast</w:t>
      </w:r>
      <w:r w:rsidR="00C61567">
        <w:rPr>
          <w:rFonts w:ascii="Arial" w:eastAsia="Times New Roman" w:hAnsi="Arial" w:cs="Arial"/>
          <w:sz w:val="22"/>
        </w:rPr>
        <w:t xml:space="preserve">, either at the whole-chromosome or individual gene level. </w:t>
      </w:r>
      <w:commentRangeStart w:id="333"/>
      <w:r w:rsidR="00C61567">
        <w:rPr>
          <w:rFonts w:ascii="Arial" w:eastAsia="Times New Roman" w:hAnsi="Arial" w:cs="Arial"/>
          <w:sz w:val="22"/>
        </w:rPr>
        <w:t>Some genes are regulated transcriptionally</w:t>
      </w:r>
      <w:commentRangeEnd w:id="333"/>
      <w:r w:rsidR="00391BC9">
        <w:rPr>
          <w:rStyle w:val="CommentReference"/>
        </w:rPr>
        <w:commentReference w:id="333"/>
      </w:r>
      <w:r w:rsidR="00C61567">
        <w:rPr>
          <w:rFonts w:ascii="Arial" w:eastAsia="Times New Roman" w:hAnsi="Arial" w:cs="Arial"/>
          <w:sz w:val="22"/>
        </w:rPr>
        <w:t xml:space="preserve">, but these are few and the mechanisms in which this modulation occurs are mostly known (CITE). </w:t>
      </w:r>
    </w:p>
    <w:p w14:paraId="6CC37FF1" w14:textId="209F6DCA" w:rsidR="00C12476" w:rsidRPr="00275095" w:rsidRDefault="00C12476">
      <w:pPr>
        <w:spacing w:line="360" w:lineRule="auto"/>
        <w:rPr>
          <w:rFonts w:ascii="Arial" w:eastAsia="Times New Roman" w:hAnsi="Arial" w:cs="Arial"/>
          <w:sz w:val="22"/>
        </w:rPr>
        <w:pPrChange w:id="334" w:author="Holly Celina Mcqueary" w:date="2019-09-04T14:07:00Z">
          <w:pPr/>
        </w:pPrChange>
      </w:pPr>
    </w:p>
    <w:p w14:paraId="24C7FC4A" w14:textId="435D48ED" w:rsidR="00466E8F" w:rsidRDefault="00466E8F">
      <w:pPr>
        <w:spacing w:line="360" w:lineRule="auto"/>
        <w:pPrChange w:id="335" w:author="Holly Celina Mcqueary" w:date="2019-09-04T14:07:00Z">
          <w:pPr/>
        </w:pPrChange>
      </w:pPr>
      <w:r>
        <w:t>Other ideas:</w:t>
      </w:r>
    </w:p>
    <w:p w14:paraId="6D540DF8" w14:textId="77777777" w:rsidR="00466E8F" w:rsidRDefault="00466E8F">
      <w:pPr>
        <w:spacing w:line="360" w:lineRule="auto"/>
        <w:pPrChange w:id="336" w:author="Holly Celina Mcqueary" w:date="2019-09-04T14:07:00Z">
          <w:pPr/>
        </w:pPrChange>
      </w:pPr>
    </w:p>
    <w:p w14:paraId="469327EA" w14:textId="1CE64F08" w:rsidR="004F7BC0" w:rsidRDefault="00466E8F">
      <w:pPr>
        <w:spacing w:line="360" w:lineRule="auto"/>
        <w:rPr>
          <w:rFonts w:ascii="Arial" w:eastAsia="Times New Roman" w:hAnsi="Arial" w:cs="Arial"/>
          <w:sz w:val="22"/>
        </w:rPr>
        <w:pPrChange w:id="337" w:author="Holly Celina Mcqueary" w:date="2019-09-04T14:07:00Z">
          <w:pPr/>
        </w:pPrChange>
      </w:pPr>
      <w:r>
        <w:rPr>
          <w:rFonts w:ascii="Arial" w:eastAsia="Times New Roman" w:hAnsi="Arial" w:cs="Arial"/>
          <w:sz w:val="22"/>
        </w:rPr>
        <w:t>*Maybe include a plot of the correlation between DNA copy number and RNA copy number in aneuploid chromosomes.</w:t>
      </w:r>
    </w:p>
    <w:p w14:paraId="5161A767" w14:textId="77777777" w:rsidR="00C12476" w:rsidRDefault="00C12476">
      <w:pPr>
        <w:spacing w:line="360" w:lineRule="auto"/>
        <w:rPr>
          <w:rFonts w:ascii="Arial" w:eastAsia="Times New Roman" w:hAnsi="Arial" w:cs="Arial"/>
          <w:color w:val="000000"/>
          <w:sz w:val="22"/>
          <w:szCs w:val="22"/>
        </w:rPr>
        <w:pPrChange w:id="338" w:author="Holly Celina Mcqueary" w:date="2019-09-04T14:07:00Z">
          <w:pPr/>
        </w:pPrChange>
      </w:pPr>
      <w:r>
        <w:rPr>
          <w:rFonts w:ascii="Arial" w:eastAsia="Times New Roman" w:hAnsi="Arial" w:cs="Arial"/>
          <w:color w:val="000000"/>
          <w:sz w:val="22"/>
          <w:szCs w:val="22"/>
        </w:rPr>
        <w:t>Are there certain regions on the chromosome that are dosage compensated?</w:t>
      </w:r>
    </w:p>
    <w:p w14:paraId="21C9E2A5" w14:textId="01F1EF37" w:rsidR="00466E8F" w:rsidRDefault="00C12476">
      <w:pPr>
        <w:spacing w:line="360" w:lineRule="auto"/>
        <w:rPr>
          <w:rFonts w:ascii="Arial" w:eastAsia="Times New Roman" w:hAnsi="Arial" w:cs="Arial"/>
          <w:sz w:val="22"/>
        </w:rPr>
        <w:pPrChange w:id="339" w:author="Holly Celina Mcqueary" w:date="2019-09-04T14:07:00Z">
          <w:pPr/>
        </w:pPrChange>
      </w:pPr>
      <w:r>
        <w:rPr>
          <w:rFonts w:ascii="Arial" w:eastAsia="Times New Roman" w:hAnsi="Arial" w:cs="Arial"/>
          <w:sz w:val="22"/>
        </w:rPr>
        <w:t>What genes are up/down regulated in aneuploid lines with higher fitness than the ancestor?</w:t>
      </w:r>
    </w:p>
    <w:p w14:paraId="1338BB92" w14:textId="25388956" w:rsidR="00466E8F" w:rsidRDefault="00466E8F">
      <w:pPr>
        <w:spacing w:line="360" w:lineRule="auto"/>
        <w:pPrChange w:id="340" w:author="Holly Celina Mcqueary" w:date="2019-09-04T14:07:00Z">
          <w:pPr/>
        </w:pPrChange>
      </w:pPr>
      <w:commentRangeStart w:id="341"/>
      <w:r>
        <w:rPr>
          <w:rFonts w:ascii="Arial" w:eastAsia="Times New Roman" w:hAnsi="Arial" w:cs="Arial"/>
          <w:sz w:val="22"/>
        </w:rPr>
        <w:t>even though some lines have statistically significantly different gene expression levels, it could be because there is more RNA present to be degraded in trisomic lines, and less RNA present to be degraded in monosomic lines</w:t>
      </w:r>
      <w:ins w:id="342" w:author="Holly Celina Mcqueary" w:date="2019-09-16T13:39:00Z">
        <w:r w:rsidR="00A21911">
          <w:rPr>
            <w:rFonts w:ascii="Arial" w:eastAsia="Times New Roman" w:hAnsi="Arial" w:cs="Arial"/>
            <w:sz w:val="22"/>
          </w:rPr>
          <w:t xml:space="preserve"> </w:t>
        </w:r>
      </w:ins>
      <w:r>
        <w:rPr>
          <w:rFonts w:ascii="Arial" w:eastAsia="Times New Roman" w:hAnsi="Arial" w:cs="Arial"/>
          <w:sz w:val="22"/>
        </w:rPr>
        <w:t xml:space="preserve">                                                                            </w:t>
      </w:r>
      <w:commentRangeEnd w:id="341"/>
      <w:r>
        <w:rPr>
          <w:rStyle w:val="CommentReference"/>
        </w:rPr>
        <w:commentReference w:id="341"/>
      </w:r>
    </w:p>
    <w:p w14:paraId="316AA3B0" w14:textId="0FC0F9C7" w:rsidR="006E0824" w:rsidRDefault="006E0824" w:rsidP="004353CF">
      <w:pPr>
        <w:spacing w:line="360" w:lineRule="auto"/>
        <w:rPr>
          <w:b/>
          <w:bCs/>
          <w:sz w:val="32"/>
          <w:szCs w:val="32"/>
          <w:u w:val="single"/>
        </w:rPr>
      </w:pPr>
    </w:p>
    <w:p w14:paraId="513B1B17" w14:textId="77777777" w:rsidR="00D543AC" w:rsidRPr="005C534D" w:rsidRDefault="00D543AC" w:rsidP="00D543AC">
      <w:pPr>
        <w:spacing w:line="360" w:lineRule="auto"/>
        <w:rPr>
          <w:rFonts w:ascii="Arial" w:hAnsi="Arial" w:cs="Arial"/>
          <w:b/>
          <w:bCs/>
          <w:sz w:val="22"/>
          <w:szCs w:val="22"/>
          <w:u w:val="single"/>
        </w:rPr>
      </w:pPr>
      <w:r w:rsidRPr="005C534D">
        <w:rPr>
          <w:rFonts w:ascii="Arial" w:hAnsi="Arial" w:cs="Arial"/>
          <w:b/>
          <w:bCs/>
          <w:sz w:val="22"/>
          <w:szCs w:val="22"/>
          <w:u w:val="single"/>
        </w:rPr>
        <w:t xml:space="preserve">Discussion </w:t>
      </w:r>
    </w:p>
    <w:p w14:paraId="638B1832" w14:textId="77777777" w:rsidR="00D543AC" w:rsidRDefault="00D543AC" w:rsidP="00D543AC">
      <w:pPr>
        <w:spacing w:line="360" w:lineRule="auto"/>
        <w:ind w:firstLine="720"/>
        <w:rPr>
          <w:rFonts w:ascii="Arial" w:hAnsi="Arial" w:cs="Arial"/>
          <w:sz w:val="22"/>
          <w:szCs w:val="22"/>
        </w:rPr>
      </w:pPr>
    </w:p>
    <w:p w14:paraId="6A2C2402" w14:textId="77777777" w:rsidR="00D543AC" w:rsidRDefault="00D543AC" w:rsidP="00D543AC">
      <w:pPr>
        <w:spacing w:line="360" w:lineRule="auto"/>
        <w:ind w:firstLine="720"/>
        <w:rPr>
          <w:rFonts w:ascii="Arial" w:hAnsi="Arial" w:cs="Arial"/>
          <w:sz w:val="22"/>
          <w:szCs w:val="22"/>
        </w:rPr>
      </w:pPr>
      <w:r w:rsidRPr="00496D59">
        <w:rPr>
          <w:rFonts w:ascii="Arial" w:hAnsi="Arial" w:cs="Arial"/>
          <w:sz w:val="22"/>
          <w:szCs w:val="22"/>
        </w:rPr>
        <w:t xml:space="preserve">In haploid yeast that were disomic for one or more chromosomes, it was found that some samples actually had a fitness gain. However, these samples showed no reduction in gene expression on the aneuploid chromosome, indicating there was no whole-chromosome dosage compensation occurring. They also found that these samples utilized posttranscriptional methods of protein attenuation and </w:t>
      </w:r>
      <w:r>
        <w:rPr>
          <w:rFonts w:ascii="Arial" w:hAnsi="Arial" w:cs="Arial"/>
          <w:sz w:val="22"/>
          <w:szCs w:val="22"/>
        </w:rPr>
        <w:t xml:space="preserve">that </w:t>
      </w:r>
      <w:r w:rsidRPr="00496D59">
        <w:rPr>
          <w:rFonts w:ascii="Arial" w:hAnsi="Arial" w:cs="Arial"/>
          <w:sz w:val="22"/>
          <w:szCs w:val="22"/>
        </w:rPr>
        <w:t xml:space="preserve">no RNA-level compensation was occurring </w:t>
      </w:r>
      <w:r w:rsidRPr="00496D59">
        <w:rPr>
          <w:rFonts w:ascii="Arial"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Torres</w:t>
      </w:r>
      <w:r w:rsidRPr="00FE3668">
        <w:rPr>
          <w:rFonts w:ascii="Arial" w:hAnsi="Arial" w:cs="Arial"/>
          <w:i/>
          <w:noProof/>
          <w:sz w:val="22"/>
          <w:szCs w:val="22"/>
        </w:rPr>
        <w:t xml:space="preserve"> et al.</w:t>
      </w:r>
      <w:r>
        <w:rPr>
          <w:rFonts w:ascii="Arial" w:hAnsi="Arial" w:cs="Arial"/>
          <w:noProof/>
          <w:sz w:val="22"/>
          <w:szCs w:val="22"/>
        </w:rPr>
        <w:t xml:space="preserve"> 2010)</w:t>
      </w:r>
      <w:r w:rsidRPr="00496D59">
        <w:rPr>
          <w:rFonts w:ascii="Arial" w:hAnsi="Arial" w:cs="Arial"/>
          <w:sz w:val="22"/>
          <w:szCs w:val="22"/>
        </w:rPr>
        <w:fldChar w:fldCharType="end"/>
      </w:r>
      <w:r w:rsidRPr="00496D59">
        <w:rPr>
          <w:rFonts w:ascii="Arial" w:hAnsi="Arial" w:cs="Arial"/>
          <w:sz w:val="22"/>
          <w:szCs w:val="22"/>
        </w:rPr>
        <w:t xml:space="preserve">. </w:t>
      </w:r>
    </w:p>
    <w:p w14:paraId="3A6E4581" w14:textId="77777777" w:rsidR="00D543AC" w:rsidRPr="00496D59" w:rsidRDefault="00D543AC" w:rsidP="00D543AC">
      <w:pPr>
        <w:spacing w:line="360" w:lineRule="auto"/>
        <w:ind w:firstLine="720"/>
        <w:rPr>
          <w:rFonts w:ascii="Arial" w:hAnsi="Arial" w:cs="Arial"/>
          <w:sz w:val="22"/>
          <w:szCs w:val="22"/>
        </w:rPr>
      </w:pPr>
      <w:r>
        <w:rPr>
          <w:rFonts w:ascii="Arial" w:hAnsi="Arial" w:cs="Arial"/>
          <w:sz w:val="22"/>
          <w:szCs w:val="22"/>
        </w:rPr>
        <w:t>Previous studies have found that aneuploids exhibit a delay in the cell cycle during G</w:t>
      </w:r>
      <w:r w:rsidRPr="0065754B">
        <w:rPr>
          <w:rFonts w:ascii="Arial" w:hAnsi="Arial" w:cs="Arial"/>
          <w:sz w:val="22"/>
          <w:szCs w:val="22"/>
          <w:vertAlign w:val="subscript"/>
        </w:rPr>
        <w:t>1</w:t>
      </w:r>
      <w:r>
        <w:rPr>
          <w:rFonts w:ascii="Arial" w:hAnsi="Arial" w:cs="Arial"/>
          <w:sz w:val="22"/>
          <w:szCs w:val="22"/>
        </w:rPr>
        <w:t xml:space="preserve"> phase, take up more glucose than euploids, and show growth inhibition on media that interrupts protein degradation </w:t>
      </w:r>
      <w:r>
        <w:rPr>
          <w:rFonts w:ascii="Arial" w:hAnsi="Arial" w:cs="Arial"/>
          <w:sz w:val="22"/>
          <w:szCs w:val="22"/>
        </w:rPr>
        <w:fldChar w:fldCharType="begin"/>
      </w:r>
      <w:r>
        <w:rPr>
          <w:rFonts w:ascii="Arial"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59675215" guid="e4fa2493-4234-40f8-8010-74867867e5f4"&gt;327&lt;/key&gt;&lt;key app="ENWeb" db-id=""&gt;0&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DF3BA1">
        <w:rPr>
          <w:rFonts w:ascii="Arial" w:hAnsi="Arial" w:cs="Arial"/>
          <w:smallCaps/>
          <w:noProof/>
          <w:sz w:val="22"/>
          <w:szCs w:val="22"/>
        </w:rPr>
        <w:t>Torres</w:t>
      </w:r>
      <w:r w:rsidRPr="00DF3BA1">
        <w:rPr>
          <w:rFonts w:ascii="Arial" w:hAnsi="Arial" w:cs="Arial"/>
          <w:i/>
          <w:noProof/>
          <w:sz w:val="22"/>
          <w:szCs w:val="22"/>
        </w:rPr>
        <w:t xml:space="preserve"> et al.</w:t>
      </w:r>
      <w:r>
        <w:rPr>
          <w:rFonts w:ascii="Arial" w:hAnsi="Arial" w:cs="Arial"/>
          <w:noProof/>
          <w:sz w:val="22"/>
          <w:szCs w:val="22"/>
        </w:rPr>
        <w:t xml:space="preserve"> 2007)</w:t>
      </w:r>
      <w:r>
        <w:rPr>
          <w:rFonts w:ascii="Arial" w:hAnsi="Arial" w:cs="Arial"/>
          <w:sz w:val="22"/>
          <w:szCs w:val="22"/>
        </w:rPr>
        <w:fldChar w:fldCharType="end"/>
      </w:r>
      <w:r>
        <w:rPr>
          <w:rFonts w:ascii="Arial" w:hAnsi="Arial" w:cs="Arial"/>
          <w:sz w:val="22"/>
          <w:szCs w:val="22"/>
        </w:rPr>
        <w:t xml:space="preserve">. </w:t>
      </w:r>
    </w:p>
    <w:p w14:paraId="336D4B78" w14:textId="77777777" w:rsidR="00D543AC" w:rsidRPr="00496D59" w:rsidRDefault="00D543AC" w:rsidP="00D543AC">
      <w:pPr>
        <w:spacing w:line="360" w:lineRule="auto"/>
        <w:ind w:firstLine="720"/>
        <w:rPr>
          <w:rFonts w:ascii="Arial" w:hAnsi="Arial" w:cs="Arial"/>
          <w:sz w:val="22"/>
          <w:szCs w:val="22"/>
        </w:rPr>
      </w:pPr>
      <w:r w:rsidRPr="00496D59">
        <w:rPr>
          <w:rFonts w:ascii="Arial" w:hAnsi="Arial" w:cs="Arial"/>
          <w:sz w:val="22"/>
          <w:szCs w:val="22"/>
        </w:rPr>
        <w:t xml:space="preserve">Ploidy in fungi is unstable and environmentally-dependent </w:t>
      </w:r>
      <w:r w:rsidRPr="00496D59">
        <w:rPr>
          <w:rFonts w:ascii="Arial" w:hAnsi="Arial" w:cs="Arial"/>
          <w:sz w:val="22"/>
          <w:szCs w:val="22"/>
        </w:rPr>
        <w:fldChar w:fldCharType="begin"/>
      </w:r>
      <w:r>
        <w:rPr>
          <w:rFonts w:ascii="Arial" w:hAnsi="Arial" w:cs="Arial"/>
          <w:sz w:val="22"/>
          <w:szCs w:val="22"/>
        </w:rPr>
        <w:instrText xml:space="preserve"> ADDIN EN.CITE &lt;EndNote&gt;&lt;Cite&gt;&lt;Author&gt;Todd&lt;/Author&gt;&lt;Year&gt;2017&lt;/Year&gt;&lt;RecNum&gt;676&lt;/RecNum&gt;&lt;DisplayText&gt;(&lt;style face="smallcaps"&gt;Todd&lt;/style&gt;&lt;style face="italic"&gt; et al.&lt;/style&gt; 2017)&lt;/DisplayText&gt;&lt;record&gt;&lt;rec-number&gt;676&lt;/rec-number&gt;&lt;foreign-keys&gt;&lt;key app="EN" db-id="patepv5dd5d00ue2wzp5ex0sta0r0a5r5t2t" timestamp="1559675845" guid="44a20fce-082d-4bcc-8ff2-9a292eea297f"&gt;676&lt;/key&gt;&lt;key app="ENWeb" db-id=""&gt;0&lt;/key&gt;&lt;/foreign-keys&gt;&lt;ref-type name="Journal Article"&gt;17&lt;/ref-type&gt;&lt;contributors&gt;&lt;authors&gt;&lt;author&gt;Todd, Robert T&lt;/author&gt;&lt;author&gt;Forche, Anja&lt;/author&gt;&lt;author&gt;Selmecki, Anna&lt;/author&gt;&lt;/authors&gt;&lt;/contributors&gt;&lt;titles&gt;&lt;title&gt;Ploidy Variation in Fungi–Polyploidy, Aneuploidy, and Genome Evolution&lt;/title&gt;&lt;secondary-title&gt;Microbiology spectrum&lt;/secondary-title&gt;&lt;/titles&gt;&lt;periodical&gt;&lt;full-title&gt;Microbiology spectrum&lt;/full-title&gt;&lt;/periodical&gt;&lt;volume&gt;5&lt;/volume&gt;&lt;number&gt;4&lt;/number&gt;&lt;dates&gt;&lt;year&gt;2017&lt;/year&gt;&lt;/dates&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Todd</w:t>
      </w:r>
      <w:r w:rsidRPr="00FE3668">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Often aneuploidy is an adaptive response to an unfavorable environment, such as in clinical isolates of </w:t>
      </w:r>
      <w:r w:rsidRPr="0065754B">
        <w:rPr>
          <w:rFonts w:ascii="Arial" w:hAnsi="Arial" w:cs="Arial"/>
          <w:i/>
          <w:iCs/>
          <w:sz w:val="22"/>
          <w:szCs w:val="22"/>
        </w:rPr>
        <w:t>Candida albicans</w:t>
      </w:r>
      <w:r w:rsidRPr="00496D59">
        <w:rPr>
          <w:rFonts w:ascii="Arial" w:hAnsi="Arial" w:cs="Arial"/>
          <w:sz w:val="22"/>
          <w:szCs w:val="22"/>
        </w:rPr>
        <w:t xml:space="preserve"> in response to antifungals </w:t>
      </w:r>
      <w:r w:rsidRPr="00496D59">
        <w:rPr>
          <w:rFonts w:ascii="Arial" w:hAnsi="Arial" w:cs="Arial"/>
          <w:sz w:val="22"/>
          <w:szCs w:val="22"/>
        </w:rPr>
        <w:fldChar w:fldCharType="begin">
          <w:fldData xml:space="preserve">PEVuZE5vdGU+PENpdGU+PEF1dGhvcj5BbmRlcnNvbjwvQXV0aG9yPjxZZWFyPjIwMTc8L1llYXI+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mRlcnNvbjwvQXV0aG9yPjxZZWFyPjIwMTc8L1llYXI+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384B5D">
        <w:rPr>
          <w:rFonts w:ascii="Arial" w:hAnsi="Arial" w:cs="Arial"/>
          <w:smallCaps/>
          <w:noProof/>
          <w:sz w:val="22"/>
          <w:szCs w:val="22"/>
        </w:rPr>
        <w:t>Anderson</w:t>
      </w:r>
      <w:r w:rsidRPr="00384B5D">
        <w:rPr>
          <w:rFonts w:ascii="Arial" w:hAnsi="Arial" w:cs="Arial"/>
          <w:i/>
          <w:noProof/>
          <w:sz w:val="22"/>
          <w:szCs w:val="22"/>
        </w:rPr>
        <w:t xml:space="preserve"> et al.</w:t>
      </w:r>
      <w:r>
        <w:rPr>
          <w:rFonts w:ascii="Arial" w:hAnsi="Arial" w:cs="Arial"/>
          <w:noProof/>
          <w:sz w:val="22"/>
          <w:szCs w:val="22"/>
        </w:rPr>
        <w:t xml:space="preserve"> 2017; </w:t>
      </w:r>
      <w:r w:rsidRPr="00384B5D">
        <w:rPr>
          <w:rFonts w:ascii="Arial" w:hAnsi="Arial" w:cs="Arial"/>
          <w:smallCaps/>
          <w:noProof/>
          <w:sz w:val="22"/>
          <w:szCs w:val="22"/>
        </w:rPr>
        <w:t>Wakabayashi</w:t>
      </w:r>
      <w:r w:rsidRPr="00384B5D">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and tolerance of hydrogen peroxide stress in </w:t>
      </w:r>
      <w:r w:rsidRPr="0065754B">
        <w:rPr>
          <w:rFonts w:ascii="Arial" w:hAnsi="Arial" w:cs="Arial"/>
          <w:i/>
          <w:iCs/>
          <w:sz w:val="22"/>
          <w:szCs w:val="22"/>
        </w:rPr>
        <w:t>Saccharomyces cerevisiae</w:t>
      </w:r>
      <w:r w:rsidRPr="00496D59">
        <w:rPr>
          <w:rFonts w:ascii="Arial" w:hAnsi="Arial" w:cs="Arial"/>
          <w:sz w:val="22"/>
          <w:szCs w:val="22"/>
        </w:rPr>
        <w:t xml:space="preserve"> </w:t>
      </w:r>
      <w:r w:rsidRPr="00496D59">
        <w:rPr>
          <w:rFonts w:ascii="Arial"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CD702D">
        <w:rPr>
          <w:rFonts w:ascii="Arial" w:hAnsi="Arial" w:cs="Arial"/>
          <w:smallCaps/>
          <w:noProof/>
          <w:sz w:val="22"/>
          <w:szCs w:val="22"/>
        </w:rPr>
        <w:t>Kaya</w:t>
      </w:r>
      <w:r w:rsidRPr="00CD702D">
        <w:rPr>
          <w:rFonts w:ascii="Arial" w:hAnsi="Arial" w:cs="Arial"/>
          <w:i/>
          <w:noProof/>
          <w:sz w:val="22"/>
          <w:szCs w:val="22"/>
        </w:rPr>
        <w:t xml:space="preserve"> et al.</w:t>
      </w:r>
      <w:r>
        <w:rPr>
          <w:rFonts w:ascii="Arial" w:hAnsi="Arial" w:cs="Arial"/>
          <w:noProof/>
          <w:sz w:val="22"/>
          <w:szCs w:val="22"/>
        </w:rPr>
        <w:t xml:space="preserve"> 2015; </w:t>
      </w:r>
      <w:r w:rsidRPr="00CD702D">
        <w:rPr>
          <w:rFonts w:ascii="Arial" w:hAnsi="Arial" w:cs="Arial"/>
          <w:smallCaps/>
          <w:noProof/>
          <w:sz w:val="22"/>
          <w:szCs w:val="22"/>
        </w:rPr>
        <w:t>Linder</w:t>
      </w:r>
      <w:r w:rsidRPr="00CD702D">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It has been suggested that aneuploidy is simply a tie-over for organisms to adapt to their environment and survive before finding an optimal solution to the stress </w:t>
      </w:r>
      <w:r w:rsidRPr="00496D59">
        <w:rPr>
          <w:rFonts w:ascii="Arial" w:hAnsi="Arial" w:cs="Arial"/>
          <w:sz w:val="22"/>
          <w:szCs w:val="22"/>
        </w:rPr>
        <w:fldChar w:fldCharType="begin">
          <w:fldData xml:space="preserve">PEVuZE5vdGU+PENpdGU+PEF1dGhvcj5Zb25hPC9BdXRob3I+PFllYXI+MjAxMjwvWWVhcj48UmVj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Zb25hPC9BdXRob3I+PFllYXI+MjAxMjwvWWVhcj48UmVj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CD702D">
        <w:rPr>
          <w:rFonts w:ascii="Arial" w:hAnsi="Arial" w:cs="Arial"/>
          <w:smallCaps/>
          <w:noProof/>
          <w:sz w:val="22"/>
          <w:szCs w:val="22"/>
        </w:rPr>
        <w:t>Yona</w:t>
      </w:r>
      <w:r w:rsidRPr="00CD702D">
        <w:rPr>
          <w:rFonts w:ascii="Arial" w:hAnsi="Arial" w:cs="Arial"/>
          <w:i/>
          <w:noProof/>
          <w:sz w:val="22"/>
          <w:szCs w:val="22"/>
        </w:rPr>
        <w:t xml:space="preserve"> et al.</w:t>
      </w:r>
      <w:r>
        <w:rPr>
          <w:rFonts w:ascii="Arial" w:hAnsi="Arial" w:cs="Arial"/>
          <w:noProof/>
          <w:sz w:val="22"/>
          <w:szCs w:val="22"/>
        </w:rPr>
        <w:t xml:space="preserve"> 2012; </w:t>
      </w:r>
      <w:r w:rsidRPr="00CD702D">
        <w:rPr>
          <w:rFonts w:ascii="Arial" w:hAnsi="Arial" w:cs="Arial"/>
          <w:smallCaps/>
          <w:noProof/>
          <w:sz w:val="22"/>
          <w:szCs w:val="22"/>
        </w:rPr>
        <w:t>Koo</w:t>
      </w:r>
      <w:r w:rsidRPr="00CD702D">
        <w:rPr>
          <w:rFonts w:ascii="Arial" w:hAnsi="Arial" w:cs="Arial"/>
          <w:i/>
          <w:noProof/>
          <w:sz w:val="22"/>
          <w:szCs w:val="22"/>
        </w:rPr>
        <w:t xml:space="preserve"> et al.</w:t>
      </w:r>
      <w:r>
        <w:rPr>
          <w:rFonts w:ascii="Arial" w:hAnsi="Arial" w:cs="Arial"/>
          <w:noProof/>
          <w:sz w:val="22"/>
          <w:szCs w:val="22"/>
        </w:rPr>
        <w:t xml:space="preserve"> 2018)</w:t>
      </w:r>
      <w:r w:rsidRPr="00496D59">
        <w:rPr>
          <w:rFonts w:ascii="Arial" w:hAnsi="Arial" w:cs="Arial"/>
          <w:sz w:val="22"/>
          <w:szCs w:val="22"/>
        </w:rPr>
        <w:fldChar w:fldCharType="end"/>
      </w:r>
      <w:r w:rsidRPr="00496D59">
        <w:rPr>
          <w:rFonts w:ascii="Arial" w:hAnsi="Arial" w:cs="Arial"/>
          <w:sz w:val="22"/>
          <w:szCs w:val="22"/>
        </w:rPr>
        <w:t xml:space="preserve">. </w:t>
      </w:r>
    </w:p>
    <w:p w14:paraId="02F4F9C3" w14:textId="77777777" w:rsidR="00D543AC" w:rsidRPr="00496D59" w:rsidRDefault="00D543AC" w:rsidP="00D543AC">
      <w:pPr>
        <w:spacing w:line="360" w:lineRule="auto"/>
        <w:rPr>
          <w:rFonts w:ascii="Arial" w:hAnsi="Arial" w:cs="Arial"/>
          <w:sz w:val="22"/>
          <w:szCs w:val="22"/>
        </w:rPr>
      </w:pPr>
    </w:p>
    <w:p w14:paraId="0B1E660A" w14:textId="77777777" w:rsidR="00D543AC" w:rsidRDefault="00D543AC" w:rsidP="00D543AC">
      <w:pPr>
        <w:spacing w:line="360" w:lineRule="auto"/>
        <w:ind w:firstLine="720"/>
        <w:rPr>
          <w:rFonts w:ascii="Arial" w:hAnsi="Arial" w:cs="Arial"/>
          <w:sz w:val="22"/>
          <w:szCs w:val="22"/>
        </w:rPr>
      </w:pPr>
      <w:r w:rsidRPr="00496D59">
        <w:rPr>
          <w:rFonts w:ascii="Arial" w:hAnsi="Arial" w:cs="Arial"/>
          <w:sz w:val="22"/>
          <w:szCs w:val="22"/>
        </w:rPr>
        <w:t xml:space="preserve">This paper: was able to observe effects of loss of a chromosome (though there weren’t many samples obtained) – most other studies used haploids and looked at </w:t>
      </w:r>
      <w:proofErr w:type="spellStart"/>
      <w:r w:rsidRPr="00496D59">
        <w:rPr>
          <w:rFonts w:ascii="Arial" w:hAnsi="Arial" w:cs="Arial"/>
          <w:sz w:val="22"/>
          <w:szCs w:val="22"/>
        </w:rPr>
        <w:t>disomes</w:t>
      </w:r>
      <w:proofErr w:type="spellEnd"/>
      <w:r w:rsidRPr="00496D59">
        <w:rPr>
          <w:rFonts w:ascii="Arial" w:hAnsi="Arial" w:cs="Arial"/>
          <w:sz w:val="22"/>
          <w:szCs w:val="22"/>
        </w:rPr>
        <w:t xml:space="preserve">. I was able to use </w:t>
      </w:r>
      <w:proofErr w:type="spellStart"/>
      <w:r w:rsidRPr="00496D59">
        <w:rPr>
          <w:rFonts w:ascii="Arial" w:hAnsi="Arial" w:cs="Arial"/>
          <w:sz w:val="22"/>
          <w:szCs w:val="22"/>
        </w:rPr>
        <w:t>trisomes</w:t>
      </w:r>
      <w:proofErr w:type="spellEnd"/>
      <w:r w:rsidRPr="00496D59">
        <w:rPr>
          <w:rFonts w:ascii="Arial" w:hAnsi="Arial" w:cs="Arial"/>
          <w:sz w:val="22"/>
          <w:szCs w:val="22"/>
        </w:rPr>
        <w:t xml:space="preserve">, </w:t>
      </w:r>
      <w:proofErr w:type="spellStart"/>
      <w:r w:rsidRPr="00496D59">
        <w:rPr>
          <w:rFonts w:ascii="Arial" w:hAnsi="Arial" w:cs="Arial"/>
          <w:sz w:val="22"/>
          <w:szCs w:val="22"/>
        </w:rPr>
        <w:t>monosomes</w:t>
      </w:r>
      <w:proofErr w:type="spellEnd"/>
      <w:r w:rsidRPr="00496D59">
        <w:rPr>
          <w:rFonts w:ascii="Arial" w:hAnsi="Arial" w:cs="Arial"/>
          <w:sz w:val="22"/>
          <w:szCs w:val="22"/>
        </w:rPr>
        <w:t xml:space="preserve">, and a </w:t>
      </w:r>
      <w:proofErr w:type="spellStart"/>
      <w:r w:rsidRPr="00496D59">
        <w:rPr>
          <w:rFonts w:ascii="Arial" w:hAnsi="Arial" w:cs="Arial"/>
          <w:sz w:val="22"/>
          <w:szCs w:val="22"/>
        </w:rPr>
        <w:t>tetrasome</w:t>
      </w:r>
      <w:proofErr w:type="spellEnd"/>
      <w:r w:rsidRPr="00496D59">
        <w:rPr>
          <w:rFonts w:ascii="Arial" w:hAnsi="Arial" w:cs="Arial"/>
          <w:sz w:val="22"/>
          <w:szCs w:val="22"/>
        </w:rPr>
        <w:t xml:space="preserve"> to study the effects of whole-chromosome aneuploidy. I was also able to observe the effects of a partial duplication of half of a chromosome. </w:t>
      </w:r>
    </w:p>
    <w:p w14:paraId="283D49F4" w14:textId="77777777" w:rsidR="00D543AC" w:rsidRPr="00496D59" w:rsidRDefault="00D543AC" w:rsidP="00D543AC">
      <w:pPr>
        <w:spacing w:line="360" w:lineRule="auto"/>
        <w:rPr>
          <w:rFonts w:ascii="Arial" w:hAnsi="Arial" w:cs="Arial"/>
          <w:sz w:val="22"/>
          <w:szCs w:val="22"/>
        </w:rPr>
      </w:pPr>
      <w:r>
        <w:rPr>
          <w:rFonts w:ascii="Arial" w:hAnsi="Arial" w:cs="Arial"/>
          <w:sz w:val="22"/>
          <w:szCs w:val="22"/>
        </w:rPr>
        <w:lastRenderedPageBreak/>
        <w:tab/>
        <w:t xml:space="preserve">There is no evidence for gene expression modulation to a great extent in spontaneously aneuploid yeast. Hybrid yeast of two wild strains appear to tolerate aneuploidy better than a homozygous lab strain, which is unsurprising </w:t>
      </w:r>
      <w:r>
        <w:rPr>
          <w:rFonts w:ascii="Arial" w:hAnsi="Arial" w:cs="Arial"/>
          <w:sz w:val="22"/>
          <w:szCs w:val="22"/>
        </w:rPr>
        <w:fldChar w:fldCharType="begin"/>
      </w:r>
      <w:r>
        <w:rPr>
          <w:rFonts w:ascii="Arial"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9A00EE">
        <w:rPr>
          <w:rFonts w:ascii="Arial" w:hAnsi="Arial" w:cs="Arial"/>
          <w:smallCaps/>
          <w:noProof/>
          <w:sz w:val="22"/>
          <w:szCs w:val="22"/>
        </w:rPr>
        <w:t>Strope</w:t>
      </w:r>
      <w:r w:rsidRPr="009A00EE">
        <w:rPr>
          <w:rFonts w:ascii="Arial" w:hAnsi="Arial" w:cs="Arial"/>
          <w:i/>
          <w:noProof/>
          <w:sz w:val="22"/>
          <w:szCs w:val="22"/>
        </w:rPr>
        <w:t xml:space="preserve"> et al.</w:t>
      </w:r>
      <w:r>
        <w:rPr>
          <w:rFonts w:ascii="Arial" w:hAnsi="Arial" w:cs="Arial"/>
          <w:noProof/>
          <w:sz w:val="22"/>
          <w:szCs w:val="22"/>
        </w:rPr>
        <w:t xml:space="preserve"> 2015)</w:t>
      </w:r>
      <w:r>
        <w:rPr>
          <w:rFonts w:ascii="Arial" w:hAnsi="Arial" w:cs="Arial"/>
          <w:sz w:val="22"/>
          <w:szCs w:val="22"/>
        </w:rPr>
        <w:fldChar w:fldCharType="end"/>
      </w:r>
      <w:r>
        <w:rPr>
          <w:rFonts w:ascii="Arial" w:hAnsi="Arial" w:cs="Arial"/>
          <w:sz w:val="22"/>
          <w:szCs w:val="22"/>
        </w:rPr>
        <w:t xml:space="preserve">. This work suggests that instead of a common dosage compensation mechanism causing yeast to remain aneuploid in the wild, there is instead strong selection against aneuploidy except under certain circumstances where it may be beneficial </w:t>
      </w:r>
      <w:r>
        <w:rPr>
          <w:rFonts w:ascii="Arial"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kxpbmRlcjwvc3R5bGU+PHN0eWxlIGZhY2U9Iml0YWxpYyI+IGV0
IGFsLjwvc3R5bGU+IDIwMTcpPC9EaXNwbGF5VGV4dD48cmVjb3JkPjxyZWMtbnVtYmVyPjYwMDwv
cmVjLW51bWJlcj48Zm9yZWlnbi1rZXlzPjxrZXkgYXBwPSJFTiIgZGItaWQ9InBhdGVwdjVkZDVk
MDB1ZTJ3enA1ZXgwc3RhMHIwYTVyNXQydCIgdGltZXN0YW1wPSIxNTU5Njc1Njc3IiBndWlkPSJk
MTYzYzA3OC1hNGNmLTQwMmItODlhMS1kMWYxMGUwZTg1MjAiPjYwMDwva2V5PjxrZXkgYXBwPSJF
TldlYiIgZGItaWQ9IiI+MD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Q2l0ZT48QXV0aG9yPkxpbmRlcjwvQXV0aG9yPjxZZWFyPjIwMTc8L1llYXI+PFJlY051
bT42MDc8L1JlY051bT48cmVjb3JkPjxyZWMtbnVtYmVyPjYwNzwvcmVjLW51bWJlcj48Zm9yZWln
bi1rZXlzPjxrZXkgYXBwPSJFTiIgZGItaWQ9InBhdGVwdjVkZDVkMDB1ZTJ3enA1ZXgwc3RhMHIw
YTVyNXQydCIgdGltZXN0YW1wPSIxNTU5Njc1NzAwIiBndWlkPSJmNjZlMGEyYi00Y2YyLTQzYzUt
OTNkMS1hZWViNTBkZjA2MDciPjYwNzwva2V5PjxrZXkgYXBwPSJFTldlYiIgZGItaWQ9IiI+MD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kxpbmRlcjwvc3R5bGU+PHN0eWxlIGZhY2U9Iml0YWxpYyI+IGV0
IGFsLjwvc3R5bGU+IDIwMTcpPC9EaXNwbGF5VGV4dD48cmVjb3JkPjxyZWMtbnVtYmVyPjYwMDwv
cmVjLW51bWJlcj48Zm9yZWlnbi1rZXlzPjxrZXkgYXBwPSJFTiIgZGItaWQ9InBhdGVwdjVkZDVk
MDB1ZTJ3enA1ZXgwc3RhMHIwYTVyNXQydCIgdGltZXN0YW1wPSIxNTU5Njc1Njc3IiBndWlkPSJk
MTYzYzA3OC1hNGNmLTQwMmItODlhMS1kMWYxMGUwZTg1MjAiPjYwMDwva2V5PjxrZXkgYXBwPSJF
TldlYiIgZGItaWQ9IiI+MD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Q2l0ZT48QXV0aG9yPkxpbmRlcjwvQXV0aG9yPjxZZWFyPjIwMTc8L1llYXI+PFJlY051
bT42MDc8L1JlY051bT48cmVjb3JkPjxyZWMtbnVtYmVyPjYwNzwvcmVjLW51bWJlcj48Zm9yZWln
bi1rZXlzPjxrZXkgYXBwPSJFTiIgZGItaWQ9InBhdGVwdjVkZDVkMDB1ZTJ3enA1ZXgwc3RhMHIw
YTVyNXQydCIgdGltZXN0YW1wPSIxNTU5Njc1NzAwIiBndWlkPSJmNjZlMGEyYi00Y2YyLTQzYzUt
OTNkMS1hZWViNTBkZjA2MDciPjYwNzwva2V5PjxrZXkgYXBwPSJFTldlYiIgZGItaWQ9IiI+MD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t>
      </w:r>
      <w:r w:rsidRPr="00C50018">
        <w:rPr>
          <w:rFonts w:ascii="Arial" w:hAnsi="Arial" w:cs="Arial"/>
          <w:smallCaps/>
          <w:noProof/>
          <w:sz w:val="22"/>
          <w:szCs w:val="22"/>
        </w:rPr>
        <w:t>Kaya</w:t>
      </w:r>
      <w:r w:rsidRPr="00C50018">
        <w:rPr>
          <w:rFonts w:ascii="Arial" w:hAnsi="Arial" w:cs="Arial"/>
          <w:i/>
          <w:noProof/>
          <w:sz w:val="22"/>
          <w:szCs w:val="22"/>
        </w:rPr>
        <w:t xml:space="preserve"> et al.</w:t>
      </w:r>
      <w:r>
        <w:rPr>
          <w:rFonts w:ascii="Arial" w:hAnsi="Arial" w:cs="Arial"/>
          <w:noProof/>
          <w:sz w:val="22"/>
          <w:szCs w:val="22"/>
        </w:rPr>
        <w:t xml:space="preserve"> 2015; </w:t>
      </w:r>
      <w:r w:rsidRPr="00C50018">
        <w:rPr>
          <w:rFonts w:ascii="Arial" w:hAnsi="Arial" w:cs="Arial"/>
          <w:smallCaps/>
          <w:noProof/>
          <w:sz w:val="22"/>
          <w:szCs w:val="22"/>
        </w:rPr>
        <w:t>Linder</w:t>
      </w:r>
      <w:r w:rsidRPr="00C50018">
        <w:rPr>
          <w:rFonts w:ascii="Arial" w:hAnsi="Arial" w:cs="Arial"/>
          <w:i/>
          <w:noProof/>
          <w:sz w:val="22"/>
          <w:szCs w:val="22"/>
        </w:rPr>
        <w:t xml:space="preserve"> et al.</w:t>
      </w:r>
      <w:r>
        <w:rPr>
          <w:rFonts w:ascii="Arial" w:hAnsi="Arial" w:cs="Arial"/>
          <w:noProof/>
          <w:sz w:val="22"/>
          <w:szCs w:val="22"/>
        </w:rPr>
        <w:t xml:space="preserve"> 2017)</w:t>
      </w:r>
      <w:r>
        <w:rPr>
          <w:rFonts w:ascii="Arial" w:hAnsi="Arial" w:cs="Arial"/>
          <w:sz w:val="22"/>
          <w:szCs w:val="22"/>
        </w:rPr>
        <w:fldChar w:fldCharType="end"/>
      </w:r>
      <w:r>
        <w:rPr>
          <w:rFonts w:ascii="Arial" w:hAnsi="Arial" w:cs="Arial"/>
          <w:sz w:val="22"/>
          <w:szCs w:val="22"/>
        </w:rPr>
        <w:t xml:space="preserve">. It is likely that previous studies which claimed to have found whole-chromosome dosage compensation effects were using homogenous samples of yeast that were both aneuploid and euploid (cite Hose, Gasch, here). This study demonstrates that there is no effect globally on gene expression of aneuploidy, and that aneuploidy causes phenotypic effects (probably?? Will need data from FACS for this). </w:t>
      </w:r>
    </w:p>
    <w:p w14:paraId="524AE893" w14:textId="77777777" w:rsidR="00D543AC" w:rsidRPr="00496D59" w:rsidRDefault="00D543AC" w:rsidP="00D543AC">
      <w:pPr>
        <w:spacing w:line="360" w:lineRule="auto"/>
        <w:rPr>
          <w:rFonts w:ascii="Arial" w:hAnsi="Arial" w:cs="Arial"/>
          <w:sz w:val="22"/>
          <w:szCs w:val="22"/>
        </w:rPr>
      </w:pPr>
      <w:r w:rsidRPr="00496D59">
        <w:rPr>
          <w:rFonts w:ascii="Arial" w:hAnsi="Arial" w:cs="Arial"/>
          <w:sz w:val="22"/>
          <w:szCs w:val="22"/>
        </w:rPr>
        <w:t>Previous studies have found the rate of aneuploidy in lab strains to be 2-8 x 10</w:t>
      </w:r>
      <w:r w:rsidRPr="00496D59">
        <w:rPr>
          <w:rFonts w:ascii="Arial" w:hAnsi="Arial" w:cs="Arial"/>
          <w:sz w:val="22"/>
          <w:szCs w:val="22"/>
          <w:vertAlign w:val="superscript"/>
        </w:rPr>
        <w:t xml:space="preserve">-6 </w:t>
      </w:r>
      <w:r w:rsidRPr="00496D59">
        <w:rPr>
          <w:rFonts w:ascii="Arial" w:hAnsi="Arial" w:cs="Arial"/>
          <w:sz w:val="22"/>
          <w:szCs w:val="22"/>
        </w:rPr>
        <w:t xml:space="preserve">per cell division </w:t>
      </w:r>
      <w:r w:rsidRPr="00496D59">
        <w:rPr>
          <w:rFonts w:ascii="Arial" w:hAnsi="Arial" w:cs="Arial"/>
          <w:sz w:val="22"/>
          <w:szCs w:val="22"/>
        </w:rPr>
        <w:fldChar w:fldCharType="begin"/>
      </w:r>
      <w:r>
        <w:rPr>
          <w:rFonts w:ascii="Arial" w:hAnsi="Arial" w:cs="Arial"/>
          <w:sz w:val="22"/>
          <w:szCs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59675550" guid="8f069624-2372-48c3-ba2a-7ae31f735bdf"&gt;566&lt;/key&gt;&lt;key app="ENWeb" db-id=""&gt;0&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Mulla</w:t>
      </w:r>
      <w:r w:rsidRPr="00FE3668">
        <w:rPr>
          <w:rFonts w:ascii="Arial" w:hAnsi="Arial" w:cs="Arial"/>
          <w:i/>
          <w:noProof/>
          <w:sz w:val="22"/>
          <w:szCs w:val="22"/>
        </w:rPr>
        <w:t xml:space="preserve"> et al.</w:t>
      </w:r>
      <w:r>
        <w:rPr>
          <w:rFonts w:ascii="Arial" w:hAnsi="Arial" w:cs="Arial"/>
          <w:noProof/>
          <w:sz w:val="22"/>
          <w:szCs w:val="22"/>
        </w:rPr>
        <w:t xml:space="preserve"> 2014)</w:t>
      </w:r>
      <w:r w:rsidRPr="00496D59">
        <w:rPr>
          <w:rFonts w:ascii="Arial" w:hAnsi="Arial" w:cs="Arial"/>
          <w:sz w:val="22"/>
          <w:szCs w:val="22"/>
        </w:rPr>
        <w:fldChar w:fldCharType="end"/>
      </w:r>
      <w:r w:rsidRPr="00496D59">
        <w:rPr>
          <w:rFonts w:ascii="Arial" w:hAnsi="Arial" w:cs="Arial"/>
          <w:sz w:val="22"/>
          <w:szCs w:val="22"/>
        </w:rPr>
        <w:t xml:space="preserve">.  </w:t>
      </w:r>
    </w:p>
    <w:p w14:paraId="1EC94348" w14:textId="77777777" w:rsidR="00D543AC" w:rsidRPr="00496D59" w:rsidRDefault="00D543AC" w:rsidP="00D543AC">
      <w:pPr>
        <w:spacing w:line="360" w:lineRule="auto"/>
        <w:rPr>
          <w:rFonts w:ascii="Arial" w:hAnsi="Arial" w:cs="Arial"/>
          <w:sz w:val="22"/>
          <w:szCs w:val="22"/>
        </w:rPr>
      </w:pPr>
    </w:p>
    <w:p w14:paraId="2A26E44B" w14:textId="77777777" w:rsidR="00D543AC" w:rsidRDefault="00D543AC" w:rsidP="00D543AC">
      <w:pPr>
        <w:spacing w:line="360" w:lineRule="auto"/>
        <w:rPr>
          <w:rFonts w:ascii="Arial" w:hAnsi="Arial" w:cs="Arial"/>
          <w:sz w:val="22"/>
          <w:szCs w:val="22"/>
        </w:rPr>
      </w:pPr>
      <w:r w:rsidRPr="00496D59">
        <w:rPr>
          <w:rFonts w:ascii="Arial" w:hAnsi="Arial" w:cs="Arial"/>
          <w:sz w:val="22"/>
          <w:szCs w:val="22"/>
        </w:rPr>
        <w:t xml:space="preserve">Aneuploidy affects the entire transcriptome, as demonstrated in our findings as well as other studies </w:t>
      </w:r>
      <w:r w:rsidRPr="00496D59">
        <w:rPr>
          <w:rFonts w:ascii="Arial" w:hAnsi="Arial" w:cs="Arial"/>
          <w:sz w:val="22"/>
          <w:szCs w:val="22"/>
        </w:rPr>
        <w:fldChar w:fldCharType="begin"/>
      </w:r>
      <w:r>
        <w:rPr>
          <w:rFonts w:ascii="Arial" w:hAnsi="Arial" w:cs="Arial"/>
          <w:sz w:val="22"/>
          <w:szCs w:val="22"/>
        </w:rPr>
        <w:instrText xml:space="preserve"> ADDIN EN.CITE &lt;EndNote&gt;&lt;Cite&gt;&lt;Author&gt;Zhang&lt;/Author&gt;&lt;Year&gt;2013&lt;/Year&gt;&lt;RecNum&gt;680&lt;/RecNum&gt;&lt;DisplayText&gt;(&lt;style face="smallcaps"&gt;Zhang&lt;/style&gt;&lt;style face="italic"&gt; et al.&lt;/style&gt; 2013)&lt;/DisplayText&gt;&lt;record&gt;&lt;rec-number&gt;680&lt;/rec-number&gt;&lt;foreign-keys&gt;&lt;key app="EN" db-id="patepv5dd5d00ue2wzp5ex0sta0r0a5r5t2t" timestamp="1559675863" guid="c535e5b0-80ee-4a82-b747-41daaea3ce9a"&gt;680&lt;/key&gt;&lt;key app="ENWeb" db-id=""&gt;0&lt;/key&gt;&lt;/foreign-keys&gt;&lt;ref-type name="Journal Article"&gt;17&lt;/ref-type&gt;&lt;contributors&gt;&lt;authors&gt;&lt;author&gt;Zhang, Ruosi&lt;/author&gt;&lt;author&gt;Hao, Lili&lt;/author&gt;&lt;author&gt;Wang, Lingping&lt;/author&gt;&lt;author&gt;Chen, Meili&lt;/author&gt;&lt;author&gt;Li, Wen&lt;/author&gt;&lt;author&gt;Li, Rujiao&lt;/author&gt;&lt;author&gt;Yu, Jun&lt;/author&gt;&lt;author&gt;Xiao, Jingfa&lt;/author&gt;&lt;author&gt;Wu, Jiayan&lt;/author&gt;&lt;/authors&gt;&lt;/contributors&gt;&lt;titles&gt;&lt;title&gt;Gene expression analysis of induced pluripotent stem cells from aneuploid chromosomal syndromes&lt;/title&gt;&lt;secondary-title&gt;BMC genomics&lt;/secondary-title&gt;&lt;/titles&gt;&lt;periodical&gt;&lt;full-title&gt;BMC Genomics&lt;/full-title&gt;&lt;/periodical&gt;&lt;pages&gt;S8&lt;/pages&gt;&lt;volume&gt;14&lt;/volume&gt;&lt;number&gt;5&lt;/number&gt;&lt;dates&gt;&lt;year&gt;2013&lt;/year&gt;&lt;/dates&gt;&lt;isbn&gt;1471-2164&lt;/isbn&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Zhang</w:t>
      </w:r>
      <w:r w:rsidRPr="00FE3668">
        <w:rPr>
          <w:rFonts w:ascii="Arial" w:hAnsi="Arial" w:cs="Arial"/>
          <w:i/>
          <w:noProof/>
          <w:sz w:val="22"/>
          <w:szCs w:val="22"/>
        </w:rPr>
        <w:t xml:space="preserve"> et al.</w:t>
      </w:r>
      <w:r>
        <w:rPr>
          <w:rFonts w:ascii="Arial" w:hAnsi="Arial" w:cs="Arial"/>
          <w:noProof/>
          <w:sz w:val="22"/>
          <w:szCs w:val="22"/>
        </w:rPr>
        <w:t xml:space="preserve"> 2013)</w:t>
      </w:r>
      <w:r w:rsidRPr="00496D59">
        <w:rPr>
          <w:rFonts w:ascii="Arial" w:hAnsi="Arial" w:cs="Arial"/>
          <w:sz w:val="22"/>
          <w:szCs w:val="22"/>
        </w:rPr>
        <w:fldChar w:fldCharType="end"/>
      </w:r>
      <w:r w:rsidRPr="00496D59">
        <w:rPr>
          <w:rFonts w:ascii="Arial" w:hAnsi="Arial" w:cs="Arial"/>
          <w:sz w:val="22"/>
          <w:szCs w:val="22"/>
        </w:rPr>
        <w:t xml:space="preserve">. </w:t>
      </w:r>
    </w:p>
    <w:p w14:paraId="3110E17F" w14:textId="77777777" w:rsidR="00D543AC" w:rsidRDefault="00D543AC" w:rsidP="00D543AC">
      <w:pPr>
        <w:spacing w:line="360" w:lineRule="auto"/>
        <w:rPr>
          <w:rFonts w:ascii="Arial" w:hAnsi="Arial" w:cs="Arial"/>
          <w:sz w:val="22"/>
          <w:szCs w:val="22"/>
        </w:rPr>
      </w:pPr>
    </w:p>
    <w:p w14:paraId="4369A580" w14:textId="1303E228" w:rsidR="00A21911" w:rsidRDefault="00D543AC" w:rsidP="00A21911">
      <w:pPr>
        <w:spacing w:line="360" w:lineRule="auto"/>
        <w:ind w:firstLine="720"/>
        <w:rPr>
          <w:ins w:id="343" w:author="Holly Celina Mcqueary" w:date="2019-09-16T13:44:00Z"/>
          <w:rFonts w:ascii="Arial" w:eastAsia="Times New Roman" w:hAnsi="Arial" w:cs="Arial"/>
          <w:sz w:val="22"/>
          <w:szCs w:val="22"/>
        </w:rPr>
      </w:pPr>
      <w:commentRangeStart w:id="344"/>
      <w:r w:rsidRPr="00496D59">
        <w:rPr>
          <w:rFonts w:ascii="Arial" w:eastAsia="Times New Roman" w:hAnsi="Arial" w:cs="Arial"/>
          <w:sz w:val="22"/>
          <w:szCs w:val="22"/>
        </w:rPr>
        <w:t>Although autosomal dosage compensation has been observed in higher eukaryotes</w:t>
      </w:r>
      <w:r>
        <w:rPr>
          <w:rFonts w:ascii="Arial" w:eastAsia="Times New Roman" w:hAnsi="Arial" w:cs="Arial"/>
          <w:sz w:val="22"/>
          <w:szCs w:val="22"/>
        </w:rPr>
        <w:t xml:space="preserve"> </w: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JpcmNobGVyIGFuZCBOZXd0b248L3N0eWxlPiAxOTgxOyA8c3R5bGUgZmFjZT0ic21hbGxjYXBz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d1bzwvQXV0aG9yPjxZZWFyPjE5OTY8L1llYXI+PFJlY051bT4xNzA8L1JlY051bT48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JpcmNobGVyIGFuZCBOZXd0b248L3N0eWxlPiAxOTgxOyA8c3R5bGUgZmFjZT0ic21hbGxjYXBz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d1bzwvQXV0aG9yPjxZZWFyPjE5OTY8L1llYXI+PFJlY051bT4xNzA8L1JlY051bT48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Pr>
          <w:rFonts w:ascii="Arial" w:eastAsia="Times New Roman" w:hAnsi="Arial" w:cs="Arial"/>
          <w:sz w:val="22"/>
          <w:szCs w:val="22"/>
        </w:rPr>
      </w:r>
      <w:r>
        <w:rPr>
          <w:rFonts w:ascii="Arial" w:eastAsia="Times New Roman" w:hAnsi="Arial" w:cs="Arial"/>
          <w:sz w:val="22"/>
          <w:szCs w:val="22"/>
        </w:rPr>
        <w:fldChar w:fldCharType="separate"/>
      </w:r>
      <w:r>
        <w:rPr>
          <w:rFonts w:ascii="Arial" w:eastAsia="Times New Roman" w:hAnsi="Arial" w:cs="Arial"/>
          <w:noProof/>
          <w:sz w:val="22"/>
          <w:szCs w:val="22"/>
        </w:rPr>
        <w:t>(</w:t>
      </w:r>
      <w:r w:rsidRPr="001358BD">
        <w:rPr>
          <w:rFonts w:ascii="Arial" w:eastAsia="Times New Roman" w:hAnsi="Arial" w:cs="Arial"/>
          <w:smallCaps/>
          <w:noProof/>
          <w:sz w:val="22"/>
          <w:szCs w:val="22"/>
        </w:rPr>
        <w:t>Birchler and Newton</w:t>
      </w:r>
      <w:r>
        <w:rPr>
          <w:rFonts w:ascii="Arial" w:eastAsia="Times New Roman" w:hAnsi="Arial" w:cs="Arial"/>
          <w:noProof/>
          <w:sz w:val="22"/>
          <w:szCs w:val="22"/>
        </w:rPr>
        <w:t xml:space="preserve"> 1981; </w:t>
      </w:r>
      <w:r w:rsidRPr="001358BD">
        <w:rPr>
          <w:rFonts w:ascii="Arial" w:eastAsia="Times New Roman" w:hAnsi="Arial" w:cs="Arial"/>
          <w:smallCaps/>
          <w:noProof/>
          <w:sz w:val="22"/>
          <w:szCs w:val="22"/>
        </w:rPr>
        <w:t>Devlin</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82; </w:t>
      </w:r>
      <w:r w:rsidRPr="001358BD">
        <w:rPr>
          <w:rFonts w:ascii="Arial" w:eastAsia="Times New Roman" w:hAnsi="Arial" w:cs="Arial"/>
          <w:smallCaps/>
          <w:noProof/>
          <w:sz w:val="22"/>
          <w:szCs w:val="22"/>
        </w:rPr>
        <w:t>Birchler</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1358BD">
        <w:rPr>
          <w:rFonts w:ascii="Arial" w:eastAsia="Times New Roman" w:hAnsi="Arial" w:cs="Arial"/>
          <w:smallCaps/>
          <w:noProof/>
          <w:sz w:val="22"/>
          <w:szCs w:val="22"/>
        </w:rPr>
        <w:t>Guo</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6; </w:t>
      </w:r>
      <w:r w:rsidRPr="001358BD">
        <w:rPr>
          <w:rFonts w:ascii="Arial" w:eastAsia="Times New Roman" w:hAnsi="Arial" w:cs="Arial"/>
          <w:smallCaps/>
          <w:noProof/>
          <w:sz w:val="22"/>
          <w:szCs w:val="22"/>
        </w:rPr>
        <w:t>McAnally and Yampolsky</w:t>
      </w:r>
      <w:r>
        <w:rPr>
          <w:rFonts w:ascii="Arial" w:eastAsia="Times New Roman" w:hAnsi="Arial" w:cs="Arial"/>
          <w:noProof/>
          <w:sz w:val="22"/>
          <w:szCs w:val="22"/>
        </w:rPr>
        <w:t xml:space="preserve"> 2009; </w:t>
      </w:r>
      <w:r w:rsidRPr="001358BD">
        <w:rPr>
          <w:rFonts w:ascii="Arial" w:eastAsia="Times New Roman" w:hAnsi="Arial" w:cs="Arial"/>
          <w:smallCaps/>
          <w:noProof/>
          <w:sz w:val="22"/>
          <w:szCs w:val="22"/>
        </w:rPr>
        <w:t>Lundberg</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 </w:t>
      </w:r>
      <w:r w:rsidRPr="001358BD">
        <w:rPr>
          <w:rFonts w:ascii="Arial" w:eastAsia="Times New Roman" w:hAnsi="Arial" w:cs="Arial"/>
          <w:smallCaps/>
          <w:noProof/>
          <w:sz w:val="22"/>
          <w:szCs w:val="22"/>
        </w:rPr>
        <w:t>Malone</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 </w:t>
      </w:r>
      <w:r w:rsidRPr="001358BD">
        <w:rPr>
          <w:rFonts w:ascii="Arial" w:eastAsia="Times New Roman" w:hAnsi="Arial" w:cs="Arial"/>
          <w:smallCaps/>
          <w:noProof/>
          <w:sz w:val="22"/>
          <w:szCs w:val="22"/>
        </w:rPr>
        <w:t>Chen and Oliver</w:t>
      </w:r>
      <w:r>
        <w:rPr>
          <w:rFonts w:ascii="Arial" w:eastAsia="Times New Roman" w:hAnsi="Arial" w:cs="Arial"/>
          <w:noProof/>
          <w:sz w:val="22"/>
          <w:szCs w:val="22"/>
        </w:rPr>
        <w:t xml:space="preserve"> 2015; </w:t>
      </w:r>
      <w:r w:rsidRPr="001358BD">
        <w:rPr>
          <w:rFonts w:ascii="Arial" w:eastAsia="Times New Roman" w:hAnsi="Arial" w:cs="Arial"/>
          <w:smallCaps/>
          <w:noProof/>
          <w:sz w:val="22"/>
          <w:szCs w:val="22"/>
        </w:rPr>
        <w:t>Matos</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 </w:t>
      </w:r>
      <w:r w:rsidRPr="001358BD">
        <w:rPr>
          <w:rFonts w:ascii="Arial" w:eastAsia="Times New Roman" w:hAnsi="Arial" w:cs="Arial"/>
          <w:smallCaps/>
          <w:noProof/>
          <w:sz w:val="22"/>
          <w:szCs w:val="22"/>
        </w:rPr>
        <w:t>Lee</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6; </w:t>
      </w:r>
      <w:r w:rsidRPr="001358BD">
        <w:rPr>
          <w:rFonts w:ascii="Arial" w:eastAsia="Times New Roman" w:hAnsi="Arial" w:cs="Arial"/>
          <w:smallCaps/>
          <w:noProof/>
          <w:sz w:val="22"/>
          <w:szCs w:val="22"/>
        </w:rPr>
        <w:t>Dumetz</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Pr>
          <w:rFonts w:ascii="Arial" w:eastAsia="Times New Roman" w:hAnsi="Arial" w:cs="Arial"/>
          <w:sz w:val="22"/>
          <w:szCs w:val="22"/>
        </w:rPr>
        <w:fldChar w:fldCharType="end"/>
      </w:r>
      <w:r w:rsidRPr="00496D59">
        <w:rPr>
          <w:rFonts w:ascii="Arial" w:eastAsia="Times New Roman" w:hAnsi="Arial" w:cs="Arial"/>
          <w:sz w:val="22"/>
          <w:szCs w:val="22"/>
        </w:rPr>
        <w:t xml:space="preserve">, it may be that these loci are more susceptible to </w:t>
      </w:r>
      <w:commentRangeStart w:id="345"/>
      <w:r w:rsidRPr="00496D59">
        <w:rPr>
          <w:rFonts w:ascii="Arial" w:eastAsia="Times New Roman" w:hAnsi="Arial" w:cs="Arial"/>
          <w:sz w:val="22"/>
          <w:szCs w:val="22"/>
        </w:rPr>
        <w:t xml:space="preserve">dosage imbalances, or the phenomenon and mechanism of autosomal dosage compensation has </w:t>
      </w:r>
      <w:r w:rsidRPr="00496D59">
        <w:rPr>
          <w:rFonts w:ascii="Arial" w:eastAsia="Times New Roman" w:hAnsi="Arial" w:cs="Arial"/>
          <w:sz w:val="22"/>
          <w:szCs w:val="22"/>
          <w:highlight w:val="yellow"/>
        </w:rPr>
        <w:t>evolved later in eukaryotes.</w:t>
      </w:r>
      <w:r w:rsidRPr="00496D59">
        <w:rPr>
          <w:rFonts w:ascii="Arial" w:eastAsia="Times New Roman" w:hAnsi="Arial" w:cs="Arial"/>
          <w:sz w:val="22"/>
          <w:szCs w:val="22"/>
        </w:rPr>
        <w:t xml:space="preserve"> </w:t>
      </w:r>
      <w:commentRangeEnd w:id="345"/>
      <w:r w:rsidRPr="00496D59">
        <w:rPr>
          <w:rStyle w:val="CommentReference"/>
          <w:rFonts w:ascii="Arial" w:hAnsi="Arial" w:cs="Arial"/>
          <w:sz w:val="22"/>
          <w:szCs w:val="22"/>
        </w:rPr>
        <w:commentReference w:id="345"/>
      </w:r>
      <w:r w:rsidRPr="00496D59">
        <w:rPr>
          <w:rFonts w:ascii="Arial" w:eastAsia="Times New Roman" w:hAnsi="Arial" w:cs="Arial"/>
          <w:sz w:val="22"/>
          <w:szCs w:val="22"/>
        </w:rPr>
        <w:t>Perhaps yeast do not require a mechanism of autosomal DC as they are so numerous and have a short generation time, so selection can act quickly to get rid of segmental or whole chromosome aneuploidies.</w:t>
      </w:r>
    </w:p>
    <w:p w14:paraId="0BA128A9" w14:textId="77777777" w:rsidR="00A21911" w:rsidRDefault="00A21911" w:rsidP="00A21911">
      <w:pPr>
        <w:spacing w:line="360" w:lineRule="auto"/>
        <w:ind w:firstLine="720"/>
        <w:rPr>
          <w:moveTo w:id="346" w:author="Holly Celina Mcqueary" w:date="2019-09-16T13:44:00Z"/>
          <w:rFonts w:ascii="Arial" w:eastAsia="Times New Roman" w:hAnsi="Arial" w:cs="Arial"/>
          <w:sz w:val="22"/>
        </w:rPr>
      </w:pPr>
      <w:moveToRangeStart w:id="347" w:author="Holly Celina Mcqueary" w:date="2019-09-16T13:44:00Z" w:name="move19533860"/>
      <w:commentRangeStart w:id="348"/>
      <w:moveTo w:id="349" w:author="Holly Celina Mcqueary" w:date="2019-09-16T13:44:00Z">
        <w:r>
          <w:rPr>
            <w:rFonts w:ascii="Arial" w:eastAsia="Times New Roman" w:hAnsi="Arial" w:cs="Arial"/>
            <w:sz w:val="22"/>
          </w:rPr>
          <w:t xml:space="preserve">Although autosomal dosage compensation has been observed in higher eukaryotes (cite some drosophila autosomal DC papers), it may be that these loci are more susceptible to </w:t>
        </w:r>
        <w:commentRangeStart w:id="350"/>
        <w:r>
          <w:rPr>
            <w:rFonts w:ascii="Arial" w:eastAsia="Times New Roman" w:hAnsi="Arial" w:cs="Arial"/>
            <w:sz w:val="22"/>
          </w:rPr>
          <w:t xml:space="preserve">dosage imbalances, or the phenomenon and mechanism of autosomal dosage compensation has </w:t>
        </w:r>
        <w:r w:rsidRPr="00A21C74">
          <w:rPr>
            <w:rFonts w:ascii="Arial" w:eastAsia="Times New Roman" w:hAnsi="Arial" w:cs="Arial"/>
            <w:sz w:val="22"/>
            <w:highlight w:val="yellow"/>
          </w:rPr>
          <w:t>evolved later in eukaryotes.</w:t>
        </w:r>
        <w:r>
          <w:rPr>
            <w:rFonts w:ascii="Arial" w:eastAsia="Times New Roman" w:hAnsi="Arial" w:cs="Arial"/>
            <w:sz w:val="22"/>
          </w:rPr>
          <w:t xml:space="preserve"> </w:t>
        </w:r>
        <w:commentRangeEnd w:id="350"/>
        <w:r>
          <w:rPr>
            <w:rStyle w:val="CommentReference"/>
          </w:rPr>
          <w:commentReference w:id="350"/>
        </w:r>
        <w:r>
          <w:rPr>
            <w:rFonts w:ascii="Arial" w:eastAsia="Times New Roman" w:hAnsi="Arial" w:cs="Arial"/>
            <w:sz w:val="22"/>
          </w:rPr>
          <w:t xml:space="preserve">Perhaps yeast do not require a mechanism of autosomal DC as they are so numerous and have a short generation time, so selection can act quickly to get rid of segmental or whole chromosome aneuploidies. </w:t>
        </w:r>
        <w:commentRangeEnd w:id="348"/>
        <w:r>
          <w:rPr>
            <w:rStyle w:val="CommentReference"/>
          </w:rPr>
          <w:commentReference w:id="348"/>
        </w:r>
      </w:moveTo>
    </w:p>
    <w:moveToRangeEnd w:id="347"/>
    <w:p w14:paraId="78BD5438" w14:textId="5FEDDDFA" w:rsidR="006E0824"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 </w:t>
      </w:r>
      <w:commentRangeEnd w:id="344"/>
      <w:r w:rsidRPr="00496D59">
        <w:rPr>
          <w:rStyle w:val="CommentReference"/>
          <w:rFonts w:ascii="Arial" w:hAnsi="Arial" w:cs="Arial"/>
          <w:sz w:val="22"/>
          <w:szCs w:val="22"/>
        </w:rPr>
        <w:commentReference w:id="344"/>
      </w:r>
    </w:p>
    <w:p w14:paraId="66E07F41" w14:textId="77777777" w:rsidR="00D543AC" w:rsidRPr="00C05D5D" w:rsidRDefault="00D543AC">
      <w:pPr>
        <w:spacing w:line="360" w:lineRule="auto"/>
        <w:ind w:firstLine="720"/>
        <w:rPr>
          <w:rFonts w:ascii="Arial" w:eastAsia="Times New Roman" w:hAnsi="Arial" w:cs="Arial"/>
          <w:sz w:val="22"/>
          <w:szCs w:val="22"/>
        </w:rPr>
        <w:pPrChange w:id="351" w:author="Holly Celina Mcqueary" w:date="2019-09-04T14:15:00Z">
          <w:pPr/>
        </w:pPrChange>
      </w:pPr>
    </w:p>
    <w:p w14:paraId="27492C3D" w14:textId="63C30BA2" w:rsidR="006E0824" w:rsidRDefault="004F7BC0" w:rsidP="00C05D5D">
      <w:pPr>
        <w:spacing w:line="360" w:lineRule="auto"/>
      </w:pPr>
      <w:r w:rsidRPr="00623142">
        <w:rPr>
          <w:b/>
          <w:bCs/>
          <w:sz w:val="32"/>
          <w:szCs w:val="32"/>
          <w:u w:val="single"/>
        </w:rPr>
        <w:t>Figures</w:t>
      </w:r>
    </w:p>
    <w:tbl>
      <w:tblPr>
        <w:tblW w:w="6320" w:type="dxa"/>
        <w:tblLook w:val="04A0" w:firstRow="1" w:lastRow="0" w:firstColumn="1" w:lastColumn="0" w:noHBand="0" w:noVBand="1"/>
      </w:tblPr>
      <w:tblGrid>
        <w:gridCol w:w="1580"/>
        <w:gridCol w:w="1460"/>
        <w:gridCol w:w="1980"/>
        <w:gridCol w:w="1300"/>
      </w:tblGrid>
      <w:tr w:rsidR="000705CA" w:rsidRPr="000705CA" w14:paraId="58358A79" w14:textId="77777777" w:rsidTr="000705CA">
        <w:trPr>
          <w:trHeight w:val="680"/>
          <w:ins w:id="352" w:author="Holly Celina Mcqueary" w:date="2019-09-19T14:26:00Z"/>
        </w:trPr>
        <w:tc>
          <w:tcPr>
            <w:tcW w:w="1580" w:type="dxa"/>
            <w:tcBorders>
              <w:top w:val="nil"/>
              <w:left w:val="nil"/>
              <w:bottom w:val="nil"/>
              <w:right w:val="nil"/>
            </w:tcBorders>
            <w:shd w:val="clear" w:color="auto" w:fill="auto"/>
            <w:vAlign w:val="bottom"/>
            <w:hideMark/>
          </w:tcPr>
          <w:p w14:paraId="7601DB3F" w14:textId="77777777" w:rsidR="000705CA" w:rsidRPr="000705CA" w:rsidRDefault="000705CA" w:rsidP="000705CA">
            <w:pPr>
              <w:rPr>
                <w:ins w:id="353" w:author="Holly Celina Mcqueary" w:date="2019-09-19T14:26:00Z"/>
                <w:rFonts w:ascii="Calibri" w:eastAsia="Times New Roman" w:hAnsi="Calibri" w:cs="Times New Roman"/>
                <w:color w:val="000000"/>
              </w:rPr>
            </w:pPr>
            <w:ins w:id="354" w:author="Holly Celina Mcqueary" w:date="2019-09-19T14:26:00Z">
              <w:r w:rsidRPr="000705CA">
                <w:rPr>
                  <w:rFonts w:ascii="Calibri" w:eastAsia="Times New Roman" w:hAnsi="Calibri" w:cs="Times New Roman"/>
                  <w:color w:val="000000"/>
                </w:rPr>
                <w:lastRenderedPageBreak/>
                <w:t>Chromosome</w:t>
              </w:r>
            </w:ins>
          </w:p>
        </w:tc>
        <w:tc>
          <w:tcPr>
            <w:tcW w:w="1460" w:type="dxa"/>
            <w:tcBorders>
              <w:top w:val="nil"/>
              <w:left w:val="nil"/>
              <w:bottom w:val="nil"/>
              <w:right w:val="nil"/>
            </w:tcBorders>
            <w:shd w:val="clear" w:color="auto" w:fill="auto"/>
            <w:vAlign w:val="bottom"/>
            <w:hideMark/>
          </w:tcPr>
          <w:p w14:paraId="4044F8E5" w14:textId="77777777" w:rsidR="000705CA" w:rsidRPr="000705CA" w:rsidRDefault="000705CA" w:rsidP="000705CA">
            <w:pPr>
              <w:rPr>
                <w:ins w:id="355" w:author="Holly Celina Mcqueary" w:date="2019-09-19T14:26:00Z"/>
                <w:rFonts w:ascii="Calibri" w:eastAsia="Times New Roman" w:hAnsi="Calibri" w:cs="Times New Roman"/>
                <w:color w:val="000000"/>
              </w:rPr>
            </w:pPr>
            <w:ins w:id="356" w:author="Holly Celina Mcqueary" w:date="2019-09-19T14:26:00Z">
              <w:r w:rsidRPr="000705CA">
                <w:rPr>
                  <w:rFonts w:ascii="Calibri" w:eastAsia="Times New Roman" w:hAnsi="Calibri" w:cs="Times New Roman"/>
                  <w:color w:val="000000"/>
                </w:rPr>
                <w:t>1n Lines</w:t>
              </w:r>
            </w:ins>
          </w:p>
        </w:tc>
        <w:tc>
          <w:tcPr>
            <w:tcW w:w="1980" w:type="dxa"/>
            <w:tcBorders>
              <w:top w:val="nil"/>
              <w:left w:val="nil"/>
              <w:bottom w:val="nil"/>
              <w:right w:val="nil"/>
            </w:tcBorders>
            <w:shd w:val="clear" w:color="auto" w:fill="auto"/>
            <w:vAlign w:val="bottom"/>
            <w:hideMark/>
          </w:tcPr>
          <w:p w14:paraId="310D5085" w14:textId="77777777" w:rsidR="000705CA" w:rsidRPr="000705CA" w:rsidRDefault="000705CA" w:rsidP="000705CA">
            <w:pPr>
              <w:rPr>
                <w:ins w:id="357" w:author="Holly Celina Mcqueary" w:date="2019-09-19T14:26:00Z"/>
                <w:rFonts w:ascii="Calibri" w:eastAsia="Times New Roman" w:hAnsi="Calibri" w:cs="Times New Roman"/>
                <w:color w:val="000000"/>
              </w:rPr>
            </w:pPr>
            <w:ins w:id="358" w:author="Holly Celina Mcqueary" w:date="2019-09-19T14:26:00Z">
              <w:r w:rsidRPr="000705CA">
                <w:rPr>
                  <w:rFonts w:ascii="Calibri" w:eastAsia="Times New Roman" w:hAnsi="Calibri" w:cs="Times New Roman"/>
                  <w:color w:val="000000"/>
                </w:rPr>
                <w:t>3n Lines</w:t>
              </w:r>
            </w:ins>
          </w:p>
        </w:tc>
        <w:tc>
          <w:tcPr>
            <w:tcW w:w="1300" w:type="dxa"/>
            <w:tcBorders>
              <w:top w:val="nil"/>
              <w:left w:val="nil"/>
              <w:bottom w:val="nil"/>
              <w:right w:val="nil"/>
            </w:tcBorders>
            <w:shd w:val="clear" w:color="auto" w:fill="auto"/>
            <w:vAlign w:val="bottom"/>
            <w:hideMark/>
          </w:tcPr>
          <w:p w14:paraId="66D6C44C" w14:textId="77777777" w:rsidR="000705CA" w:rsidRPr="000705CA" w:rsidRDefault="000705CA" w:rsidP="000705CA">
            <w:pPr>
              <w:rPr>
                <w:ins w:id="359" w:author="Holly Celina Mcqueary" w:date="2019-09-19T14:26:00Z"/>
                <w:rFonts w:ascii="Calibri" w:eastAsia="Times New Roman" w:hAnsi="Calibri" w:cs="Times New Roman"/>
                <w:color w:val="000000"/>
              </w:rPr>
            </w:pPr>
            <w:ins w:id="360" w:author="Holly Celina Mcqueary" w:date="2019-09-19T14:26:00Z">
              <w:r w:rsidRPr="000705CA">
                <w:rPr>
                  <w:rFonts w:ascii="Calibri" w:eastAsia="Times New Roman" w:hAnsi="Calibri" w:cs="Times New Roman"/>
                  <w:color w:val="000000"/>
                </w:rPr>
                <w:t>4n Lines</w:t>
              </w:r>
            </w:ins>
          </w:p>
        </w:tc>
      </w:tr>
      <w:tr w:rsidR="000705CA" w:rsidRPr="000705CA" w14:paraId="0ABBBB3A" w14:textId="77777777" w:rsidTr="000705CA">
        <w:trPr>
          <w:trHeight w:val="1020"/>
          <w:ins w:id="361" w:author="Holly Celina Mcqueary" w:date="2019-09-19T14:26:00Z"/>
        </w:trPr>
        <w:tc>
          <w:tcPr>
            <w:tcW w:w="1580" w:type="dxa"/>
            <w:tcBorders>
              <w:top w:val="nil"/>
              <w:left w:val="nil"/>
              <w:bottom w:val="nil"/>
              <w:right w:val="nil"/>
            </w:tcBorders>
            <w:shd w:val="clear" w:color="auto" w:fill="auto"/>
            <w:vAlign w:val="bottom"/>
            <w:hideMark/>
          </w:tcPr>
          <w:p w14:paraId="190E2F42" w14:textId="77777777" w:rsidR="000705CA" w:rsidRPr="000705CA" w:rsidRDefault="000705CA" w:rsidP="000705CA">
            <w:pPr>
              <w:rPr>
                <w:ins w:id="362" w:author="Holly Celina Mcqueary" w:date="2019-09-19T14:26:00Z"/>
                <w:rFonts w:ascii="Calibri" w:eastAsia="Times New Roman" w:hAnsi="Calibri" w:cs="Times New Roman"/>
                <w:color w:val="000000"/>
              </w:rPr>
            </w:pPr>
            <w:ins w:id="363" w:author="Holly Celina Mcqueary" w:date="2019-09-19T14:26:00Z">
              <w:r w:rsidRPr="000705CA">
                <w:rPr>
                  <w:rFonts w:ascii="Calibri" w:eastAsia="Times New Roman" w:hAnsi="Calibri" w:cs="Times New Roman"/>
                  <w:color w:val="000000"/>
                </w:rPr>
                <w:t xml:space="preserve">I </w:t>
              </w:r>
            </w:ins>
          </w:p>
        </w:tc>
        <w:tc>
          <w:tcPr>
            <w:tcW w:w="1460" w:type="dxa"/>
            <w:tcBorders>
              <w:top w:val="nil"/>
              <w:left w:val="nil"/>
              <w:bottom w:val="nil"/>
              <w:right w:val="nil"/>
            </w:tcBorders>
            <w:shd w:val="clear" w:color="auto" w:fill="auto"/>
            <w:vAlign w:val="bottom"/>
            <w:hideMark/>
          </w:tcPr>
          <w:p w14:paraId="5037AEA6" w14:textId="77777777" w:rsidR="000705CA" w:rsidRPr="000705CA" w:rsidRDefault="000705CA" w:rsidP="000705CA">
            <w:pPr>
              <w:rPr>
                <w:ins w:id="364" w:author="Holly Celina Mcqueary" w:date="2019-09-19T14:26:00Z"/>
                <w:rFonts w:ascii="Calibri" w:eastAsia="Times New Roman" w:hAnsi="Calibri" w:cs="Times New Roman"/>
                <w:color w:val="000000"/>
              </w:rPr>
            </w:pPr>
            <w:ins w:id="365" w:author="Holly Celina Mcqueary" w:date="2019-09-19T14:26:00Z">
              <w:r w:rsidRPr="000705CA">
                <w:rPr>
                  <w:rFonts w:ascii="Calibri" w:eastAsia="Times New Roman" w:hAnsi="Calibri" w:cs="Times New Roman"/>
                  <w:color w:val="000000"/>
                </w:rPr>
                <w:t>GC 11</w:t>
              </w:r>
            </w:ins>
          </w:p>
        </w:tc>
        <w:tc>
          <w:tcPr>
            <w:tcW w:w="1980" w:type="dxa"/>
            <w:tcBorders>
              <w:top w:val="nil"/>
              <w:left w:val="nil"/>
              <w:bottom w:val="nil"/>
              <w:right w:val="nil"/>
            </w:tcBorders>
            <w:shd w:val="clear" w:color="auto" w:fill="auto"/>
            <w:vAlign w:val="bottom"/>
            <w:hideMark/>
          </w:tcPr>
          <w:p w14:paraId="0333EE93" w14:textId="77777777" w:rsidR="000705CA" w:rsidRPr="000705CA" w:rsidRDefault="000705CA" w:rsidP="000705CA">
            <w:pPr>
              <w:rPr>
                <w:ins w:id="366" w:author="Holly Celina Mcqueary" w:date="2019-09-19T14:26:00Z"/>
                <w:rFonts w:ascii="Calibri" w:eastAsia="Times New Roman" w:hAnsi="Calibri" w:cs="Times New Roman"/>
                <w:color w:val="000000"/>
              </w:rPr>
            </w:pPr>
            <w:ins w:id="367" w:author="Holly Celina Mcqueary" w:date="2019-09-19T14:26:00Z">
              <w:r w:rsidRPr="000705CA">
                <w:rPr>
                  <w:rFonts w:ascii="Calibri" w:eastAsia="Times New Roman" w:hAnsi="Calibri" w:cs="Times New Roman"/>
                  <w:color w:val="000000"/>
                </w:rPr>
                <w:t>GC 7, GC 18, GC 21, MA 152</w:t>
              </w:r>
            </w:ins>
          </w:p>
        </w:tc>
        <w:tc>
          <w:tcPr>
            <w:tcW w:w="1300" w:type="dxa"/>
            <w:tcBorders>
              <w:top w:val="nil"/>
              <w:left w:val="nil"/>
              <w:bottom w:val="nil"/>
              <w:right w:val="nil"/>
            </w:tcBorders>
            <w:shd w:val="clear" w:color="auto" w:fill="auto"/>
            <w:vAlign w:val="bottom"/>
            <w:hideMark/>
          </w:tcPr>
          <w:p w14:paraId="7A542FD3" w14:textId="77777777" w:rsidR="000705CA" w:rsidRPr="000705CA" w:rsidRDefault="000705CA" w:rsidP="000705CA">
            <w:pPr>
              <w:rPr>
                <w:ins w:id="368" w:author="Holly Celina Mcqueary" w:date="2019-09-19T14:26:00Z"/>
                <w:rFonts w:ascii="Calibri" w:eastAsia="Times New Roman" w:hAnsi="Calibri" w:cs="Times New Roman"/>
                <w:color w:val="000000"/>
              </w:rPr>
            </w:pPr>
          </w:p>
        </w:tc>
      </w:tr>
      <w:tr w:rsidR="000705CA" w:rsidRPr="000705CA" w14:paraId="750839B4" w14:textId="77777777" w:rsidTr="000705CA">
        <w:trPr>
          <w:trHeight w:val="680"/>
          <w:ins w:id="369" w:author="Holly Celina Mcqueary" w:date="2019-09-19T14:26:00Z"/>
        </w:trPr>
        <w:tc>
          <w:tcPr>
            <w:tcW w:w="1580" w:type="dxa"/>
            <w:tcBorders>
              <w:top w:val="nil"/>
              <w:left w:val="nil"/>
              <w:bottom w:val="nil"/>
              <w:right w:val="nil"/>
            </w:tcBorders>
            <w:shd w:val="clear" w:color="auto" w:fill="auto"/>
            <w:vAlign w:val="bottom"/>
            <w:hideMark/>
          </w:tcPr>
          <w:p w14:paraId="5F0A5724" w14:textId="77777777" w:rsidR="000705CA" w:rsidRPr="000705CA" w:rsidRDefault="000705CA" w:rsidP="000705CA">
            <w:pPr>
              <w:rPr>
                <w:ins w:id="370" w:author="Holly Celina Mcqueary" w:date="2019-09-19T14:26:00Z"/>
                <w:rFonts w:ascii="Calibri" w:eastAsia="Times New Roman" w:hAnsi="Calibri" w:cs="Times New Roman"/>
                <w:color w:val="000000"/>
              </w:rPr>
            </w:pPr>
            <w:ins w:id="371" w:author="Holly Celina Mcqueary" w:date="2019-09-19T14:26:00Z">
              <w:r w:rsidRPr="000705CA">
                <w:rPr>
                  <w:rFonts w:ascii="Calibri" w:eastAsia="Times New Roman" w:hAnsi="Calibri" w:cs="Times New Roman"/>
                  <w:color w:val="000000"/>
                </w:rPr>
                <w:t>II</w:t>
              </w:r>
            </w:ins>
          </w:p>
        </w:tc>
        <w:tc>
          <w:tcPr>
            <w:tcW w:w="1460" w:type="dxa"/>
            <w:tcBorders>
              <w:top w:val="nil"/>
              <w:left w:val="nil"/>
              <w:bottom w:val="nil"/>
              <w:right w:val="nil"/>
            </w:tcBorders>
            <w:shd w:val="clear" w:color="auto" w:fill="auto"/>
            <w:vAlign w:val="bottom"/>
            <w:hideMark/>
          </w:tcPr>
          <w:p w14:paraId="2ABDED53" w14:textId="77777777" w:rsidR="000705CA" w:rsidRPr="000705CA" w:rsidRDefault="000705CA" w:rsidP="000705CA">
            <w:pPr>
              <w:rPr>
                <w:ins w:id="372"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53465C8C" w14:textId="77777777" w:rsidR="000705CA" w:rsidRPr="000705CA" w:rsidRDefault="000705CA" w:rsidP="000705CA">
            <w:pPr>
              <w:rPr>
                <w:ins w:id="373" w:author="Holly Celina Mcqueary" w:date="2019-09-19T14:26:00Z"/>
                <w:rFonts w:ascii="Calibri" w:eastAsia="Times New Roman" w:hAnsi="Calibri" w:cs="Times New Roman"/>
                <w:color w:val="000000"/>
              </w:rPr>
            </w:pPr>
            <w:ins w:id="374" w:author="Holly Celina Mcqueary" w:date="2019-09-19T14:26:00Z">
              <w:r w:rsidRPr="000705CA">
                <w:rPr>
                  <w:rFonts w:ascii="Calibri" w:eastAsia="Times New Roman" w:hAnsi="Calibri" w:cs="Times New Roman"/>
                  <w:color w:val="000000"/>
                </w:rPr>
                <w:t>MA 43, MA 71, MA 77</w:t>
              </w:r>
            </w:ins>
          </w:p>
        </w:tc>
        <w:tc>
          <w:tcPr>
            <w:tcW w:w="1300" w:type="dxa"/>
            <w:tcBorders>
              <w:top w:val="nil"/>
              <w:left w:val="nil"/>
              <w:bottom w:val="nil"/>
              <w:right w:val="nil"/>
            </w:tcBorders>
            <w:shd w:val="clear" w:color="auto" w:fill="auto"/>
            <w:vAlign w:val="bottom"/>
            <w:hideMark/>
          </w:tcPr>
          <w:p w14:paraId="4D594711" w14:textId="77777777" w:rsidR="000705CA" w:rsidRPr="000705CA" w:rsidRDefault="000705CA" w:rsidP="000705CA">
            <w:pPr>
              <w:rPr>
                <w:ins w:id="375" w:author="Holly Celina Mcqueary" w:date="2019-09-19T14:26:00Z"/>
                <w:rFonts w:ascii="Calibri" w:eastAsia="Times New Roman" w:hAnsi="Calibri" w:cs="Times New Roman"/>
                <w:color w:val="000000"/>
              </w:rPr>
            </w:pPr>
          </w:p>
        </w:tc>
      </w:tr>
      <w:tr w:rsidR="000705CA" w:rsidRPr="000705CA" w14:paraId="63973742" w14:textId="77777777" w:rsidTr="000705CA">
        <w:trPr>
          <w:trHeight w:val="680"/>
          <w:ins w:id="376" w:author="Holly Celina Mcqueary" w:date="2019-09-19T14:26:00Z"/>
        </w:trPr>
        <w:tc>
          <w:tcPr>
            <w:tcW w:w="1580" w:type="dxa"/>
            <w:tcBorders>
              <w:top w:val="nil"/>
              <w:left w:val="nil"/>
              <w:bottom w:val="nil"/>
              <w:right w:val="nil"/>
            </w:tcBorders>
            <w:shd w:val="clear" w:color="auto" w:fill="auto"/>
            <w:vAlign w:val="bottom"/>
            <w:hideMark/>
          </w:tcPr>
          <w:p w14:paraId="579AA91F" w14:textId="77777777" w:rsidR="000705CA" w:rsidRPr="000705CA" w:rsidRDefault="000705CA" w:rsidP="000705CA">
            <w:pPr>
              <w:rPr>
                <w:ins w:id="377" w:author="Holly Celina Mcqueary" w:date="2019-09-19T14:26:00Z"/>
                <w:rFonts w:ascii="Calibri" w:eastAsia="Times New Roman" w:hAnsi="Calibri" w:cs="Times New Roman"/>
                <w:color w:val="000000"/>
              </w:rPr>
            </w:pPr>
            <w:ins w:id="378" w:author="Holly Celina Mcqueary" w:date="2019-09-19T14:26:00Z">
              <w:r w:rsidRPr="000705CA">
                <w:rPr>
                  <w:rFonts w:ascii="Calibri" w:eastAsia="Times New Roman" w:hAnsi="Calibri" w:cs="Times New Roman"/>
                  <w:color w:val="000000"/>
                </w:rPr>
                <w:t>III</w:t>
              </w:r>
            </w:ins>
          </w:p>
        </w:tc>
        <w:tc>
          <w:tcPr>
            <w:tcW w:w="1460" w:type="dxa"/>
            <w:tcBorders>
              <w:top w:val="nil"/>
              <w:left w:val="nil"/>
              <w:bottom w:val="nil"/>
              <w:right w:val="nil"/>
            </w:tcBorders>
            <w:shd w:val="clear" w:color="auto" w:fill="auto"/>
            <w:vAlign w:val="bottom"/>
            <w:hideMark/>
          </w:tcPr>
          <w:p w14:paraId="6356F87B" w14:textId="77777777" w:rsidR="000705CA" w:rsidRPr="000705CA" w:rsidRDefault="000705CA" w:rsidP="000705CA">
            <w:pPr>
              <w:rPr>
                <w:ins w:id="379"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1A8767F1" w14:textId="77777777" w:rsidR="000705CA" w:rsidRPr="000705CA" w:rsidRDefault="000705CA" w:rsidP="000705CA">
            <w:pPr>
              <w:rPr>
                <w:ins w:id="380" w:author="Holly Celina Mcqueary" w:date="2019-09-19T14:26:00Z"/>
                <w:rFonts w:ascii="Calibri" w:eastAsia="Times New Roman" w:hAnsi="Calibri" w:cs="Times New Roman"/>
                <w:color w:val="000000"/>
              </w:rPr>
            </w:pPr>
            <w:ins w:id="381" w:author="Holly Celina Mcqueary" w:date="2019-09-19T14:26:00Z">
              <w:r w:rsidRPr="000705CA">
                <w:rPr>
                  <w:rFonts w:ascii="Calibri" w:eastAsia="Times New Roman" w:hAnsi="Calibri" w:cs="Times New Roman"/>
                  <w:color w:val="000000"/>
                </w:rPr>
                <w:t>MA 43, MA 49</w:t>
              </w:r>
            </w:ins>
          </w:p>
        </w:tc>
        <w:tc>
          <w:tcPr>
            <w:tcW w:w="1300" w:type="dxa"/>
            <w:tcBorders>
              <w:top w:val="nil"/>
              <w:left w:val="nil"/>
              <w:bottom w:val="nil"/>
              <w:right w:val="nil"/>
            </w:tcBorders>
            <w:shd w:val="clear" w:color="auto" w:fill="auto"/>
            <w:vAlign w:val="bottom"/>
            <w:hideMark/>
          </w:tcPr>
          <w:p w14:paraId="57AB598C" w14:textId="77777777" w:rsidR="000705CA" w:rsidRPr="000705CA" w:rsidRDefault="000705CA" w:rsidP="000705CA">
            <w:pPr>
              <w:rPr>
                <w:ins w:id="382" w:author="Holly Celina Mcqueary" w:date="2019-09-19T14:26:00Z"/>
                <w:rFonts w:ascii="Calibri" w:eastAsia="Times New Roman" w:hAnsi="Calibri" w:cs="Times New Roman"/>
                <w:color w:val="000000"/>
              </w:rPr>
            </w:pPr>
          </w:p>
        </w:tc>
      </w:tr>
      <w:tr w:rsidR="000705CA" w:rsidRPr="000705CA" w14:paraId="0DE451CA" w14:textId="77777777" w:rsidTr="000705CA">
        <w:trPr>
          <w:trHeight w:val="680"/>
          <w:ins w:id="383" w:author="Holly Celina Mcqueary" w:date="2019-09-19T14:26:00Z"/>
        </w:trPr>
        <w:tc>
          <w:tcPr>
            <w:tcW w:w="1580" w:type="dxa"/>
            <w:tcBorders>
              <w:top w:val="nil"/>
              <w:left w:val="nil"/>
              <w:bottom w:val="nil"/>
              <w:right w:val="nil"/>
            </w:tcBorders>
            <w:shd w:val="clear" w:color="auto" w:fill="auto"/>
            <w:vAlign w:val="bottom"/>
            <w:hideMark/>
          </w:tcPr>
          <w:p w14:paraId="3B2FD24B" w14:textId="77777777" w:rsidR="000705CA" w:rsidRPr="000705CA" w:rsidRDefault="000705CA" w:rsidP="000705CA">
            <w:pPr>
              <w:rPr>
                <w:ins w:id="384" w:author="Holly Celina Mcqueary" w:date="2019-09-19T14:26:00Z"/>
                <w:rFonts w:ascii="Calibri" w:eastAsia="Times New Roman" w:hAnsi="Calibri" w:cs="Times New Roman"/>
                <w:color w:val="000000"/>
              </w:rPr>
            </w:pPr>
            <w:ins w:id="385" w:author="Holly Celina Mcqueary" w:date="2019-09-19T14:26:00Z">
              <w:r w:rsidRPr="000705CA">
                <w:rPr>
                  <w:rFonts w:ascii="Calibri" w:eastAsia="Times New Roman" w:hAnsi="Calibri" w:cs="Times New Roman"/>
                  <w:color w:val="000000"/>
                </w:rPr>
                <w:t>IV</w:t>
              </w:r>
            </w:ins>
          </w:p>
        </w:tc>
        <w:tc>
          <w:tcPr>
            <w:tcW w:w="1460" w:type="dxa"/>
            <w:tcBorders>
              <w:top w:val="nil"/>
              <w:left w:val="nil"/>
              <w:bottom w:val="nil"/>
              <w:right w:val="nil"/>
            </w:tcBorders>
            <w:shd w:val="clear" w:color="auto" w:fill="auto"/>
            <w:vAlign w:val="bottom"/>
            <w:hideMark/>
          </w:tcPr>
          <w:p w14:paraId="34A34FA1" w14:textId="77777777" w:rsidR="000705CA" w:rsidRPr="000705CA" w:rsidRDefault="000705CA" w:rsidP="000705CA">
            <w:pPr>
              <w:rPr>
                <w:ins w:id="386"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83298CB" w14:textId="77777777" w:rsidR="000705CA" w:rsidRPr="000705CA" w:rsidRDefault="000705CA" w:rsidP="000705CA">
            <w:pPr>
              <w:rPr>
                <w:ins w:id="387" w:author="Holly Celina Mcqueary" w:date="2019-09-19T14:26:00Z"/>
                <w:rFonts w:ascii="Calibri" w:eastAsia="Times New Roman" w:hAnsi="Calibri" w:cs="Times New Roman"/>
                <w:color w:val="000000"/>
              </w:rPr>
            </w:pPr>
            <w:ins w:id="388" w:author="Holly Celina Mcqueary" w:date="2019-09-19T14:26:00Z">
              <w:r w:rsidRPr="000705CA">
                <w:rPr>
                  <w:rFonts w:ascii="Calibri" w:eastAsia="Times New Roman" w:hAnsi="Calibri" w:cs="Times New Roman"/>
                  <w:color w:val="000000"/>
                </w:rPr>
                <w:t>MA 10, MA 48, MA 80</w:t>
              </w:r>
            </w:ins>
          </w:p>
        </w:tc>
        <w:tc>
          <w:tcPr>
            <w:tcW w:w="1300" w:type="dxa"/>
            <w:tcBorders>
              <w:top w:val="nil"/>
              <w:left w:val="nil"/>
              <w:bottom w:val="nil"/>
              <w:right w:val="nil"/>
            </w:tcBorders>
            <w:shd w:val="clear" w:color="auto" w:fill="auto"/>
            <w:vAlign w:val="bottom"/>
            <w:hideMark/>
          </w:tcPr>
          <w:p w14:paraId="481CA49F" w14:textId="77777777" w:rsidR="000705CA" w:rsidRPr="000705CA" w:rsidRDefault="000705CA" w:rsidP="000705CA">
            <w:pPr>
              <w:rPr>
                <w:ins w:id="389" w:author="Holly Celina Mcqueary" w:date="2019-09-19T14:26:00Z"/>
                <w:rFonts w:ascii="Calibri" w:eastAsia="Times New Roman" w:hAnsi="Calibri" w:cs="Times New Roman"/>
                <w:color w:val="000000"/>
              </w:rPr>
            </w:pPr>
          </w:p>
        </w:tc>
      </w:tr>
      <w:tr w:rsidR="000705CA" w:rsidRPr="000705CA" w14:paraId="20CE3C5F" w14:textId="77777777" w:rsidTr="000705CA">
        <w:trPr>
          <w:trHeight w:val="2380"/>
          <w:ins w:id="390" w:author="Holly Celina Mcqueary" w:date="2019-09-19T14:26:00Z"/>
        </w:trPr>
        <w:tc>
          <w:tcPr>
            <w:tcW w:w="1580" w:type="dxa"/>
            <w:tcBorders>
              <w:top w:val="nil"/>
              <w:left w:val="nil"/>
              <w:bottom w:val="nil"/>
              <w:right w:val="nil"/>
            </w:tcBorders>
            <w:shd w:val="clear" w:color="auto" w:fill="auto"/>
            <w:vAlign w:val="bottom"/>
            <w:hideMark/>
          </w:tcPr>
          <w:p w14:paraId="0B2266B0" w14:textId="77777777" w:rsidR="000705CA" w:rsidRPr="000705CA" w:rsidRDefault="000705CA" w:rsidP="000705CA">
            <w:pPr>
              <w:rPr>
                <w:ins w:id="391" w:author="Holly Celina Mcqueary" w:date="2019-09-19T14:26:00Z"/>
                <w:rFonts w:ascii="Calibri" w:eastAsia="Times New Roman" w:hAnsi="Calibri" w:cs="Times New Roman"/>
                <w:color w:val="000000"/>
              </w:rPr>
            </w:pPr>
            <w:ins w:id="392" w:author="Holly Celina Mcqueary" w:date="2019-09-19T14:26:00Z">
              <w:r w:rsidRPr="000705CA">
                <w:rPr>
                  <w:rFonts w:ascii="Calibri" w:eastAsia="Times New Roman" w:hAnsi="Calibri" w:cs="Times New Roman"/>
                  <w:color w:val="000000"/>
                </w:rPr>
                <w:t>V</w:t>
              </w:r>
            </w:ins>
          </w:p>
        </w:tc>
        <w:tc>
          <w:tcPr>
            <w:tcW w:w="1460" w:type="dxa"/>
            <w:tcBorders>
              <w:top w:val="nil"/>
              <w:left w:val="nil"/>
              <w:bottom w:val="nil"/>
              <w:right w:val="nil"/>
            </w:tcBorders>
            <w:shd w:val="clear" w:color="auto" w:fill="auto"/>
            <w:vAlign w:val="bottom"/>
            <w:hideMark/>
          </w:tcPr>
          <w:p w14:paraId="41CA192C" w14:textId="77777777" w:rsidR="000705CA" w:rsidRPr="000705CA" w:rsidRDefault="000705CA" w:rsidP="000705CA">
            <w:pPr>
              <w:rPr>
                <w:ins w:id="393"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01347F69" w14:textId="77777777" w:rsidR="000705CA" w:rsidRPr="000705CA" w:rsidRDefault="000705CA" w:rsidP="000705CA">
            <w:pPr>
              <w:rPr>
                <w:ins w:id="394" w:author="Holly Celina Mcqueary" w:date="2019-09-19T14:26:00Z"/>
                <w:rFonts w:ascii="Calibri" w:eastAsia="Times New Roman" w:hAnsi="Calibri" w:cs="Times New Roman"/>
                <w:color w:val="000000"/>
              </w:rPr>
            </w:pPr>
            <w:ins w:id="395" w:author="Holly Celina Mcqueary" w:date="2019-09-19T14:26:00Z">
              <w:r w:rsidRPr="000705CA">
                <w:rPr>
                  <w:rFonts w:ascii="Calibri" w:eastAsia="Times New Roman" w:hAnsi="Calibri" w:cs="Times New Roman"/>
                  <w:color w:val="000000"/>
                </w:rPr>
                <w:t>GC 4, GC 40, GC 49, GC 50, GC 82, GC 83; MA 50, MA 117, MA 146</w:t>
              </w:r>
            </w:ins>
          </w:p>
        </w:tc>
        <w:tc>
          <w:tcPr>
            <w:tcW w:w="1300" w:type="dxa"/>
            <w:tcBorders>
              <w:top w:val="nil"/>
              <w:left w:val="nil"/>
              <w:bottom w:val="nil"/>
              <w:right w:val="nil"/>
            </w:tcBorders>
            <w:shd w:val="clear" w:color="auto" w:fill="auto"/>
            <w:vAlign w:val="bottom"/>
            <w:hideMark/>
          </w:tcPr>
          <w:p w14:paraId="56088B20" w14:textId="77777777" w:rsidR="000705CA" w:rsidRPr="000705CA" w:rsidRDefault="000705CA" w:rsidP="000705CA">
            <w:pPr>
              <w:rPr>
                <w:ins w:id="396" w:author="Holly Celina Mcqueary" w:date="2019-09-19T14:26:00Z"/>
                <w:rFonts w:ascii="Calibri" w:eastAsia="Times New Roman" w:hAnsi="Calibri" w:cs="Times New Roman"/>
                <w:color w:val="000000"/>
              </w:rPr>
            </w:pPr>
          </w:p>
        </w:tc>
      </w:tr>
      <w:tr w:rsidR="000705CA" w:rsidRPr="000705CA" w14:paraId="4C6B31C8" w14:textId="77777777" w:rsidTr="000705CA">
        <w:trPr>
          <w:trHeight w:val="340"/>
          <w:ins w:id="397" w:author="Holly Celina Mcqueary" w:date="2019-09-19T14:26:00Z"/>
        </w:trPr>
        <w:tc>
          <w:tcPr>
            <w:tcW w:w="1580" w:type="dxa"/>
            <w:tcBorders>
              <w:top w:val="nil"/>
              <w:left w:val="nil"/>
              <w:bottom w:val="nil"/>
              <w:right w:val="nil"/>
            </w:tcBorders>
            <w:shd w:val="clear" w:color="auto" w:fill="auto"/>
            <w:vAlign w:val="bottom"/>
            <w:hideMark/>
          </w:tcPr>
          <w:p w14:paraId="22EEBD1D" w14:textId="77777777" w:rsidR="000705CA" w:rsidRPr="000705CA" w:rsidRDefault="000705CA" w:rsidP="000705CA">
            <w:pPr>
              <w:rPr>
                <w:ins w:id="398" w:author="Holly Celina Mcqueary" w:date="2019-09-19T14:26:00Z"/>
                <w:rFonts w:ascii="Calibri" w:eastAsia="Times New Roman" w:hAnsi="Calibri" w:cs="Times New Roman"/>
                <w:color w:val="000000"/>
              </w:rPr>
            </w:pPr>
            <w:ins w:id="399" w:author="Holly Celina Mcqueary" w:date="2019-09-19T14:26:00Z">
              <w:r w:rsidRPr="000705CA">
                <w:rPr>
                  <w:rFonts w:ascii="Calibri" w:eastAsia="Times New Roman" w:hAnsi="Calibri" w:cs="Times New Roman"/>
                  <w:color w:val="000000"/>
                </w:rPr>
                <w:t>VI</w:t>
              </w:r>
            </w:ins>
          </w:p>
        </w:tc>
        <w:tc>
          <w:tcPr>
            <w:tcW w:w="1460" w:type="dxa"/>
            <w:tcBorders>
              <w:top w:val="nil"/>
              <w:left w:val="nil"/>
              <w:bottom w:val="nil"/>
              <w:right w:val="nil"/>
            </w:tcBorders>
            <w:shd w:val="clear" w:color="auto" w:fill="auto"/>
            <w:vAlign w:val="bottom"/>
            <w:hideMark/>
          </w:tcPr>
          <w:p w14:paraId="3BD9C8A5" w14:textId="77777777" w:rsidR="000705CA" w:rsidRPr="000705CA" w:rsidRDefault="000705CA" w:rsidP="000705CA">
            <w:pPr>
              <w:rPr>
                <w:ins w:id="400"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2CF323E1" w14:textId="77777777" w:rsidR="000705CA" w:rsidRPr="000705CA" w:rsidRDefault="000705CA" w:rsidP="000705CA">
            <w:pPr>
              <w:rPr>
                <w:ins w:id="401" w:author="Holly Celina Mcqueary" w:date="2019-09-19T14:26:00Z"/>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vAlign w:val="bottom"/>
            <w:hideMark/>
          </w:tcPr>
          <w:p w14:paraId="06B44296" w14:textId="77777777" w:rsidR="000705CA" w:rsidRPr="000705CA" w:rsidRDefault="000705CA" w:rsidP="000705CA">
            <w:pPr>
              <w:rPr>
                <w:ins w:id="402" w:author="Holly Celina Mcqueary" w:date="2019-09-19T14:26:00Z"/>
                <w:rFonts w:ascii="Times New Roman" w:eastAsia="Times New Roman" w:hAnsi="Times New Roman" w:cs="Times New Roman"/>
                <w:sz w:val="20"/>
                <w:szCs w:val="20"/>
              </w:rPr>
            </w:pPr>
          </w:p>
        </w:tc>
      </w:tr>
      <w:tr w:rsidR="000705CA" w:rsidRPr="000705CA" w14:paraId="7CCE5257" w14:textId="77777777" w:rsidTr="000705CA">
        <w:trPr>
          <w:trHeight w:val="1700"/>
          <w:ins w:id="403" w:author="Holly Celina Mcqueary" w:date="2019-09-19T14:26:00Z"/>
        </w:trPr>
        <w:tc>
          <w:tcPr>
            <w:tcW w:w="1580" w:type="dxa"/>
            <w:tcBorders>
              <w:top w:val="nil"/>
              <w:left w:val="nil"/>
              <w:bottom w:val="nil"/>
              <w:right w:val="nil"/>
            </w:tcBorders>
            <w:shd w:val="clear" w:color="auto" w:fill="auto"/>
            <w:vAlign w:val="bottom"/>
            <w:hideMark/>
          </w:tcPr>
          <w:p w14:paraId="4761B5D3" w14:textId="77777777" w:rsidR="000705CA" w:rsidRPr="000705CA" w:rsidRDefault="000705CA" w:rsidP="000705CA">
            <w:pPr>
              <w:rPr>
                <w:ins w:id="404" w:author="Holly Celina Mcqueary" w:date="2019-09-19T14:26:00Z"/>
                <w:rFonts w:ascii="Calibri" w:eastAsia="Times New Roman" w:hAnsi="Calibri" w:cs="Times New Roman"/>
                <w:color w:val="000000"/>
              </w:rPr>
            </w:pPr>
            <w:ins w:id="405" w:author="Holly Celina Mcqueary" w:date="2019-09-19T14:26:00Z">
              <w:r w:rsidRPr="000705CA">
                <w:rPr>
                  <w:rFonts w:ascii="Calibri" w:eastAsia="Times New Roman" w:hAnsi="Calibri" w:cs="Times New Roman"/>
                  <w:color w:val="000000"/>
                </w:rPr>
                <w:t>VII</w:t>
              </w:r>
            </w:ins>
          </w:p>
        </w:tc>
        <w:tc>
          <w:tcPr>
            <w:tcW w:w="1460" w:type="dxa"/>
            <w:tcBorders>
              <w:top w:val="nil"/>
              <w:left w:val="nil"/>
              <w:bottom w:val="nil"/>
              <w:right w:val="nil"/>
            </w:tcBorders>
            <w:shd w:val="clear" w:color="auto" w:fill="auto"/>
            <w:vAlign w:val="bottom"/>
            <w:hideMark/>
          </w:tcPr>
          <w:p w14:paraId="0A893646" w14:textId="77777777" w:rsidR="000705CA" w:rsidRPr="000705CA" w:rsidRDefault="000705CA" w:rsidP="000705CA">
            <w:pPr>
              <w:rPr>
                <w:ins w:id="406"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4CF3CE01" w14:textId="77777777" w:rsidR="000705CA" w:rsidRPr="000705CA" w:rsidRDefault="000705CA" w:rsidP="000705CA">
            <w:pPr>
              <w:rPr>
                <w:ins w:id="407" w:author="Holly Celina Mcqueary" w:date="2019-09-19T14:26:00Z"/>
                <w:rFonts w:ascii="Calibri" w:eastAsia="Times New Roman" w:hAnsi="Calibri" w:cs="Times New Roman"/>
                <w:color w:val="000000"/>
              </w:rPr>
            </w:pPr>
            <w:ins w:id="408" w:author="Holly Celina Mcqueary" w:date="2019-09-19T14:26:00Z">
              <w:r w:rsidRPr="000705CA">
                <w:rPr>
                  <w:rFonts w:ascii="Calibri" w:eastAsia="Times New Roman" w:hAnsi="Calibri" w:cs="Times New Roman"/>
                  <w:color w:val="000000"/>
                </w:rPr>
                <w:t>GC 31, GC 59, GC 61, GC 66, GC 79, GC 93; MA 115</w:t>
              </w:r>
            </w:ins>
          </w:p>
        </w:tc>
        <w:tc>
          <w:tcPr>
            <w:tcW w:w="1300" w:type="dxa"/>
            <w:tcBorders>
              <w:top w:val="nil"/>
              <w:left w:val="nil"/>
              <w:bottom w:val="nil"/>
              <w:right w:val="nil"/>
            </w:tcBorders>
            <w:shd w:val="clear" w:color="auto" w:fill="auto"/>
            <w:vAlign w:val="bottom"/>
            <w:hideMark/>
          </w:tcPr>
          <w:p w14:paraId="4032ED81" w14:textId="77777777" w:rsidR="000705CA" w:rsidRPr="000705CA" w:rsidRDefault="000705CA" w:rsidP="000705CA">
            <w:pPr>
              <w:rPr>
                <w:ins w:id="409" w:author="Holly Celina Mcqueary" w:date="2019-09-19T14:26:00Z"/>
                <w:rFonts w:ascii="Calibri" w:eastAsia="Times New Roman" w:hAnsi="Calibri" w:cs="Times New Roman"/>
                <w:color w:val="000000"/>
              </w:rPr>
            </w:pPr>
          </w:p>
        </w:tc>
      </w:tr>
      <w:tr w:rsidR="000705CA" w:rsidRPr="000705CA" w14:paraId="7E0DA35B" w14:textId="77777777" w:rsidTr="000705CA">
        <w:trPr>
          <w:trHeight w:val="1360"/>
          <w:ins w:id="410" w:author="Holly Celina Mcqueary" w:date="2019-09-19T14:26:00Z"/>
        </w:trPr>
        <w:tc>
          <w:tcPr>
            <w:tcW w:w="1580" w:type="dxa"/>
            <w:tcBorders>
              <w:top w:val="nil"/>
              <w:left w:val="nil"/>
              <w:bottom w:val="nil"/>
              <w:right w:val="nil"/>
            </w:tcBorders>
            <w:shd w:val="clear" w:color="auto" w:fill="auto"/>
            <w:vAlign w:val="bottom"/>
            <w:hideMark/>
          </w:tcPr>
          <w:p w14:paraId="1239C3B4" w14:textId="77777777" w:rsidR="000705CA" w:rsidRPr="000705CA" w:rsidRDefault="000705CA" w:rsidP="000705CA">
            <w:pPr>
              <w:rPr>
                <w:ins w:id="411" w:author="Holly Celina Mcqueary" w:date="2019-09-19T14:26:00Z"/>
                <w:rFonts w:ascii="Calibri" w:eastAsia="Times New Roman" w:hAnsi="Calibri" w:cs="Times New Roman"/>
                <w:color w:val="000000"/>
              </w:rPr>
            </w:pPr>
            <w:ins w:id="412" w:author="Holly Celina Mcqueary" w:date="2019-09-19T14:26:00Z">
              <w:r w:rsidRPr="000705CA">
                <w:rPr>
                  <w:rFonts w:ascii="Calibri" w:eastAsia="Times New Roman" w:hAnsi="Calibri" w:cs="Times New Roman"/>
                  <w:color w:val="000000"/>
                </w:rPr>
                <w:t>VIII</w:t>
              </w:r>
            </w:ins>
          </w:p>
        </w:tc>
        <w:tc>
          <w:tcPr>
            <w:tcW w:w="1460" w:type="dxa"/>
            <w:tcBorders>
              <w:top w:val="nil"/>
              <w:left w:val="nil"/>
              <w:bottom w:val="nil"/>
              <w:right w:val="nil"/>
            </w:tcBorders>
            <w:shd w:val="clear" w:color="auto" w:fill="auto"/>
            <w:vAlign w:val="bottom"/>
            <w:hideMark/>
          </w:tcPr>
          <w:p w14:paraId="4D1579AD" w14:textId="77777777" w:rsidR="000705CA" w:rsidRPr="000705CA" w:rsidRDefault="000705CA" w:rsidP="000705CA">
            <w:pPr>
              <w:rPr>
                <w:ins w:id="413"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4BE9BEE8" w14:textId="77777777" w:rsidR="000705CA" w:rsidRPr="000705CA" w:rsidRDefault="000705CA" w:rsidP="000705CA">
            <w:pPr>
              <w:rPr>
                <w:ins w:id="414" w:author="Holly Celina Mcqueary" w:date="2019-09-19T14:26:00Z"/>
                <w:rFonts w:ascii="Calibri" w:eastAsia="Times New Roman" w:hAnsi="Calibri" w:cs="Times New Roman"/>
                <w:color w:val="000000"/>
              </w:rPr>
            </w:pPr>
            <w:ins w:id="415" w:author="Holly Celina Mcqueary" w:date="2019-09-19T14:26:00Z">
              <w:r w:rsidRPr="000705CA">
                <w:rPr>
                  <w:rFonts w:ascii="Calibri" w:eastAsia="Times New Roman" w:hAnsi="Calibri" w:cs="Times New Roman"/>
                  <w:color w:val="000000"/>
                </w:rPr>
                <w:t>MA 83, MA 108, MA 111, MA 152</w:t>
              </w:r>
            </w:ins>
          </w:p>
        </w:tc>
        <w:tc>
          <w:tcPr>
            <w:tcW w:w="1300" w:type="dxa"/>
            <w:tcBorders>
              <w:top w:val="nil"/>
              <w:left w:val="nil"/>
              <w:bottom w:val="nil"/>
              <w:right w:val="nil"/>
            </w:tcBorders>
            <w:shd w:val="clear" w:color="auto" w:fill="auto"/>
            <w:vAlign w:val="bottom"/>
            <w:hideMark/>
          </w:tcPr>
          <w:p w14:paraId="614DBB0C" w14:textId="77777777" w:rsidR="000705CA" w:rsidRPr="000705CA" w:rsidRDefault="000705CA" w:rsidP="000705CA">
            <w:pPr>
              <w:rPr>
                <w:ins w:id="416" w:author="Holly Celina Mcqueary" w:date="2019-09-19T14:26:00Z"/>
                <w:rFonts w:ascii="Calibri" w:eastAsia="Times New Roman" w:hAnsi="Calibri" w:cs="Times New Roman"/>
                <w:color w:val="000000"/>
              </w:rPr>
            </w:pPr>
          </w:p>
        </w:tc>
      </w:tr>
      <w:tr w:rsidR="000705CA" w:rsidRPr="000705CA" w14:paraId="4A3CA8A1" w14:textId="77777777" w:rsidTr="000705CA">
        <w:trPr>
          <w:trHeight w:val="1360"/>
          <w:ins w:id="417" w:author="Holly Celina Mcqueary" w:date="2019-09-19T14:26:00Z"/>
        </w:trPr>
        <w:tc>
          <w:tcPr>
            <w:tcW w:w="1580" w:type="dxa"/>
            <w:tcBorders>
              <w:top w:val="nil"/>
              <w:left w:val="nil"/>
              <w:bottom w:val="nil"/>
              <w:right w:val="nil"/>
            </w:tcBorders>
            <w:shd w:val="clear" w:color="auto" w:fill="auto"/>
            <w:vAlign w:val="bottom"/>
            <w:hideMark/>
          </w:tcPr>
          <w:p w14:paraId="6C40DEC1" w14:textId="77777777" w:rsidR="000705CA" w:rsidRPr="000705CA" w:rsidRDefault="000705CA" w:rsidP="000705CA">
            <w:pPr>
              <w:rPr>
                <w:ins w:id="418" w:author="Holly Celina Mcqueary" w:date="2019-09-19T14:26:00Z"/>
                <w:rFonts w:ascii="Calibri" w:eastAsia="Times New Roman" w:hAnsi="Calibri" w:cs="Times New Roman"/>
                <w:color w:val="000000"/>
              </w:rPr>
            </w:pPr>
            <w:ins w:id="419" w:author="Holly Celina Mcqueary" w:date="2019-09-19T14:26:00Z">
              <w:r w:rsidRPr="000705CA">
                <w:rPr>
                  <w:rFonts w:ascii="Calibri" w:eastAsia="Times New Roman" w:hAnsi="Calibri" w:cs="Times New Roman"/>
                  <w:color w:val="000000"/>
                </w:rPr>
                <w:t>IX</w:t>
              </w:r>
            </w:ins>
          </w:p>
        </w:tc>
        <w:tc>
          <w:tcPr>
            <w:tcW w:w="1460" w:type="dxa"/>
            <w:tcBorders>
              <w:top w:val="nil"/>
              <w:left w:val="nil"/>
              <w:bottom w:val="nil"/>
              <w:right w:val="nil"/>
            </w:tcBorders>
            <w:shd w:val="clear" w:color="auto" w:fill="auto"/>
            <w:vAlign w:val="bottom"/>
            <w:hideMark/>
          </w:tcPr>
          <w:p w14:paraId="0FAE8655" w14:textId="77777777" w:rsidR="000705CA" w:rsidRPr="000705CA" w:rsidRDefault="000705CA" w:rsidP="000705CA">
            <w:pPr>
              <w:rPr>
                <w:ins w:id="420" w:author="Holly Celina Mcqueary" w:date="2019-09-19T14:26:00Z"/>
                <w:rFonts w:ascii="Calibri" w:eastAsia="Times New Roman" w:hAnsi="Calibri" w:cs="Times New Roman"/>
                <w:color w:val="000000"/>
              </w:rPr>
            </w:pPr>
            <w:ins w:id="421" w:author="Holly Celina Mcqueary" w:date="2019-09-19T14:26:00Z">
              <w:r w:rsidRPr="000705CA">
                <w:rPr>
                  <w:rFonts w:ascii="Calibri" w:eastAsia="Times New Roman" w:hAnsi="Calibri" w:cs="Times New Roman"/>
                  <w:color w:val="000000"/>
                </w:rPr>
                <w:t>MA 29, MA 108</w:t>
              </w:r>
            </w:ins>
          </w:p>
        </w:tc>
        <w:tc>
          <w:tcPr>
            <w:tcW w:w="1980" w:type="dxa"/>
            <w:tcBorders>
              <w:top w:val="nil"/>
              <w:left w:val="nil"/>
              <w:bottom w:val="nil"/>
              <w:right w:val="nil"/>
            </w:tcBorders>
            <w:shd w:val="clear" w:color="auto" w:fill="auto"/>
            <w:vAlign w:val="bottom"/>
            <w:hideMark/>
          </w:tcPr>
          <w:p w14:paraId="356413DE" w14:textId="77777777" w:rsidR="000705CA" w:rsidRPr="000705CA" w:rsidRDefault="000705CA" w:rsidP="000705CA">
            <w:pPr>
              <w:rPr>
                <w:ins w:id="422" w:author="Holly Celina Mcqueary" w:date="2019-09-19T14:26:00Z"/>
                <w:rFonts w:ascii="Calibri" w:eastAsia="Times New Roman" w:hAnsi="Calibri" w:cs="Times New Roman"/>
                <w:color w:val="000000"/>
              </w:rPr>
            </w:pPr>
            <w:ins w:id="423" w:author="Holly Celina Mcqueary" w:date="2019-09-19T14:26:00Z">
              <w:r w:rsidRPr="000705CA">
                <w:rPr>
                  <w:rFonts w:ascii="Calibri" w:eastAsia="Times New Roman" w:hAnsi="Calibri" w:cs="Times New Roman"/>
                  <w:color w:val="000000"/>
                </w:rPr>
                <w:t>GC 47, GC 76; MA 15, MA 88, MA 119</w:t>
              </w:r>
            </w:ins>
          </w:p>
        </w:tc>
        <w:tc>
          <w:tcPr>
            <w:tcW w:w="1300" w:type="dxa"/>
            <w:tcBorders>
              <w:top w:val="nil"/>
              <w:left w:val="nil"/>
              <w:bottom w:val="nil"/>
              <w:right w:val="nil"/>
            </w:tcBorders>
            <w:shd w:val="clear" w:color="auto" w:fill="auto"/>
            <w:vAlign w:val="bottom"/>
            <w:hideMark/>
          </w:tcPr>
          <w:p w14:paraId="5B5AECD6" w14:textId="77777777" w:rsidR="000705CA" w:rsidRPr="000705CA" w:rsidRDefault="000705CA" w:rsidP="000705CA">
            <w:pPr>
              <w:rPr>
                <w:ins w:id="424" w:author="Holly Celina Mcqueary" w:date="2019-09-19T14:26:00Z"/>
                <w:rFonts w:ascii="Calibri" w:eastAsia="Times New Roman" w:hAnsi="Calibri" w:cs="Times New Roman"/>
                <w:color w:val="000000"/>
              </w:rPr>
            </w:pPr>
          </w:p>
        </w:tc>
      </w:tr>
      <w:tr w:rsidR="000705CA" w:rsidRPr="000705CA" w14:paraId="54722EB6" w14:textId="77777777" w:rsidTr="000705CA">
        <w:trPr>
          <w:trHeight w:val="680"/>
          <w:ins w:id="425" w:author="Holly Celina Mcqueary" w:date="2019-09-19T14:26:00Z"/>
        </w:trPr>
        <w:tc>
          <w:tcPr>
            <w:tcW w:w="1580" w:type="dxa"/>
            <w:tcBorders>
              <w:top w:val="nil"/>
              <w:left w:val="nil"/>
              <w:bottom w:val="nil"/>
              <w:right w:val="nil"/>
            </w:tcBorders>
            <w:shd w:val="clear" w:color="auto" w:fill="auto"/>
            <w:vAlign w:val="bottom"/>
            <w:hideMark/>
          </w:tcPr>
          <w:p w14:paraId="141E0EFE" w14:textId="77777777" w:rsidR="000705CA" w:rsidRPr="000705CA" w:rsidRDefault="000705CA" w:rsidP="000705CA">
            <w:pPr>
              <w:rPr>
                <w:ins w:id="426" w:author="Holly Celina Mcqueary" w:date="2019-09-19T14:26:00Z"/>
                <w:rFonts w:ascii="Calibri" w:eastAsia="Times New Roman" w:hAnsi="Calibri" w:cs="Times New Roman"/>
                <w:color w:val="000000"/>
              </w:rPr>
            </w:pPr>
            <w:ins w:id="427" w:author="Holly Celina Mcqueary" w:date="2019-09-19T14:26:00Z">
              <w:r w:rsidRPr="000705CA">
                <w:rPr>
                  <w:rFonts w:ascii="Calibri" w:eastAsia="Times New Roman" w:hAnsi="Calibri" w:cs="Times New Roman"/>
                  <w:color w:val="000000"/>
                </w:rPr>
                <w:t>X</w:t>
              </w:r>
            </w:ins>
          </w:p>
        </w:tc>
        <w:tc>
          <w:tcPr>
            <w:tcW w:w="1460" w:type="dxa"/>
            <w:tcBorders>
              <w:top w:val="nil"/>
              <w:left w:val="nil"/>
              <w:bottom w:val="nil"/>
              <w:right w:val="nil"/>
            </w:tcBorders>
            <w:shd w:val="clear" w:color="auto" w:fill="auto"/>
            <w:vAlign w:val="bottom"/>
            <w:hideMark/>
          </w:tcPr>
          <w:p w14:paraId="6031EC54" w14:textId="77777777" w:rsidR="000705CA" w:rsidRPr="000705CA" w:rsidRDefault="000705CA" w:rsidP="000705CA">
            <w:pPr>
              <w:rPr>
                <w:ins w:id="428"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6444C59" w14:textId="77777777" w:rsidR="000705CA" w:rsidRPr="000705CA" w:rsidRDefault="000705CA" w:rsidP="000705CA">
            <w:pPr>
              <w:rPr>
                <w:ins w:id="429" w:author="Holly Celina Mcqueary" w:date="2019-09-19T14:26:00Z"/>
                <w:rFonts w:ascii="Calibri" w:eastAsia="Times New Roman" w:hAnsi="Calibri" w:cs="Times New Roman"/>
                <w:color w:val="000000"/>
              </w:rPr>
            </w:pPr>
            <w:ins w:id="430" w:author="Holly Celina Mcqueary" w:date="2019-09-19T14:26:00Z">
              <w:r w:rsidRPr="000705CA">
                <w:rPr>
                  <w:rFonts w:ascii="Calibri" w:eastAsia="Times New Roman" w:hAnsi="Calibri" w:cs="Times New Roman"/>
                  <w:color w:val="000000"/>
                </w:rPr>
                <w:t>GC 66; MA 31</w:t>
              </w:r>
            </w:ins>
          </w:p>
        </w:tc>
        <w:tc>
          <w:tcPr>
            <w:tcW w:w="1300" w:type="dxa"/>
            <w:tcBorders>
              <w:top w:val="nil"/>
              <w:left w:val="nil"/>
              <w:bottom w:val="nil"/>
              <w:right w:val="nil"/>
            </w:tcBorders>
            <w:shd w:val="clear" w:color="auto" w:fill="auto"/>
            <w:vAlign w:val="bottom"/>
            <w:hideMark/>
          </w:tcPr>
          <w:p w14:paraId="3531D982" w14:textId="77777777" w:rsidR="000705CA" w:rsidRPr="000705CA" w:rsidRDefault="000705CA" w:rsidP="000705CA">
            <w:pPr>
              <w:rPr>
                <w:ins w:id="431" w:author="Holly Celina Mcqueary" w:date="2019-09-19T14:26:00Z"/>
                <w:rFonts w:ascii="Calibri" w:eastAsia="Times New Roman" w:hAnsi="Calibri" w:cs="Times New Roman"/>
                <w:color w:val="000000"/>
              </w:rPr>
            </w:pPr>
          </w:p>
        </w:tc>
      </w:tr>
      <w:tr w:rsidR="000705CA" w:rsidRPr="000705CA" w14:paraId="53439704" w14:textId="77777777" w:rsidTr="000705CA">
        <w:trPr>
          <w:trHeight w:val="340"/>
          <w:ins w:id="432" w:author="Holly Celina Mcqueary" w:date="2019-09-19T14:26:00Z"/>
        </w:trPr>
        <w:tc>
          <w:tcPr>
            <w:tcW w:w="1580" w:type="dxa"/>
            <w:tcBorders>
              <w:top w:val="nil"/>
              <w:left w:val="nil"/>
              <w:bottom w:val="nil"/>
              <w:right w:val="nil"/>
            </w:tcBorders>
            <w:shd w:val="clear" w:color="auto" w:fill="auto"/>
            <w:vAlign w:val="bottom"/>
            <w:hideMark/>
          </w:tcPr>
          <w:p w14:paraId="3B76D7D4" w14:textId="77777777" w:rsidR="000705CA" w:rsidRPr="000705CA" w:rsidRDefault="000705CA" w:rsidP="000705CA">
            <w:pPr>
              <w:rPr>
                <w:ins w:id="433" w:author="Holly Celina Mcqueary" w:date="2019-09-19T14:26:00Z"/>
                <w:rFonts w:ascii="Calibri" w:eastAsia="Times New Roman" w:hAnsi="Calibri" w:cs="Times New Roman"/>
                <w:color w:val="000000"/>
              </w:rPr>
            </w:pPr>
            <w:ins w:id="434" w:author="Holly Celina Mcqueary" w:date="2019-09-19T14:26:00Z">
              <w:r w:rsidRPr="000705CA">
                <w:rPr>
                  <w:rFonts w:ascii="Calibri" w:eastAsia="Times New Roman" w:hAnsi="Calibri" w:cs="Times New Roman"/>
                  <w:color w:val="000000"/>
                </w:rPr>
                <w:t>XI</w:t>
              </w:r>
            </w:ins>
          </w:p>
        </w:tc>
        <w:tc>
          <w:tcPr>
            <w:tcW w:w="1460" w:type="dxa"/>
            <w:tcBorders>
              <w:top w:val="nil"/>
              <w:left w:val="nil"/>
              <w:bottom w:val="nil"/>
              <w:right w:val="nil"/>
            </w:tcBorders>
            <w:shd w:val="clear" w:color="auto" w:fill="auto"/>
            <w:vAlign w:val="bottom"/>
            <w:hideMark/>
          </w:tcPr>
          <w:p w14:paraId="5942C671" w14:textId="77777777" w:rsidR="000705CA" w:rsidRPr="000705CA" w:rsidRDefault="000705CA" w:rsidP="000705CA">
            <w:pPr>
              <w:rPr>
                <w:ins w:id="435"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1C3C280" w14:textId="77777777" w:rsidR="000705CA" w:rsidRPr="000705CA" w:rsidRDefault="000705CA" w:rsidP="000705CA">
            <w:pPr>
              <w:rPr>
                <w:ins w:id="436" w:author="Holly Celina Mcqueary" w:date="2019-09-19T14:26:00Z"/>
                <w:rFonts w:ascii="Calibri" w:eastAsia="Times New Roman" w:hAnsi="Calibri" w:cs="Times New Roman"/>
                <w:color w:val="000000"/>
              </w:rPr>
            </w:pPr>
            <w:ins w:id="437" w:author="Holly Celina Mcqueary" w:date="2019-09-19T14:26:00Z">
              <w:r w:rsidRPr="000705CA">
                <w:rPr>
                  <w:rFonts w:ascii="Calibri" w:eastAsia="Times New Roman" w:hAnsi="Calibri" w:cs="Times New Roman"/>
                  <w:color w:val="000000"/>
                </w:rPr>
                <w:t>MA 30</w:t>
              </w:r>
            </w:ins>
          </w:p>
        </w:tc>
        <w:tc>
          <w:tcPr>
            <w:tcW w:w="1300" w:type="dxa"/>
            <w:tcBorders>
              <w:top w:val="nil"/>
              <w:left w:val="nil"/>
              <w:bottom w:val="nil"/>
              <w:right w:val="nil"/>
            </w:tcBorders>
            <w:shd w:val="clear" w:color="auto" w:fill="auto"/>
            <w:vAlign w:val="bottom"/>
            <w:hideMark/>
          </w:tcPr>
          <w:p w14:paraId="7E09A673" w14:textId="77777777" w:rsidR="000705CA" w:rsidRPr="000705CA" w:rsidRDefault="000705CA" w:rsidP="000705CA">
            <w:pPr>
              <w:rPr>
                <w:ins w:id="438" w:author="Holly Celina Mcqueary" w:date="2019-09-19T14:26:00Z"/>
                <w:rFonts w:ascii="Calibri" w:eastAsia="Times New Roman" w:hAnsi="Calibri" w:cs="Times New Roman"/>
                <w:color w:val="000000"/>
              </w:rPr>
            </w:pPr>
          </w:p>
        </w:tc>
      </w:tr>
      <w:tr w:rsidR="000705CA" w:rsidRPr="000705CA" w14:paraId="4BF35777" w14:textId="77777777" w:rsidTr="000705CA">
        <w:trPr>
          <w:trHeight w:val="2040"/>
          <w:ins w:id="439" w:author="Holly Celina Mcqueary" w:date="2019-09-19T14:26:00Z"/>
        </w:trPr>
        <w:tc>
          <w:tcPr>
            <w:tcW w:w="1580" w:type="dxa"/>
            <w:tcBorders>
              <w:top w:val="nil"/>
              <w:left w:val="nil"/>
              <w:bottom w:val="nil"/>
              <w:right w:val="nil"/>
            </w:tcBorders>
            <w:shd w:val="clear" w:color="auto" w:fill="auto"/>
            <w:vAlign w:val="bottom"/>
            <w:hideMark/>
          </w:tcPr>
          <w:p w14:paraId="63055D6D" w14:textId="77777777" w:rsidR="000705CA" w:rsidRPr="000705CA" w:rsidRDefault="000705CA" w:rsidP="000705CA">
            <w:pPr>
              <w:rPr>
                <w:ins w:id="440" w:author="Holly Celina Mcqueary" w:date="2019-09-19T14:26:00Z"/>
                <w:rFonts w:ascii="Calibri" w:eastAsia="Times New Roman" w:hAnsi="Calibri" w:cs="Times New Roman"/>
                <w:color w:val="000000"/>
              </w:rPr>
            </w:pPr>
            <w:ins w:id="441" w:author="Holly Celina Mcqueary" w:date="2019-09-19T14:26:00Z">
              <w:r w:rsidRPr="000705CA">
                <w:rPr>
                  <w:rFonts w:ascii="Calibri" w:eastAsia="Times New Roman" w:hAnsi="Calibri" w:cs="Times New Roman"/>
                  <w:color w:val="000000"/>
                </w:rPr>
                <w:lastRenderedPageBreak/>
                <w:t>XII</w:t>
              </w:r>
            </w:ins>
          </w:p>
        </w:tc>
        <w:tc>
          <w:tcPr>
            <w:tcW w:w="1460" w:type="dxa"/>
            <w:tcBorders>
              <w:top w:val="nil"/>
              <w:left w:val="nil"/>
              <w:bottom w:val="nil"/>
              <w:right w:val="nil"/>
            </w:tcBorders>
            <w:shd w:val="clear" w:color="auto" w:fill="auto"/>
            <w:vAlign w:val="bottom"/>
            <w:hideMark/>
          </w:tcPr>
          <w:p w14:paraId="5FDE0ACB" w14:textId="77777777" w:rsidR="000705CA" w:rsidRPr="000705CA" w:rsidRDefault="000705CA" w:rsidP="000705CA">
            <w:pPr>
              <w:rPr>
                <w:ins w:id="442"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6450F2AC" w14:textId="77777777" w:rsidR="000705CA" w:rsidRPr="000705CA" w:rsidRDefault="000705CA" w:rsidP="000705CA">
            <w:pPr>
              <w:rPr>
                <w:ins w:id="443" w:author="Holly Celina Mcqueary" w:date="2019-09-19T14:26:00Z"/>
                <w:rFonts w:ascii="Calibri" w:eastAsia="Times New Roman" w:hAnsi="Calibri" w:cs="Times New Roman"/>
                <w:color w:val="000000"/>
              </w:rPr>
            </w:pPr>
            <w:ins w:id="444" w:author="Holly Celina Mcqueary" w:date="2019-09-19T14:26:00Z">
              <w:r w:rsidRPr="000705CA">
                <w:rPr>
                  <w:rFonts w:ascii="Calibri" w:eastAsia="Times New Roman" w:hAnsi="Calibri" w:cs="Times New Roman"/>
                  <w:color w:val="000000"/>
                </w:rPr>
                <w:t>GC 1, GC 13, GC 18, GC 27, GC 44, GC 53, GC 77; MA 123</w:t>
              </w:r>
            </w:ins>
          </w:p>
        </w:tc>
        <w:tc>
          <w:tcPr>
            <w:tcW w:w="1300" w:type="dxa"/>
            <w:tcBorders>
              <w:top w:val="nil"/>
              <w:left w:val="nil"/>
              <w:bottom w:val="nil"/>
              <w:right w:val="nil"/>
            </w:tcBorders>
            <w:shd w:val="clear" w:color="auto" w:fill="auto"/>
            <w:vAlign w:val="bottom"/>
            <w:hideMark/>
          </w:tcPr>
          <w:p w14:paraId="107AA407" w14:textId="77777777" w:rsidR="000705CA" w:rsidRPr="000705CA" w:rsidRDefault="000705CA" w:rsidP="000705CA">
            <w:pPr>
              <w:rPr>
                <w:ins w:id="445" w:author="Holly Celina Mcqueary" w:date="2019-09-19T14:26:00Z"/>
                <w:rFonts w:ascii="Calibri" w:eastAsia="Times New Roman" w:hAnsi="Calibri" w:cs="Times New Roman"/>
                <w:color w:val="000000"/>
              </w:rPr>
            </w:pPr>
          </w:p>
        </w:tc>
      </w:tr>
      <w:tr w:rsidR="000705CA" w:rsidRPr="000705CA" w14:paraId="421A6F68" w14:textId="77777777" w:rsidTr="000705CA">
        <w:trPr>
          <w:trHeight w:val="340"/>
          <w:ins w:id="446" w:author="Holly Celina Mcqueary" w:date="2019-09-19T14:26:00Z"/>
        </w:trPr>
        <w:tc>
          <w:tcPr>
            <w:tcW w:w="1580" w:type="dxa"/>
            <w:tcBorders>
              <w:top w:val="nil"/>
              <w:left w:val="nil"/>
              <w:bottom w:val="nil"/>
              <w:right w:val="nil"/>
            </w:tcBorders>
            <w:shd w:val="clear" w:color="auto" w:fill="auto"/>
            <w:vAlign w:val="bottom"/>
            <w:hideMark/>
          </w:tcPr>
          <w:p w14:paraId="516F4F8A" w14:textId="77777777" w:rsidR="000705CA" w:rsidRPr="000705CA" w:rsidRDefault="000705CA" w:rsidP="000705CA">
            <w:pPr>
              <w:rPr>
                <w:ins w:id="447" w:author="Holly Celina Mcqueary" w:date="2019-09-19T14:26:00Z"/>
                <w:rFonts w:ascii="Calibri" w:eastAsia="Times New Roman" w:hAnsi="Calibri" w:cs="Times New Roman"/>
                <w:color w:val="000000"/>
              </w:rPr>
            </w:pPr>
            <w:ins w:id="448" w:author="Holly Celina Mcqueary" w:date="2019-09-19T14:26:00Z">
              <w:r w:rsidRPr="000705CA">
                <w:rPr>
                  <w:rFonts w:ascii="Calibri" w:eastAsia="Times New Roman" w:hAnsi="Calibri" w:cs="Times New Roman"/>
                  <w:color w:val="000000"/>
                </w:rPr>
                <w:t>XIII</w:t>
              </w:r>
            </w:ins>
          </w:p>
        </w:tc>
        <w:tc>
          <w:tcPr>
            <w:tcW w:w="1460" w:type="dxa"/>
            <w:tcBorders>
              <w:top w:val="nil"/>
              <w:left w:val="nil"/>
              <w:bottom w:val="nil"/>
              <w:right w:val="nil"/>
            </w:tcBorders>
            <w:shd w:val="clear" w:color="auto" w:fill="auto"/>
            <w:vAlign w:val="bottom"/>
            <w:hideMark/>
          </w:tcPr>
          <w:p w14:paraId="364B3CC5" w14:textId="77777777" w:rsidR="000705CA" w:rsidRPr="000705CA" w:rsidRDefault="000705CA" w:rsidP="000705CA">
            <w:pPr>
              <w:rPr>
                <w:ins w:id="449"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F673106" w14:textId="77777777" w:rsidR="000705CA" w:rsidRPr="000705CA" w:rsidRDefault="000705CA" w:rsidP="000705CA">
            <w:pPr>
              <w:rPr>
                <w:ins w:id="450" w:author="Holly Celina Mcqueary" w:date="2019-09-19T14:26:00Z"/>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vAlign w:val="bottom"/>
            <w:hideMark/>
          </w:tcPr>
          <w:p w14:paraId="34D09CC1" w14:textId="77777777" w:rsidR="000705CA" w:rsidRPr="000705CA" w:rsidRDefault="000705CA" w:rsidP="000705CA">
            <w:pPr>
              <w:rPr>
                <w:ins w:id="451" w:author="Holly Celina Mcqueary" w:date="2019-09-19T14:26:00Z"/>
                <w:rFonts w:ascii="Times New Roman" w:eastAsia="Times New Roman" w:hAnsi="Times New Roman" w:cs="Times New Roman"/>
                <w:sz w:val="20"/>
                <w:szCs w:val="20"/>
              </w:rPr>
            </w:pPr>
          </w:p>
        </w:tc>
      </w:tr>
      <w:tr w:rsidR="000705CA" w:rsidRPr="000705CA" w14:paraId="45C9C114" w14:textId="77777777" w:rsidTr="000705CA">
        <w:trPr>
          <w:trHeight w:val="1360"/>
          <w:ins w:id="452" w:author="Holly Celina Mcqueary" w:date="2019-09-19T14:26:00Z"/>
        </w:trPr>
        <w:tc>
          <w:tcPr>
            <w:tcW w:w="1580" w:type="dxa"/>
            <w:tcBorders>
              <w:top w:val="nil"/>
              <w:left w:val="nil"/>
              <w:bottom w:val="nil"/>
              <w:right w:val="nil"/>
            </w:tcBorders>
            <w:shd w:val="clear" w:color="auto" w:fill="auto"/>
            <w:vAlign w:val="bottom"/>
            <w:hideMark/>
          </w:tcPr>
          <w:p w14:paraId="0B30B3B7" w14:textId="77777777" w:rsidR="000705CA" w:rsidRPr="000705CA" w:rsidRDefault="000705CA" w:rsidP="000705CA">
            <w:pPr>
              <w:rPr>
                <w:ins w:id="453" w:author="Holly Celina Mcqueary" w:date="2019-09-19T14:26:00Z"/>
                <w:rFonts w:ascii="Calibri" w:eastAsia="Times New Roman" w:hAnsi="Calibri" w:cs="Times New Roman"/>
                <w:color w:val="000000"/>
              </w:rPr>
            </w:pPr>
            <w:ins w:id="454" w:author="Holly Celina Mcqueary" w:date="2019-09-19T14:26:00Z">
              <w:r w:rsidRPr="000705CA">
                <w:rPr>
                  <w:rFonts w:ascii="Calibri" w:eastAsia="Times New Roman" w:hAnsi="Calibri" w:cs="Times New Roman"/>
                  <w:color w:val="000000"/>
                </w:rPr>
                <w:t>XIV</w:t>
              </w:r>
            </w:ins>
          </w:p>
        </w:tc>
        <w:tc>
          <w:tcPr>
            <w:tcW w:w="1460" w:type="dxa"/>
            <w:tcBorders>
              <w:top w:val="nil"/>
              <w:left w:val="nil"/>
              <w:bottom w:val="nil"/>
              <w:right w:val="nil"/>
            </w:tcBorders>
            <w:shd w:val="clear" w:color="auto" w:fill="auto"/>
            <w:vAlign w:val="bottom"/>
            <w:hideMark/>
          </w:tcPr>
          <w:p w14:paraId="666B192B" w14:textId="77777777" w:rsidR="000705CA" w:rsidRPr="000705CA" w:rsidRDefault="000705CA" w:rsidP="000705CA">
            <w:pPr>
              <w:rPr>
                <w:ins w:id="455"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35B16E79" w14:textId="77777777" w:rsidR="000705CA" w:rsidRPr="000705CA" w:rsidRDefault="000705CA" w:rsidP="000705CA">
            <w:pPr>
              <w:rPr>
                <w:ins w:id="456" w:author="Holly Celina Mcqueary" w:date="2019-09-19T14:26:00Z"/>
                <w:rFonts w:ascii="Calibri" w:eastAsia="Times New Roman" w:hAnsi="Calibri" w:cs="Times New Roman"/>
                <w:color w:val="000000"/>
              </w:rPr>
            </w:pPr>
            <w:ins w:id="457" w:author="Holly Celina Mcqueary" w:date="2019-09-19T14:26:00Z">
              <w:r w:rsidRPr="000705CA">
                <w:rPr>
                  <w:rFonts w:ascii="Calibri" w:eastAsia="Times New Roman" w:hAnsi="Calibri" w:cs="Times New Roman"/>
                  <w:color w:val="000000"/>
                </w:rPr>
                <w:t>GC 33, GC 76; MA 63, MA 73, MA 124</w:t>
              </w:r>
            </w:ins>
          </w:p>
        </w:tc>
        <w:tc>
          <w:tcPr>
            <w:tcW w:w="1300" w:type="dxa"/>
            <w:tcBorders>
              <w:top w:val="nil"/>
              <w:left w:val="nil"/>
              <w:bottom w:val="nil"/>
              <w:right w:val="nil"/>
            </w:tcBorders>
            <w:shd w:val="clear" w:color="auto" w:fill="auto"/>
            <w:vAlign w:val="bottom"/>
            <w:hideMark/>
          </w:tcPr>
          <w:p w14:paraId="72E7E85A" w14:textId="77777777" w:rsidR="000705CA" w:rsidRPr="000705CA" w:rsidRDefault="000705CA" w:rsidP="000705CA">
            <w:pPr>
              <w:rPr>
                <w:ins w:id="458" w:author="Holly Celina Mcqueary" w:date="2019-09-19T14:26:00Z"/>
                <w:rFonts w:ascii="Calibri" w:eastAsia="Times New Roman" w:hAnsi="Calibri" w:cs="Times New Roman"/>
                <w:color w:val="000000"/>
              </w:rPr>
            </w:pPr>
          </w:p>
        </w:tc>
      </w:tr>
      <w:tr w:rsidR="000705CA" w:rsidRPr="000705CA" w14:paraId="73B4D1B4" w14:textId="77777777" w:rsidTr="000705CA">
        <w:trPr>
          <w:trHeight w:val="340"/>
          <w:ins w:id="459" w:author="Holly Celina Mcqueary" w:date="2019-09-19T14:26:00Z"/>
        </w:trPr>
        <w:tc>
          <w:tcPr>
            <w:tcW w:w="1580" w:type="dxa"/>
            <w:tcBorders>
              <w:top w:val="nil"/>
              <w:left w:val="nil"/>
              <w:bottom w:val="nil"/>
              <w:right w:val="nil"/>
            </w:tcBorders>
            <w:shd w:val="clear" w:color="auto" w:fill="auto"/>
            <w:vAlign w:val="bottom"/>
            <w:hideMark/>
          </w:tcPr>
          <w:p w14:paraId="6800E3D2" w14:textId="77777777" w:rsidR="000705CA" w:rsidRPr="000705CA" w:rsidRDefault="000705CA" w:rsidP="000705CA">
            <w:pPr>
              <w:rPr>
                <w:ins w:id="460" w:author="Holly Celina Mcqueary" w:date="2019-09-19T14:26:00Z"/>
                <w:rFonts w:ascii="Calibri" w:eastAsia="Times New Roman" w:hAnsi="Calibri" w:cs="Times New Roman"/>
                <w:color w:val="000000"/>
              </w:rPr>
            </w:pPr>
            <w:ins w:id="461" w:author="Holly Celina Mcqueary" w:date="2019-09-19T14:26:00Z">
              <w:r w:rsidRPr="000705CA">
                <w:rPr>
                  <w:rFonts w:ascii="Calibri" w:eastAsia="Times New Roman" w:hAnsi="Calibri" w:cs="Times New Roman"/>
                  <w:color w:val="000000"/>
                </w:rPr>
                <w:t>XV</w:t>
              </w:r>
            </w:ins>
          </w:p>
        </w:tc>
        <w:tc>
          <w:tcPr>
            <w:tcW w:w="1460" w:type="dxa"/>
            <w:tcBorders>
              <w:top w:val="nil"/>
              <w:left w:val="nil"/>
              <w:bottom w:val="nil"/>
              <w:right w:val="nil"/>
            </w:tcBorders>
            <w:shd w:val="clear" w:color="auto" w:fill="auto"/>
            <w:vAlign w:val="bottom"/>
            <w:hideMark/>
          </w:tcPr>
          <w:p w14:paraId="0530DB0A" w14:textId="77777777" w:rsidR="000705CA" w:rsidRPr="000705CA" w:rsidRDefault="000705CA" w:rsidP="000705CA">
            <w:pPr>
              <w:rPr>
                <w:ins w:id="462"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3E4FC9C0" w14:textId="77777777" w:rsidR="000705CA" w:rsidRPr="000705CA" w:rsidRDefault="000705CA" w:rsidP="000705CA">
            <w:pPr>
              <w:rPr>
                <w:ins w:id="463" w:author="Holly Celina Mcqueary" w:date="2019-09-19T14:26:00Z"/>
                <w:rFonts w:ascii="Calibri" w:eastAsia="Times New Roman" w:hAnsi="Calibri" w:cs="Times New Roman"/>
                <w:color w:val="000000"/>
              </w:rPr>
            </w:pPr>
            <w:ins w:id="464" w:author="Holly Celina Mcqueary" w:date="2019-09-19T14:26:00Z">
              <w:r w:rsidRPr="000705CA">
                <w:rPr>
                  <w:rFonts w:ascii="Calibri" w:eastAsia="Times New Roman" w:hAnsi="Calibri" w:cs="Times New Roman"/>
                  <w:color w:val="000000"/>
                </w:rPr>
                <w:t>GC 11</w:t>
              </w:r>
            </w:ins>
          </w:p>
        </w:tc>
        <w:tc>
          <w:tcPr>
            <w:tcW w:w="1300" w:type="dxa"/>
            <w:tcBorders>
              <w:top w:val="nil"/>
              <w:left w:val="nil"/>
              <w:bottom w:val="nil"/>
              <w:right w:val="nil"/>
            </w:tcBorders>
            <w:shd w:val="clear" w:color="auto" w:fill="auto"/>
            <w:vAlign w:val="bottom"/>
            <w:hideMark/>
          </w:tcPr>
          <w:p w14:paraId="15FBB0A8" w14:textId="77777777" w:rsidR="000705CA" w:rsidRPr="000705CA" w:rsidRDefault="000705CA" w:rsidP="000705CA">
            <w:pPr>
              <w:rPr>
                <w:ins w:id="465" w:author="Holly Celina Mcqueary" w:date="2019-09-19T14:26:00Z"/>
                <w:rFonts w:ascii="Calibri" w:eastAsia="Times New Roman" w:hAnsi="Calibri" w:cs="Times New Roman"/>
                <w:color w:val="000000"/>
              </w:rPr>
            </w:pPr>
          </w:p>
        </w:tc>
      </w:tr>
      <w:tr w:rsidR="000705CA" w:rsidRPr="000705CA" w14:paraId="7A7FAE27" w14:textId="77777777" w:rsidTr="000705CA">
        <w:trPr>
          <w:trHeight w:val="3060"/>
          <w:ins w:id="466" w:author="Holly Celina Mcqueary" w:date="2019-09-19T14:26:00Z"/>
        </w:trPr>
        <w:tc>
          <w:tcPr>
            <w:tcW w:w="1580" w:type="dxa"/>
            <w:tcBorders>
              <w:top w:val="nil"/>
              <w:left w:val="nil"/>
              <w:bottom w:val="nil"/>
              <w:right w:val="nil"/>
            </w:tcBorders>
            <w:shd w:val="clear" w:color="auto" w:fill="auto"/>
            <w:vAlign w:val="bottom"/>
            <w:hideMark/>
          </w:tcPr>
          <w:p w14:paraId="7ADDDAD3" w14:textId="77777777" w:rsidR="000705CA" w:rsidRPr="000705CA" w:rsidRDefault="000705CA" w:rsidP="000705CA">
            <w:pPr>
              <w:rPr>
                <w:ins w:id="467" w:author="Holly Celina Mcqueary" w:date="2019-09-19T14:26:00Z"/>
                <w:rFonts w:ascii="Calibri" w:eastAsia="Times New Roman" w:hAnsi="Calibri" w:cs="Times New Roman"/>
                <w:color w:val="000000"/>
              </w:rPr>
            </w:pPr>
            <w:ins w:id="468" w:author="Holly Celina Mcqueary" w:date="2019-09-19T14:26:00Z">
              <w:r w:rsidRPr="000705CA">
                <w:rPr>
                  <w:rFonts w:ascii="Calibri" w:eastAsia="Times New Roman" w:hAnsi="Calibri" w:cs="Times New Roman"/>
                  <w:color w:val="000000"/>
                </w:rPr>
                <w:t>XVI</w:t>
              </w:r>
            </w:ins>
          </w:p>
        </w:tc>
        <w:tc>
          <w:tcPr>
            <w:tcW w:w="1460" w:type="dxa"/>
            <w:tcBorders>
              <w:top w:val="nil"/>
              <w:left w:val="nil"/>
              <w:bottom w:val="nil"/>
              <w:right w:val="nil"/>
            </w:tcBorders>
            <w:shd w:val="clear" w:color="auto" w:fill="auto"/>
            <w:vAlign w:val="bottom"/>
            <w:hideMark/>
          </w:tcPr>
          <w:p w14:paraId="2C20DB59" w14:textId="77777777" w:rsidR="000705CA" w:rsidRPr="000705CA" w:rsidRDefault="000705CA" w:rsidP="000705CA">
            <w:pPr>
              <w:rPr>
                <w:ins w:id="469" w:author="Holly Celina Mcqueary" w:date="2019-09-19T14:26:00Z"/>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038BA134" w14:textId="77777777" w:rsidR="000705CA" w:rsidRPr="000705CA" w:rsidRDefault="000705CA" w:rsidP="000705CA">
            <w:pPr>
              <w:rPr>
                <w:ins w:id="470" w:author="Holly Celina Mcqueary" w:date="2019-09-19T14:26:00Z"/>
                <w:rFonts w:ascii="Calibri" w:eastAsia="Times New Roman" w:hAnsi="Calibri" w:cs="Times New Roman"/>
                <w:color w:val="000000"/>
              </w:rPr>
            </w:pPr>
            <w:ins w:id="471" w:author="Holly Celina Mcqueary" w:date="2019-09-19T14:26:00Z">
              <w:r w:rsidRPr="000705CA">
                <w:rPr>
                  <w:rFonts w:ascii="Calibri" w:eastAsia="Times New Roman" w:hAnsi="Calibri" w:cs="Times New Roman"/>
                  <w:color w:val="000000"/>
                </w:rPr>
                <w:t>GC 15, GC 25, GC 31, GC 33, GC 38, GC 40, GC 47, GC 56, GC 69; MA 10, MA 112, MA 141</w:t>
              </w:r>
            </w:ins>
          </w:p>
        </w:tc>
        <w:tc>
          <w:tcPr>
            <w:tcW w:w="1300" w:type="dxa"/>
            <w:tcBorders>
              <w:top w:val="nil"/>
              <w:left w:val="nil"/>
              <w:bottom w:val="nil"/>
              <w:right w:val="nil"/>
            </w:tcBorders>
            <w:shd w:val="clear" w:color="auto" w:fill="auto"/>
            <w:vAlign w:val="bottom"/>
            <w:hideMark/>
          </w:tcPr>
          <w:p w14:paraId="1EB40064" w14:textId="77777777" w:rsidR="000705CA" w:rsidRPr="000705CA" w:rsidRDefault="000705CA" w:rsidP="000705CA">
            <w:pPr>
              <w:rPr>
                <w:ins w:id="472" w:author="Holly Celina Mcqueary" w:date="2019-09-19T14:26:00Z"/>
                <w:rFonts w:ascii="Calibri" w:eastAsia="Times New Roman" w:hAnsi="Calibri" w:cs="Times New Roman"/>
                <w:color w:val="000000"/>
              </w:rPr>
            </w:pPr>
            <w:ins w:id="473" w:author="Holly Celina Mcqueary" w:date="2019-09-19T14:26:00Z">
              <w:r w:rsidRPr="000705CA">
                <w:rPr>
                  <w:rFonts w:ascii="Calibri" w:eastAsia="Times New Roman" w:hAnsi="Calibri" w:cs="Times New Roman"/>
                  <w:color w:val="000000"/>
                </w:rPr>
                <w:t>GC 8</w:t>
              </w:r>
            </w:ins>
          </w:p>
        </w:tc>
      </w:tr>
    </w:tbl>
    <w:p w14:paraId="6F4E12A7" w14:textId="28AC42A8" w:rsidR="006E0824" w:rsidRDefault="000705CA" w:rsidP="00C05D5D">
      <w:pPr>
        <w:spacing w:line="360" w:lineRule="auto"/>
        <w:rPr>
          <w:ins w:id="474" w:author="Holly Celina Mcqueary" w:date="2019-09-19T14:18:00Z"/>
        </w:rPr>
      </w:pPr>
      <w:ins w:id="475" w:author="Holly Celina Mcqueary" w:date="2019-09-19T14:26:00Z">
        <w:r>
          <w:t xml:space="preserve">Table ^: All aneuploid samples in this </w:t>
        </w:r>
      </w:ins>
      <w:ins w:id="476" w:author="Holly Celina Mcqueary" w:date="2019-09-19T14:27:00Z">
        <w:r>
          <w:t xml:space="preserve">study, broken down by chromosome, ploidy, and experiment (GC – hybrid strain, MA – lab strain). </w:t>
        </w:r>
      </w:ins>
    </w:p>
    <w:p w14:paraId="2D21D40D" w14:textId="77777777" w:rsidR="000705CA" w:rsidRDefault="000705CA" w:rsidP="00C05D5D">
      <w:pPr>
        <w:spacing w:line="360" w:lineRule="auto"/>
      </w:pPr>
    </w:p>
    <w:tbl>
      <w:tblPr>
        <w:tblW w:w="6560" w:type="dxa"/>
        <w:tblLook w:val="04A0" w:firstRow="1" w:lastRow="0" w:firstColumn="1" w:lastColumn="0" w:noHBand="0" w:noVBand="1"/>
      </w:tblPr>
      <w:tblGrid>
        <w:gridCol w:w="3440"/>
        <w:gridCol w:w="1400"/>
        <w:gridCol w:w="1720"/>
      </w:tblGrid>
      <w:tr w:rsidR="009D4DE4" w:rsidRPr="00AF386E" w14:paraId="41405009" w14:textId="77777777" w:rsidTr="00523C94">
        <w:trPr>
          <w:trHeight w:val="320"/>
        </w:trPr>
        <w:tc>
          <w:tcPr>
            <w:tcW w:w="3440" w:type="dxa"/>
            <w:tcBorders>
              <w:top w:val="single" w:sz="4" w:space="0" w:color="000000"/>
              <w:left w:val="nil"/>
              <w:bottom w:val="single" w:sz="4" w:space="0" w:color="000000"/>
              <w:right w:val="nil"/>
            </w:tcBorders>
            <w:shd w:val="clear" w:color="auto" w:fill="auto"/>
            <w:noWrap/>
            <w:vAlign w:val="bottom"/>
            <w:hideMark/>
          </w:tcPr>
          <w:p w14:paraId="5FBD1DD5" w14:textId="77777777" w:rsidR="009D4DE4" w:rsidRPr="00AF386E" w:rsidRDefault="009D4DE4" w:rsidP="00C05D5D">
            <w:pPr>
              <w:spacing w:line="360" w:lineRule="auto"/>
              <w:rPr>
                <w:rFonts w:ascii="Calibri" w:eastAsia="Times New Roman" w:hAnsi="Calibri" w:cs="Calibri"/>
                <w:b/>
                <w:bCs/>
                <w:color w:val="000000"/>
              </w:rPr>
            </w:pPr>
          </w:p>
        </w:tc>
        <w:tc>
          <w:tcPr>
            <w:tcW w:w="1400" w:type="dxa"/>
            <w:tcBorders>
              <w:top w:val="single" w:sz="4" w:space="0" w:color="000000"/>
              <w:left w:val="nil"/>
              <w:bottom w:val="single" w:sz="4" w:space="0" w:color="000000"/>
              <w:right w:val="nil"/>
            </w:tcBorders>
            <w:shd w:val="clear" w:color="auto" w:fill="auto"/>
            <w:noWrap/>
            <w:vAlign w:val="bottom"/>
            <w:hideMark/>
          </w:tcPr>
          <w:p w14:paraId="752E5C87"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Lab Strain</w:t>
            </w:r>
          </w:p>
        </w:tc>
        <w:tc>
          <w:tcPr>
            <w:tcW w:w="1720" w:type="dxa"/>
            <w:tcBorders>
              <w:top w:val="single" w:sz="4" w:space="0" w:color="000000"/>
              <w:left w:val="nil"/>
              <w:bottom w:val="single" w:sz="4" w:space="0" w:color="000000"/>
              <w:right w:val="nil"/>
            </w:tcBorders>
            <w:shd w:val="clear" w:color="auto" w:fill="auto"/>
            <w:noWrap/>
            <w:vAlign w:val="bottom"/>
            <w:hideMark/>
          </w:tcPr>
          <w:p w14:paraId="0EA09351"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Hybrid Strain</w:t>
            </w:r>
          </w:p>
        </w:tc>
      </w:tr>
      <w:tr w:rsidR="009D4DE4" w:rsidRPr="00AF386E" w14:paraId="5B1A60BC" w14:textId="77777777" w:rsidTr="00523C94">
        <w:trPr>
          <w:trHeight w:val="320"/>
        </w:trPr>
        <w:tc>
          <w:tcPr>
            <w:tcW w:w="3440" w:type="dxa"/>
            <w:tcBorders>
              <w:top w:val="nil"/>
              <w:left w:val="nil"/>
              <w:bottom w:val="nil"/>
              <w:right w:val="nil"/>
            </w:tcBorders>
            <w:shd w:val="clear" w:color="D9D9D9" w:fill="D9D9D9"/>
            <w:noWrap/>
            <w:vAlign w:val="bottom"/>
            <w:hideMark/>
          </w:tcPr>
          <w:p w14:paraId="5B4B394B"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Whole-chromosome duplications</w:t>
            </w:r>
          </w:p>
        </w:tc>
        <w:tc>
          <w:tcPr>
            <w:tcW w:w="1400" w:type="dxa"/>
            <w:tcBorders>
              <w:top w:val="nil"/>
              <w:left w:val="nil"/>
              <w:bottom w:val="nil"/>
              <w:right w:val="nil"/>
            </w:tcBorders>
            <w:shd w:val="clear" w:color="D9D9D9" w:fill="D9D9D9"/>
            <w:noWrap/>
            <w:vAlign w:val="bottom"/>
            <w:hideMark/>
          </w:tcPr>
          <w:p w14:paraId="6FE1CBC8"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9</w:t>
            </w:r>
          </w:p>
        </w:tc>
        <w:tc>
          <w:tcPr>
            <w:tcW w:w="1720" w:type="dxa"/>
            <w:tcBorders>
              <w:top w:val="nil"/>
              <w:left w:val="nil"/>
              <w:bottom w:val="nil"/>
              <w:right w:val="nil"/>
            </w:tcBorders>
            <w:shd w:val="clear" w:color="D9D9D9" w:fill="D9D9D9"/>
            <w:noWrap/>
            <w:vAlign w:val="bottom"/>
            <w:hideMark/>
          </w:tcPr>
          <w:p w14:paraId="4453BA2E"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7</w:t>
            </w:r>
          </w:p>
        </w:tc>
      </w:tr>
      <w:tr w:rsidR="009D4DE4" w:rsidRPr="00AF386E" w14:paraId="3F0E8484" w14:textId="77777777" w:rsidTr="00523C94">
        <w:trPr>
          <w:trHeight w:val="320"/>
        </w:trPr>
        <w:tc>
          <w:tcPr>
            <w:tcW w:w="3440" w:type="dxa"/>
            <w:tcBorders>
              <w:top w:val="nil"/>
              <w:left w:val="nil"/>
              <w:bottom w:val="nil"/>
              <w:right w:val="nil"/>
            </w:tcBorders>
            <w:shd w:val="clear" w:color="auto" w:fill="auto"/>
            <w:noWrap/>
            <w:vAlign w:val="bottom"/>
            <w:hideMark/>
          </w:tcPr>
          <w:p w14:paraId="1DFDE6F6"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Whole-chromosome deletions</w:t>
            </w:r>
          </w:p>
        </w:tc>
        <w:tc>
          <w:tcPr>
            <w:tcW w:w="1400" w:type="dxa"/>
            <w:tcBorders>
              <w:top w:val="nil"/>
              <w:left w:val="nil"/>
              <w:bottom w:val="nil"/>
              <w:right w:val="nil"/>
            </w:tcBorders>
            <w:shd w:val="clear" w:color="auto" w:fill="auto"/>
            <w:noWrap/>
            <w:vAlign w:val="bottom"/>
            <w:hideMark/>
          </w:tcPr>
          <w:p w14:paraId="30923CF7"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w:t>
            </w:r>
          </w:p>
        </w:tc>
        <w:tc>
          <w:tcPr>
            <w:tcW w:w="1720" w:type="dxa"/>
            <w:tcBorders>
              <w:top w:val="nil"/>
              <w:left w:val="nil"/>
              <w:bottom w:val="nil"/>
              <w:right w:val="nil"/>
            </w:tcBorders>
            <w:shd w:val="clear" w:color="auto" w:fill="auto"/>
            <w:noWrap/>
            <w:vAlign w:val="bottom"/>
            <w:hideMark/>
          </w:tcPr>
          <w:p w14:paraId="7539A226"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1</w:t>
            </w:r>
          </w:p>
        </w:tc>
      </w:tr>
      <w:tr w:rsidR="009D4DE4" w:rsidRPr="00AF386E" w14:paraId="134199A3" w14:textId="77777777" w:rsidTr="00523C94">
        <w:trPr>
          <w:trHeight w:val="320"/>
        </w:trPr>
        <w:tc>
          <w:tcPr>
            <w:tcW w:w="3440" w:type="dxa"/>
            <w:tcBorders>
              <w:top w:val="nil"/>
              <w:left w:val="nil"/>
              <w:bottom w:val="nil"/>
              <w:right w:val="nil"/>
            </w:tcBorders>
            <w:shd w:val="clear" w:color="D9D9D9" w:fill="D9D9D9"/>
            <w:noWrap/>
            <w:vAlign w:val="bottom"/>
            <w:hideMark/>
          </w:tcPr>
          <w:p w14:paraId="2AFE8768"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Segmental duplications</w:t>
            </w:r>
          </w:p>
        </w:tc>
        <w:tc>
          <w:tcPr>
            <w:tcW w:w="1400" w:type="dxa"/>
            <w:tcBorders>
              <w:top w:val="nil"/>
              <w:left w:val="nil"/>
              <w:bottom w:val="nil"/>
              <w:right w:val="nil"/>
            </w:tcBorders>
            <w:shd w:val="clear" w:color="D9D9D9" w:fill="D9D9D9"/>
            <w:noWrap/>
            <w:vAlign w:val="bottom"/>
            <w:hideMark/>
          </w:tcPr>
          <w:p w14:paraId="019D7741"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c>
          <w:tcPr>
            <w:tcW w:w="1720" w:type="dxa"/>
            <w:tcBorders>
              <w:top w:val="nil"/>
              <w:left w:val="nil"/>
              <w:bottom w:val="nil"/>
              <w:right w:val="nil"/>
            </w:tcBorders>
            <w:shd w:val="clear" w:color="D9D9D9" w:fill="D9D9D9"/>
            <w:noWrap/>
            <w:vAlign w:val="bottom"/>
            <w:hideMark/>
          </w:tcPr>
          <w:p w14:paraId="10F49D42"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1</w:t>
            </w:r>
          </w:p>
        </w:tc>
      </w:tr>
      <w:tr w:rsidR="009D4DE4" w:rsidRPr="00AF386E" w14:paraId="480B1203" w14:textId="77777777" w:rsidTr="00523C94">
        <w:trPr>
          <w:trHeight w:val="320"/>
        </w:trPr>
        <w:tc>
          <w:tcPr>
            <w:tcW w:w="3440" w:type="dxa"/>
            <w:tcBorders>
              <w:top w:val="nil"/>
              <w:left w:val="nil"/>
              <w:bottom w:val="nil"/>
              <w:right w:val="nil"/>
            </w:tcBorders>
            <w:shd w:val="clear" w:color="auto" w:fill="auto"/>
            <w:noWrap/>
            <w:vAlign w:val="bottom"/>
            <w:hideMark/>
          </w:tcPr>
          <w:p w14:paraId="56AFCB15"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Segmental deletions</w:t>
            </w:r>
          </w:p>
        </w:tc>
        <w:tc>
          <w:tcPr>
            <w:tcW w:w="1400" w:type="dxa"/>
            <w:tcBorders>
              <w:top w:val="nil"/>
              <w:left w:val="nil"/>
              <w:bottom w:val="nil"/>
              <w:right w:val="nil"/>
            </w:tcBorders>
            <w:shd w:val="clear" w:color="auto" w:fill="auto"/>
            <w:noWrap/>
            <w:vAlign w:val="bottom"/>
            <w:hideMark/>
          </w:tcPr>
          <w:p w14:paraId="310EC40D"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83F999"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r>
      <w:tr w:rsidR="009D4DE4" w:rsidRPr="00AF386E" w14:paraId="32B6CBE4" w14:textId="77777777" w:rsidTr="00523C94">
        <w:trPr>
          <w:trHeight w:val="320"/>
        </w:trPr>
        <w:tc>
          <w:tcPr>
            <w:tcW w:w="3440" w:type="dxa"/>
            <w:tcBorders>
              <w:top w:val="nil"/>
              <w:left w:val="nil"/>
              <w:bottom w:val="nil"/>
              <w:right w:val="nil"/>
            </w:tcBorders>
            <w:shd w:val="clear" w:color="D9D9D9" w:fill="D9D9D9"/>
            <w:noWrap/>
            <w:vAlign w:val="bottom"/>
            <w:hideMark/>
          </w:tcPr>
          <w:p w14:paraId="6BBED61A"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Total Aneuploidies</w:t>
            </w:r>
          </w:p>
        </w:tc>
        <w:tc>
          <w:tcPr>
            <w:tcW w:w="1400" w:type="dxa"/>
            <w:tcBorders>
              <w:top w:val="nil"/>
              <w:left w:val="nil"/>
              <w:bottom w:val="nil"/>
              <w:right w:val="nil"/>
            </w:tcBorders>
            <w:shd w:val="clear" w:color="D9D9D9" w:fill="D9D9D9"/>
            <w:noWrap/>
            <w:vAlign w:val="bottom"/>
            <w:hideMark/>
          </w:tcPr>
          <w:p w14:paraId="13289B8F"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31</w:t>
            </w:r>
          </w:p>
        </w:tc>
        <w:tc>
          <w:tcPr>
            <w:tcW w:w="1720" w:type="dxa"/>
            <w:tcBorders>
              <w:top w:val="nil"/>
              <w:left w:val="nil"/>
              <w:bottom w:val="nil"/>
              <w:right w:val="nil"/>
            </w:tcBorders>
            <w:shd w:val="clear" w:color="D9D9D9" w:fill="D9D9D9"/>
            <w:noWrap/>
            <w:vAlign w:val="bottom"/>
            <w:hideMark/>
          </w:tcPr>
          <w:p w14:paraId="17E47705"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29</w:t>
            </w:r>
          </w:p>
        </w:tc>
      </w:tr>
      <w:tr w:rsidR="009D4DE4" w:rsidRPr="00AF386E" w14:paraId="38A515AF" w14:textId="77777777" w:rsidTr="00523C94">
        <w:trPr>
          <w:trHeight w:val="320"/>
        </w:trPr>
        <w:tc>
          <w:tcPr>
            <w:tcW w:w="3440" w:type="dxa"/>
            <w:tcBorders>
              <w:top w:val="nil"/>
              <w:left w:val="nil"/>
              <w:bottom w:val="single" w:sz="4" w:space="0" w:color="000000"/>
              <w:right w:val="nil"/>
            </w:tcBorders>
            <w:shd w:val="clear" w:color="auto" w:fill="auto"/>
            <w:noWrap/>
            <w:vAlign w:val="bottom"/>
            <w:hideMark/>
          </w:tcPr>
          <w:p w14:paraId="29B8B1D6"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Total Lines</w:t>
            </w:r>
          </w:p>
        </w:tc>
        <w:tc>
          <w:tcPr>
            <w:tcW w:w="1400" w:type="dxa"/>
            <w:tcBorders>
              <w:top w:val="nil"/>
              <w:left w:val="nil"/>
              <w:bottom w:val="single" w:sz="4" w:space="0" w:color="000000"/>
              <w:right w:val="nil"/>
            </w:tcBorders>
            <w:shd w:val="clear" w:color="auto" w:fill="auto"/>
            <w:noWrap/>
            <w:vAlign w:val="bottom"/>
            <w:hideMark/>
          </w:tcPr>
          <w:p w14:paraId="2D8B2793"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152</w:t>
            </w:r>
          </w:p>
        </w:tc>
        <w:tc>
          <w:tcPr>
            <w:tcW w:w="1720" w:type="dxa"/>
            <w:tcBorders>
              <w:top w:val="nil"/>
              <w:left w:val="nil"/>
              <w:bottom w:val="single" w:sz="4" w:space="0" w:color="000000"/>
              <w:right w:val="nil"/>
            </w:tcBorders>
            <w:shd w:val="clear" w:color="auto" w:fill="auto"/>
            <w:noWrap/>
            <w:vAlign w:val="bottom"/>
            <w:hideMark/>
          </w:tcPr>
          <w:p w14:paraId="4E79FB28"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76</w:t>
            </w:r>
          </w:p>
        </w:tc>
      </w:tr>
    </w:tbl>
    <w:p w14:paraId="3EEEBAB8" w14:textId="347D4343" w:rsidR="00A011E2" w:rsidRDefault="009D4DE4" w:rsidP="00C05D5D">
      <w:pPr>
        <w:spacing w:line="360" w:lineRule="auto"/>
        <w:ind w:firstLine="720"/>
        <w:rPr>
          <w:ins w:id="477" w:author="Holly Celina Mcqueary" w:date="2019-09-17T15:04:00Z"/>
          <w:rFonts w:ascii="Arial" w:eastAsia="Times New Roman" w:hAnsi="Arial" w:cs="Arial"/>
          <w:sz w:val="22"/>
        </w:rPr>
      </w:pPr>
      <w:r>
        <w:rPr>
          <w:rFonts w:ascii="Arial" w:eastAsia="Times New Roman" w:hAnsi="Arial" w:cs="Arial"/>
          <w:sz w:val="22"/>
        </w:rPr>
        <w:t xml:space="preserve">Table 1: Summary of aneuploidy types found in each of the strains. </w:t>
      </w:r>
      <w:ins w:id="478" w:author="Holly Celina Mcqueary" w:date="2019-09-17T15:04:00Z">
        <w:r w:rsidR="00760B4C">
          <w:rPr>
            <w:rFonts w:ascii="Arial" w:eastAsia="Times New Roman" w:hAnsi="Arial" w:cs="Arial"/>
            <w:sz w:val="22"/>
          </w:rPr>
          <w:t xml:space="preserve">Fisher’s exact test between hybrid and lab strain total aneuploidies returned a p-value of 0.004102. </w:t>
        </w:r>
      </w:ins>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051"/>
        <w:gridCol w:w="686"/>
        <w:gridCol w:w="440"/>
      </w:tblGrid>
      <w:tr w:rsidR="00760B4C" w14:paraId="294B2830" w14:textId="77777777" w:rsidTr="00306F10">
        <w:trPr>
          <w:tblCellSpacing w:w="15" w:type="dxa"/>
          <w:ins w:id="479" w:author="Holly Celina Mcqueary" w:date="2019-09-17T15:04:00Z"/>
        </w:trPr>
        <w:tc>
          <w:tcPr>
            <w:tcW w:w="0" w:type="auto"/>
            <w:gridSpan w:val="3"/>
            <w:tcBorders>
              <w:bottom w:val="single" w:sz="6" w:space="0" w:color="000000"/>
            </w:tcBorders>
            <w:vAlign w:val="center"/>
            <w:hideMark/>
          </w:tcPr>
          <w:p w14:paraId="594438FD" w14:textId="77777777" w:rsidR="00760B4C" w:rsidRDefault="00760B4C" w:rsidP="00306F10">
            <w:pPr>
              <w:rPr>
                <w:ins w:id="480" w:author="Holly Celina Mcqueary" w:date="2019-09-17T15:04:00Z"/>
                <w:sz w:val="20"/>
                <w:szCs w:val="20"/>
              </w:rPr>
            </w:pPr>
          </w:p>
        </w:tc>
      </w:tr>
      <w:tr w:rsidR="00760B4C" w14:paraId="331BDDB4" w14:textId="77777777" w:rsidTr="00306F10">
        <w:trPr>
          <w:tblCellSpacing w:w="15" w:type="dxa"/>
          <w:ins w:id="481" w:author="Holly Celina Mcqueary" w:date="2019-09-17T15:04:00Z"/>
        </w:trPr>
        <w:tc>
          <w:tcPr>
            <w:tcW w:w="0" w:type="auto"/>
            <w:vAlign w:val="center"/>
            <w:hideMark/>
          </w:tcPr>
          <w:p w14:paraId="435190F4" w14:textId="77777777" w:rsidR="00760B4C" w:rsidRDefault="00760B4C" w:rsidP="00306F10">
            <w:pPr>
              <w:jc w:val="center"/>
              <w:rPr>
                <w:ins w:id="482" w:author="Holly Celina Mcqueary" w:date="2019-09-17T15:04:00Z"/>
                <w:rFonts w:eastAsia="Times New Roman"/>
                <w:sz w:val="20"/>
                <w:szCs w:val="20"/>
              </w:rPr>
            </w:pPr>
          </w:p>
        </w:tc>
        <w:tc>
          <w:tcPr>
            <w:tcW w:w="0" w:type="auto"/>
            <w:vAlign w:val="center"/>
            <w:hideMark/>
          </w:tcPr>
          <w:p w14:paraId="2B32C07A" w14:textId="77777777" w:rsidR="00760B4C" w:rsidRDefault="00760B4C" w:rsidP="00306F10">
            <w:pPr>
              <w:jc w:val="center"/>
              <w:rPr>
                <w:ins w:id="483" w:author="Holly Celina Mcqueary" w:date="2019-09-17T15:04:00Z"/>
                <w:rFonts w:eastAsia="Times New Roman"/>
              </w:rPr>
            </w:pPr>
            <w:ins w:id="484" w:author="Holly Celina Mcqueary" w:date="2019-09-17T15:04:00Z">
              <w:r>
                <w:rPr>
                  <w:rFonts w:eastAsia="Times New Roman"/>
                </w:rPr>
                <w:t>hybrid</w:t>
              </w:r>
            </w:ins>
          </w:p>
        </w:tc>
        <w:tc>
          <w:tcPr>
            <w:tcW w:w="0" w:type="auto"/>
            <w:vAlign w:val="center"/>
            <w:hideMark/>
          </w:tcPr>
          <w:p w14:paraId="550EC802" w14:textId="77777777" w:rsidR="00760B4C" w:rsidRDefault="00760B4C" w:rsidP="00306F10">
            <w:pPr>
              <w:jc w:val="center"/>
              <w:rPr>
                <w:ins w:id="485" w:author="Holly Celina Mcqueary" w:date="2019-09-17T15:04:00Z"/>
                <w:rFonts w:eastAsia="Times New Roman"/>
              </w:rPr>
            </w:pPr>
            <w:ins w:id="486" w:author="Holly Celina Mcqueary" w:date="2019-09-17T15:04:00Z">
              <w:r>
                <w:rPr>
                  <w:rFonts w:eastAsia="Times New Roman"/>
                </w:rPr>
                <w:t>lab</w:t>
              </w:r>
            </w:ins>
          </w:p>
        </w:tc>
      </w:tr>
      <w:tr w:rsidR="00760B4C" w14:paraId="74E957A2" w14:textId="77777777" w:rsidTr="00306F10">
        <w:trPr>
          <w:tblCellSpacing w:w="15" w:type="dxa"/>
          <w:ins w:id="487" w:author="Holly Celina Mcqueary" w:date="2019-09-17T15:04:00Z"/>
        </w:trPr>
        <w:tc>
          <w:tcPr>
            <w:tcW w:w="0" w:type="auto"/>
            <w:gridSpan w:val="3"/>
            <w:tcBorders>
              <w:bottom w:val="single" w:sz="6" w:space="0" w:color="000000"/>
            </w:tcBorders>
            <w:vAlign w:val="center"/>
            <w:hideMark/>
          </w:tcPr>
          <w:p w14:paraId="4F150839" w14:textId="77777777" w:rsidR="00760B4C" w:rsidRDefault="00760B4C" w:rsidP="00306F10">
            <w:pPr>
              <w:jc w:val="center"/>
              <w:rPr>
                <w:ins w:id="488" w:author="Holly Celina Mcqueary" w:date="2019-09-17T15:04:00Z"/>
                <w:rFonts w:eastAsia="Times New Roman"/>
              </w:rPr>
            </w:pPr>
          </w:p>
        </w:tc>
      </w:tr>
      <w:tr w:rsidR="00760B4C" w14:paraId="19A1778A" w14:textId="77777777" w:rsidTr="00306F10">
        <w:trPr>
          <w:tblCellSpacing w:w="15" w:type="dxa"/>
          <w:ins w:id="489" w:author="Holly Celina Mcqueary" w:date="2019-09-17T15:04:00Z"/>
        </w:trPr>
        <w:tc>
          <w:tcPr>
            <w:tcW w:w="0" w:type="auto"/>
            <w:vAlign w:val="center"/>
            <w:hideMark/>
          </w:tcPr>
          <w:p w14:paraId="36D3D564" w14:textId="77777777" w:rsidR="00760B4C" w:rsidRDefault="00760B4C" w:rsidP="00306F10">
            <w:pPr>
              <w:rPr>
                <w:ins w:id="490" w:author="Holly Celina Mcqueary" w:date="2019-09-17T15:04:00Z"/>
                <w:rFonts w:eastAsia="Times New Roman"/>
              </w:rPr>
            </w:pPr>
            <w:ins w:id="491" w:author="Holly Celina Mcqueary" w:date="2019-09-17T15:04:00Z">
              <w:r>
                <w:rPr>
                  <w:rFonts w:eastAsia="Times New Roman"/>
                </w:rPr>
                <w:t>aneuploid</w:t>
              </w:r>
            </w:ins>
          </w:p>
        </w:tc>
        <w:tc>
          <w:tcPr>
            <w:tcW w:w="0" w:type="auto"/>
            <w:vAlign w:val="center"/>
            <w:hideMark/>
          </w:tcPr>
          <w:p w14:paraId="77AE3AC3" w14:textId="77777777" w:rsidR="00760B4C" w:rsidRDefault="00760B4C" w:rsidP="00306F10">
            <w:pPr>
              <w:jc w:val="center"/>
              <w:rPr>
                <w:ins w:id="492" w:author="Holly Celina Mcqueary" w:date="2019-09-17T15:04:00Z"/>
                <w:rFonts w:eastAsia="Times New Roman"/>
              </w:rPr>
            </w:pPr>
            <w:ins w:id="493" w:author="Holly Celina Mcqueary" w:date="2019-09-17T15:04:00Z">
              <w:r>
                <w:rPr>
                  <w:rFonts w:eastAsia="Times New Roman"/>
                </w:rPr>
                <w:t>29</w:t>
              </w:r>
            </w:ins>
          </w:p>
        </w:tc>
        <w:tc>
          <w:tcPr>
            <w:tcW w:w="0" w:type="auto"/>
            <w:vAlign w:val="center"/>
            <w:hideMark/>
          </w:tcPr>
          <w:p w14:paraId="72113815" w14:textId="77777777" w:rsidR="00760B4C" w:rsidRDefault="00760B4C" w:rsidP="00306F10">
            <w:pPr>
              <w:jc w:val="center"/>
              <w:rPr>
                <w:ins w:id="494" w:author="Holly Celina Mcqueary" w:date="2019-09-17T15:04:00Z"/>
                <w:rFonts w:eastAsia="Times New Roman"/>
              </w:rPr>
            </w:pPr>
            <w:ins w:id="495" w:author="Holly Celina Mcqueary" w:date="2019-09-17T15:04:00Z">
              <w:r>
                <w:rPr>
                  <w:rFonts w:eastAsia="Times New Roman"/>
                </w:rPr>
                <w:t>31</w:t>
              </w:r>
            </w:ins>
          </w:p>
        </w:tc>
      </w:tr>
      <w:tr w:rsidR="00760B4C" w14:paraId="7A7261CC" w14:textId="77777777" w:rsidTr="00306F10">
        <w:trPr>
          <w:tblCellSpacing w:w="15" w:type="dxa"/>
          <w:ins w:id="496" w:author="Holly Celina Mcqueary" w:date="2019-09-17T15:04:00Z"/>
        </w:trPr>
        <w:tc>
          <w:tcPr>
            <w:tcW w:w="0" w:type="auto"/>
            <w:vAlign w:val="center"/>
            <w:hideMark/>
          </w:tcPr>
          <w:p w14:paraId="6273B0FD" w14:textId="77777777" w:rsidR="00760B4C" w:rsidRDefault="00760B4C" w:rsidP="00306F10">
            <w:pPr>
              <w:rPr>
                <w:ins w:id="497" w:author="Holly Celina Mcqueary" w:date="2019-09-17T15:04:00Z"/>
                <w:rFonts w:eastAsia="Times New Roman"/>
              </w:rPr>
            </w:pPr>
            <w:ins w:id="498" w:author="Holly Celina Mcqueary" w:date="2019-09-17T15:04:00Z">
              <w:r>
                <w:rPr>
                  <w:rFonts w:eastAsia="Times New Roman"/>
                </w:rPr>
                <w:t>euploid</w:t>
              </w:r>
            </w:ins>
          </w:p>
        </w:tc>
        <w:tc>
          <w:tcPr>
            <w:tcW w:w="0" w:type="auto"/>
            <w:vAlign w:val="center"/>
            <w:hideMark/>
          </w:tcPr>
          <w:p w14:paraId="0B59BB2C" w14:textId="77777777" w:rsidR="00760B4C" w:rsidRDefault="00760B4C" w:rsidP="00306F10">
            <w:pPr>
              <w:jc w:val="center"/>
              <w:rPr>
                <w:ins w:id="499" w:author="Holly Celina Mcqueary" w:date="2019-09-17T15:04:00Z"/>
                <w:rFonts w:eastAsia="Times New Roman"/>
              </w:rPr>
            </w:pPr>
            <w:ins w:id="500" w:author="Holly Celina Mcqueary" w:date="2019-09-17T15:04:00Z">
              <w:r>
                <w:rPr>
                  <w:rFonts w:eastAsia="Times New Roman"/>
                </w:rPr>
                <w:t>46</w:t>
              </w:r>
            </w:ins>
          </w:p>
        </w:tc>
        <w:tc>
          <w:tcPr>
            <w:tcW w:w="0" w:type="auto"/>
            <w:vAlign w:val="center"/>
            <w:hideMark/>
          </w:tcPr>
          <w:p w14:paraId="0C6E319F" w14:textId="77777777" w:rsidR="00760B4C" w:rsidRDefault="00760B4C" w:rsidP="00306F10">
            <w:pPr>
              <w:jc w:val="center"/>
              <w:rPr>
                <w:ins w:id="501" w:author="Holly Celina Mcqueary" w:date="2019-09-17T15:04:00Z"/>
                <w:rFonts w:eastAsia="Times New Roman"/>
              </w:rPr>
            </w:pPr>
            <w:ins w:id="502" w:author="Holly Celina Mcqueary" w:date="2019-09-17T15:04:00Z">
              <w:r>
                <w:rPr>
                  <w:rFonts w:eastAsia="Times New Roman"/>
                </w:rPr>
                <w:t>121</w:t>
              </w:r>
            </w:ins>
          </w:p>
        </w:tc>
      </w:tr>
      <w:tr w:rsidR="00760B4C" w14:paraId="6415980D" w14:textId="77777777" w:rsidTr="00306F10">
        <w:trPr>
          <w:tblCellSpacing w:w="15" w:type="dxa"/>
          <w:ins w:id="503" w:author="Holly Celina Mcqueary" w:date="2019-09-17T15:04:00Z"/>
        </w:trPr>
        <w:tc>
          <w:tcPr>
            <w:tcW w:w="0" w:type="auto"/>
            <w:gridSpan w:val="3"/>
            <w:tcBorders>
              <w:bottom w:val="single" w:sz="6" w:space="0" w:color="000000"/>
            </w:tcBorders>
            <w:vAlign w:val="center"/>
            <w:hideMark/>
          </w:tcPr>
          <w:p w14:paraId="111EC26D" w14:textId="77777777" w:rsidR="00760B4C" w:rsidRDefault="00760B4C" w:rsidP="00306F10">
            <w:pPr>
              <w:jc w:val="center"/>
              <w:rPr>
                <w:ins w:id="504" w:author="Holly Celina Mcqueary" w:date="2019-09-17T15:04:00Z"/>
                <w:rFonts w:eastAsia="Times New Roman"/>
              </w:rPr>
            </w:pPr>
          </w:p>
        </w:tc>
      </w:tr>
    </w:tbl>
    <w:p w14:paraId="2B771D5D" w14:textId="77777777" w:rsidR="00760B4C" w:rsidRDefault="00760B4C" w:rsidP="00760B4C">
      <w:pPr>
        <w:rPr>
          <w:ins w:id="505" w:author="Holly Celina Mcqueary" w:date="2019-09-17T15:04:00Z"/>
          <w:rFonts w:eastAsia="Times New Roman"/>
        </w:rPr>
      </w:pPr>
      <w:ins w:id="506" w:author="Holly Celina Mcqueary" w:date="2019-09-17T15:04:00Z">
        <w:r>
          <w:rPr>
            <w:rFonts w:eastAsia="Times New Roman"/>
          </w:rPr>
          <w:br w:type="textWrapping" w:clear="all"/>
          <w:t xml:space="preserve">*p=0.004102 Fisher’s exact test </w:t>
        </w:r>
      </w:ins>
    </w:p>
    <w:p w14:paraId="62305EC4" w14:textId="77777777" w:rsidR="00760B4C" w:rsidRDefault="00760B4C" w:rsidP="00C05D5D">
      <w:pPr>
        <w:spacing w:line="360" w:lineRule="auto"/>
        <w:ind w:firstLine="720"/>
        <w:rPr>
          <w:ins w:id="507" w:author="Holly Celina Mcqueary" w:date="2019-09-17T10:46:00Z"/>
          <w:rFonts w:ascii="Arial" w:eastAsia="Times New Roman" w:hAnsi="Arial" w:cs="Arial"/>
          <w:sz w:val="22"/>
        </w:rPr>
      </w:pPr>
    </w:p>
    <w:p w14:paraId="6F577004" w14:textId="73FC3079" w:rsidR="00A011E2" w:rsidRDefault="00A011E2" w:rsidP="00A011E2">
      <w:pPr>
        <w:spacing w:line="360" w:lineRule="auto"/>
        <w:rPr>
          <w:ins w:id="508" w:author="Holly Celina Mcqueary" w:date="2019-09-17T10:46:00Z"/>
          <w:rFonts w:ascii="Arial" w:eastAsia="Times New Roman" w:hAnsi="Arial" w:cs="Arial"/>
          <w:sz w:val="22"/>
        </w:rPr>
      </w:pPr>
    </w:p>
    <w:tbl>
      <w:tblPr>
        <w:tblW w:w="5483" w:type="dxa"/>
        <w:tblLook w:val="04A0" w:firstRow="1" w:lastRow="0" w:firstColumn="1" w:lastColumn="0" w:noHBand="0" w:noVBand="1"/>
      </w:tblPr>
      <w:tblGrid>
        <w:gridCol w:w="1300"/>
        <w:gridCol w:w="1531"/>
        <w:gridCol w:w="1605"/>
        <w:gridCol w:w="1605"/>
      </w:tblGrid>
      <w:tr w:rsidR="00A011E2" w:rsidRPr="00A011E2" w14:paraId="796E0263" w14:textId="77777777" w:rsidTr="00A011E2">
        <w:trPr>
          <w:trHeight w:val="320"/>
          <w:ins w:id="509" w:author="Holly Celina Mcqueary" w:date="2019-09-17T10:46:00Z"/>
        </w:trPr>
        <w:tc>
          <w:tcPr>
            <w:tcW w:w="1300" w:type="dxa"/>
            <w:tcBorders>
              <w:top w:val="nil"/>
              <w:left w:val="nil"/>
              <w:bottom w:val="nil"/>
              <w:right w:val="nil"/>
            </w:tcBorders>
            <w:shd w:val="clear" w:color="auto" w:fill="auto"/>
            <w:noWrap/>
            <w:vAlign w:val="bottom"/>
            <w:hideMark/>
          </w:tcPr>
          <w:p w14:paraId="58FEE09D" w14:textId="77777777" w:rsidR="00A011E2" w:rsidRPr="00A011E2" w:rsidRDefault="00A011E2" w:rsidP="00A011E2">
            <w:pPr>
              <w:rPr>
                <w:ins w:id="510" w:author="Holly Celina Mcqueary" w:date="2019-09-17T10:46:00Z"/>
                <w:rFonts w:ascii="Calibri" w:eastAsia="Times New Roman" w:hAnsi="Calibri" w:cs="Times New Roman"/>
                <w:color w:val="000000"/>
              </w:rPr>
            </w:pPr>
            <w:ins w:id="511" w:author="Holly Celina Mcqueary" w:date="2019-09-17T10:46:00Z">
              <w:r w:rsidRPr="00A011E2">
                <w:rPr>
                  <w:rFonts w:ascii="Calibri" w:eastAsia="Times New Roman" w:hAnsi="Calibri" w:cs="Times New Roman"/>
                  <w:color w:val="000000"/>
                </w:rPr>
                <w:t>Line</w:t>
              </w:r>
            </w:ins>
          </w:p>
        </w:tc>
        <w:tc>
          <w:tcPr>
            <w:tcW w:w="1345" w:type="dxa"/>
            <w:tcBorders>
              <w:top w:val="nil"/>
              <w:left w:val="nil"/>
              <w:bottom w:val="nil"/>
              <w:right w:val="nil"/>
            </w:tcBorders>
            <w:shd w:val="clear" w:color="auto" w:fill="auto"/>
            <w:noWrap/>
            <w:vAlign w:val="bottom"/>
            <w:hideMark/>
          </w:tcPr>
          <w:p w14:paraId="44FBBBDB" w14:textId="77777777" w:rsidR="00A011E2" w:rsidRPr="00A011E2" w:rsidRDefault="00A011E2" w:rsidP="00A011E2">
            <w:pPr>
              <w:rPr>
                <w:ins w:id="512" w:author="Holly Celina Mcqueary" w:date="2019-09-17T10:46:00Z"/>
                <w:rFonts w:ascii="Calibri" w:eastAsia="Times New Roman" w:hAnsi="Calibri" w:cs="Times New Roman"/>
                <w:color w:val="000000"/>
              </w:rPr>
            </w:pPr>
            <w:ins w:id="513" w:author="Holly Celina Mcqueary" w:date="2019-09-17T10:46:00Z">
              <w:r w:rsidRPr="00A011E2">
                <w:rPr>
                  <w:rFonts w:ascii="Calibri" w:eastAsia="Times New Roman" w:hAnsi="Calibri" w:cs="Times New Roman"/>
                  <w:color w:val="000000"/>
                </w:rPr>
                <w:t>Aneuploid Chromosome</w:t>
              </w:r>
            </w:ins>
          </w:p>
        </w:tc>
        <w:tc>
          <w:tcPr>
            <w:tcW w:w="1419" w:type="dxa"/>
            <w:tcBorders>
              <w:top w:val="nil"/>
              <w:left w:val="nil"/>
              <w:bottom w:val="nil"/>
              <w:right w:val="nil"/>
            </w:tcBorders>
            <w:shd w:val="clear" w:color="auto" w:fill="auto"/>
            <w:noWrap/>
            <w:vAlign w:val="bottom"/>
            <w:hideMark/>
          </w:tcPr>
          <w:p w14:paraId="08628BB7" w14:textId="77777777" w:rsidR="00A011E2" w:rsidRPr="00A011E2" w:rsidRDefault="00A011E2" w:rsidP="00A011E2">
            <w:pPr>
              <w:rPr>
                <w:ins w:id="514" w:author="Holly Celina Mcqueary" w:date="2019-09-17T10:46:00Z"/>
                <w:rFonts w:ascii="Calibri" w:eastAsia="Times New Roman" w:hAnsi="Calibri" w:cs="Times New Roman"/>
                <w:color w:val="000000"/>
              </w:rPr>
            </w:pPr>
            <w:ins w:id="515" w:author="Holly Celina Mcqueary" w:date="2019-09-17T10:46:00Z">
              <w:r w:rsidRPr="00A011E2">
                <w:rPr>
                  <w:rFonts w:ascii="Calibri" w:eastAsia="Times New Roman" w:hAnsi="Calibri" w:cs="Times New Roman"/>
                  <w:color w:val="000000"/>
                </w:rPr>
                <w:t>% compensation on aneuploid chromosome</w:t>
              </w:r>
            </w:ins>
          </w:p>
        </w:tc>
        <w:tc>
          <w:tcPr>
            <w:tcW w:w="1419" w:type="dxa"/>
            <w:tcBorders>
              <w:top w:val="nil"/>
              <w:left w:val="nil"/>
              <w:bottom w:val="nil"/>
              <w:right w:val="nil"/>
            </w:tcBorders>
            <w:shd w:val="clear" w:color="auto" w:fill="auto"/>
            <w:noWrap/>
            <w:vAlign w:val="bottom"/>
            <w:hideMark/>
          </w:tcPr>
          <w:p w14:paraId="4796A613" w14:textId="164AD93A" w:rsidR="00A011E2" w:rsidRPr="00A011E2" w:rsidRDefault="00A011E2" w:rsidP="00A011E2">
            <w:pPr>
              <w:rPr>
                <w:ins w:id="516" w:author="Holly Celina Mcqueary" w:date="2019-09-17T10:46:00Z"/>
                <w:rFonts w:ascii="Calibri" w:eastAsia="Times New Roman" w:hAnsi="Calibri" w:cs="Times New Roman"/>
                <w:color w:val="000000"/>
              </w:rPr>
            </w:pPr>
            <w:ins w:id="517" w:author="Holly Celina Mcqueary" w:date="2019-09-17T10:46:00Z">
              <w:r w:rsidRPr="00A011E2">
                <w:rPr>
                  <w:rFonts w:ascii="Calibri" w:eastAsia="Times New Roman" w:hAnsi="Calibri" w:cs="Times New Roman"/>
                  <w:color w:val="000000"/>
                </w:rPr>
                <w:t xml:space="preserve">% </w:t>
              </w:r>
            </w:ins>
            <w:ins w:id="518" w:author="Holly Celina Mcqueary" w:date="2019-09-17T10:47:00Z">
              <w:r>
                <w:rPr>
                  <w:rFonts w:ascii="Calibri" w:eastAsia="Times New Roman" w:hAnsi="Calibri" w:cs="Times New Roman"/>
                  <w:color w:val="000000"/>
                </w:rPr>
                <w:t xml:space="preserve">total </w:t>
              </w:r>
            </w:ins>
            <w:ins w:id="519" w:author="Holly Celina Mcqueary" w:date="2019-09-17T10:46:00Z">
              <w:r w:rsidRPr="00A011E2">
                <w:rPr>
                  <w:rFonts w:ascii="Calibri" w:eastAsia="Times New Roman" w:hAnsi="Calibri" w:cs="Times New Roman"/>
                  <w:color w:val="000000"/>
                </w:rPr>
                <w:t>compensation</w:t>
              </w:r>
            </w:ins>
          </w:p>
        </w:tc>
      </w:tr>
      <w:tr w:rsidR="00A011E2" w:rsidRPr="00A011E2" w14:paraId="08ABECEC" w14:textId="77777777" w:rsidTr="00A011E2">
        <w:trPr>
          <w:trHeight w:val="320"/>
          <w:ins w:id="520" w:author="Holly Celina Mcqueary" w:date="2019-09-17T10:46:00Z"/>
        </w:trPr>
        <w:tc>
          <w:tcPr>
            <w:tcW w:w="1300" w:type="dxa"/>
            <w:tcBorders>
              <w:top w:val="nil"/>
              <w:left w:val="nil"/>
              <w:bottom w:val="nil"/>
              <w:right w:val="nil"/>
            </w:tcBorders>
            <w:shd w:val="clear" w:color="auto" w:fill="auto"/>
            <w:noWrap/>
            <w:vAlign w:val="bottom"/>
            <w:hideMark/>
          </w:tcPr>
          <w:p w14:paraId="0C5E87DB" w14:textId="77777777" w:rsidR="00A011E2" w:rsidRPr="00A011E2" w:rsidRDefault="00A011E2" w:rsidP="00A011E2">
            <w:pPr>
              <w:rPr>
                <w:ins w:id="521" w:author="Holly Celina Mcqueary" w:date="2019-09-17T10:46:00Z"/>
                <w:rFonts w:ascii="Calibri" w:eastAsia="Times New Roman" w:hAnsi="Calibri" w:cs="Times New Roman"/>
                <w:color w:val="000000"/>
              </w:rPr>
            </w:pPr>
            <w:ins w:id="522" w:author="Holly Celina Mcqueary" w:date="2019-09-17T10:46:00Z">
              <w:r w:rsidRPr="00A011E2">
                <w:rPr>
                  <w:rFonts w:ascii="Calibri" w:eastAsia="Times New Roman" w:hAnsi="Calibri" w:cs="Times New Roman"/>
                  <w:color w:val="000000"/>
                </w:rPr>
                <w:t>MA 152</w:t>
              </w:r>
            </w:ins>
          </w:p>
        </w:tc>
        <w:tc>
          <w:tcPr>
            <w:tcW w:w="1345" w:type="dxa"/>
            <w:tcBorders>
              <w:top w:val="nil"/>
              <w:left w:val="nil"/>
              <w:bottom w:val="nil"/>
              <w:right w:val="nil"/>
            </w:tcBorders>
            <w:shd w:val="clear" w:color="auto" w:fill="auto"/>
            <w:noWrap/>
            <w:vAlign w:val="bottom"/>
            <w:hideMark/>
          </w:tcPr>
          <w:p w14:paraId="218E81A6" w14:textId="77777777" w:rsidR="00A011E2" w:rsidRPr="00A011E2" w:rsidRDefault="00A011E2" w:rsidP="00A011E2">
            <w:pPr>
              <w:jc w:val="right"/>
              <w:rPr>
                <w:ins w:id="523" w:author="Holly Celina Mcqueary" w:date="2019-09-17T10:46:00Z"/>
                <w:rFonts w:ascii="Calibri" w:eastAsia="Times New Roman" w:hAnsi="Calibri" w:cs="Times New Roman"/>
                <w:color w:val="000000"/>
              </w:rPr>
            </w:pPr>
            <w:ins w:id="524" w:author="Holly Celina Mcqueary" w:date="2019-09-17T10:46:00Z">
              <w:r w:rsidRPr="00A011E2">
                <w:rPr>
                  <w:rFonts w:ascii="Calibri" w:eastAsia="Times New Roman" w:hAnsi="Calibri" w:cs="Times New Roman"/>
                  <w:color w:val="000000"/>
                </w:rPr>
                <w:t>1</w:t>
              </w:r>
            </w:ins>
          </w:p>
        </w:tc>
        <w:tc>
          <w:tcPr>
            <w:tcW w:w="1419" w:type="dxa"/>
            <w:tcBorders>
              <w:top w:val="nil"/>
              <w:left w:val="nil"/>
              <w:bottom w:val="nil"/>
              <w:right w:val="nil"/>
            </w:tcBorders>
            <w:shd w:val="clear" w:color="auto" w:fill="auto"/>
            <w:noWrap/>
            <w:vAlign w:val="bottom"/>
            <w:hideMark/>
          </w:tcPr>
          <w:p w14:paraId="731093C5" w14:textId="77777777" w:rsidR="00A011E2" w:rsidRPr="00A011E2" w:rsidRDefault="00A011E2" w:rsidP="00A011E2">
            <w:pPr>
              <w:jc w:val="right"/>
              <w:rPr>
                <w:ins w:id="525" w:author="Holly Celina Mcqueary" w:date="2019-09-17T10:46:00Z"/>
                <w:rFonts w:ascii="Calibri" w:eastAsia="Times New Roman" w:hAnsi="Calibri" w:cs="Times New Roman"/>
                <w:color w:val="000000"/>
              </w:rPr>
            </w:pPr>
            <w:ins w:id="526" w:author="Holly Celina Mcqueary" w:date="2019-09-17T10:46:00Z">
              <w:r w:rsidRPr="00A011E2">
                <w:rPr>
                  <w:rFonts w:ascii="Calibri" w:eastAsia="Times New Roman" w:hAnsi="Calibri" w:cs="Times New Roman"/>
                  <w:color w:val="000000"/>
                </w:rPr>
                <w:t>100</w:t>
              </w:r>
            </w:ins>
          </w:p>
        </w:tc>
        <w:tc>
          <w:tcPr>
            <w:tcW w:w="1419" w:type="dxa"/>
            <w:tcBorders>
              <w:top w:val="nil"/>
              <w:left w:val="nil"/>
              <w:bottom w:val="nil"/>
              <w:right w:val="nil"/>
            </w:tcBorders>
            <w:shd w:val="clear" w:color="auto" w:fill="auto"/>
            <w:noWrap/>
            <w:vAlign w:val="bottom"/>
            <w:hideMark/>
          </w:tcPr>
          <w:p w14:paraId="5E01DDEE" w14:textId="77777777" w:rsidR="00A011E2" w:rsidRPr="00A011E2" w:rsidRDefault="00A011E2" w:rsidP="00A011E2">
            <w:pPr>
              <w:jc w:val="right"/>
              <w:rPr>
                <w:ins w:id="527" w:author="Holly Celina Mcqueary" w:date="2019-09-17T10:46:00Z"/>
                <w:rFonts w:ascii="Calibri" w:eastAsia="Times New Roman" w:hAnsi="Calibri" w:cs="Times New Roman"/>
                <w:color w:val="000000"/>
              </w:rPr>
            </w:pPr>
            <w:ins w:id="528" w:author="Holly Celina Mcqueary" w:date="2019-09-17T10:46:00Z">
              <w:r w:rsidRPr="00A011E2">
                <w:rPr>
                  <w:rFonts w:ascii="Calibri" w:eastAsia="Times New Roman" w:hAnsi="Calibri" w:cs="Times New Roman"/>
                  <w:color w:val="000000"/>
                </w:rPr>
                <w:t>95.6521739</w:t>
              </w:r>
            </w:ins>
          </w:p>
        </w:tc>
      </w:tr>
      <w:tr w:rsidR="00A011E2" w:rsidRPr="00A011E2" w14:paraId="7F1B9B9F" w14:textId="77777777" w:rsidTr="00A011E2">
        <w:trPr>
          <w:trHeight w:val="320"/>
          <w:ins w:id="529" w:author="Holly Celina Mcqueary" w:date="2019-09-17T10:46:00Z"/>
        </w:trPr>
        <w:tc>
          <w:tcPr>
            <w:tcW w:w="1300" w:type="dxa"/>
            <w:tcBorders>
              <w:top w:val="nil"/>
              <w:left w:val="nil"/>
              <w:bottom w:val="nil"/>
              <w:right w:val="nil"/>
            </w:tcBorders>
            <w:shd w:val="clear" w:color="auto" w:fill="auto"/>
            <w:noWrap/>
            <w:vAlign w:val="bottom"/>
            <w:hideMark/>
          </w:tcPr>
          <w:p w14:paraId="46ACDE12" w14:textId="77777777" w:rsidR="00A011E2" w:rsidRPr="00A011E2" w:rsidRDefault="00A011E2" w:rsidP="00A011E2">
            <w:pPr>
              <w:rPr>
                <w:ins w:id="530" w:author="Holly Celina Mcqueary" w:date="2019-09-17T10:46:00Z"/>
                <w:rFonts w:ascii="Calibri" w:eastAsia="Times New Roman" w:hAnsi="Calibri" w:cs="Times New Roman"/>
                <w:color w:val="000000"/>
              </w:rPr>
            </w:pPr>
            <w:ins w:id="531" w:author="Holly Celina Mcqueary" w:date="2019-09-17T10:46:00Z">
              <w:r w:rsidRPr="00A011E2">
                <w:rPr>
                  <w:rFonts w:ascii="Calibri" w:eastAsia="Times New Roman" w:hAnsi="Calibri" w:cs="Times New Roman"/>
                  <w:color w:val="000000"/>
                </w:rPr>
                <w:t>GC 7</w:t>
              </w:r>
            </w:ins>
          </w:p>
        </w:tc>
        <w:tc>
          <w:tcPr>
            <w:tcW w:w="1345" w:type="dxa"/>
            <w:tcBorders>
              <w:top w:val="nil"/>
              <w:left w:val="nil"/>
              <w:bottom w:val="nil"/>
              <w:right w:val="nil"/>
            </w:tcBorders>
            <w:shd w:val="clear" w:color="auto" w:fill="auto"/>
            <w:noWrap/>
            <w:vAlign w:val="bottom"/>
            <w:hideMark/>
          </w:tcPr>
          <w:p w14:paraId="70D02530" w14:textId="77777777" w:rsidR="00A011E2" w:rsidRPr="00A011E2" w:rsidRDefault="00A011E2" w:rsidP="00A011E2">
            <w:pPr>
              <w:jc w:val="right"/>
              <w:rPr>
                <w:ins w:id="532" w:author="Holly Celina Mcqueary" w:date="2019-09-17T10:46:00Z"/>
                <w:rFonts w:ascii="Calibri" w:eastAsia="Times New Roman" w:hAnsi="Calibri" w:cs="Times New Roman"/>
                <w:color w:val="000000"/>
              </w:rPr>
            </w:pPr>
            <w:ins w:id="533" w:author="Holly Celina Mcqueary" w:date="2019-09-17T10:46:00Z">
              <w:r w:rsidRPr="00A011E2">
                <w:rPr>
                  <w:rFonts w:ascii="Calibri" w:eastAsia="Times New Roman" w:hAnsi="Calibri" w:cs="Times New Roman"/>
                  <w:color w:val="000000"/>
                </w:rPr>
                <w:t>1</w:t>
              </w:r>
            </w:ins>
          </w:p>
        </w:tc>
        <w:tc>
          <w:tcPr>
            <w:tcW w:w="1419" w:type="dxa"/>
            <w:tcBorders>
              <w:top w:val="nil"/>
              <w:left w:val="nil"/>
              <w:bottom w:val="nil"/>
              <w:right w:val="nil"/>
            </w:tcBorders>
            <w:shd w:val="clear" w:color="auto" w:fill="auto"/>
            <w:noWrap/>
            <w:vAlign w:val="bottom"/>
            <w:hideMark/>
          </w:tcPr>
          <w:p w14:paraId="7C2F9BAB" w14:textId="77777777" w:rsidR="00A011E2" w:rsidRPr="00A011E2" w:rsidRDefault="00A011E2" w:rsidP="00A011E2">
            <w:pPr>
              <w:jc w:val="right"/>
              <w:rPr>
                <w:ins w:id="534" w:author="Holly Celina Mcqueary" w:date="2019-09-17T10:46:00Z"/>
                <w:rFonts w:ascii="Calibri" w:eastAsia="Times New Roman" w:hAnsi="Calibri" w:cs="Times New Roman"/>
                <w:color w:val="000000"/>
              </w:rPr>
            </w:pPr>
            <w:ins w:id="535" w:author="Holly Celina Mcqueary" w:date="2019-09-17T10:46:00Z">
              <w:r w:rsidRPr="00A011E2">
                <w:rPr>
                  <w:rFonts w:ascii="Calibri" w:eastAsia="Times New Roman" w:hAnsi="Calibri" w:cs="Times New Roman"/>
                  <w:color w:val="000000"/>
                </w:rPr>
                <w:t>100</w:t>
              </w:r>
            </w:ins>
          </w:p>
        </w:tc>
        <w:tc>
          <w:tcPr>
            <w:tcW w:w="1419" w:type="dxa"/>
            <w:tcBorders>
              <w:top w:val="nil"/>
              <w:left w:val="nil"/>
              <w:bottom w:val="nil"/>
              <w:right w:val="nil"/>
            </w:tcBorders>
            <w:shd w:val="clear" w:color="auto" w:fill="auto"/>
            <w:noWrap/>
            <w:vAlign w:val="bottom"/>
            <w:hideMark/>
          </w:tcPr>
          <w:p w14:paraId="4973EB6D" w14:textId="77777777" w:rsidR="00A011E2" w:rsidRPr="00A011E2" w:rsidRDefault="00A011E2" w:rsidP="00A011E2">
            <w:pPr>
              <w:jc w:val="right"/>
              <w:rPr>
                <w:ins w:id="536" w:author="Holly Celina Mcqueary" w:date="2019-09-17T10:46:00Z"/>
                <w:rFonts w:ascii="Calibri" w:eastAsia="Times New Roman" w:hAnsi="Calibri" w:cs="Times New Roman"/>
                <w:color w:val="000000"/>
              </w:rPr>
            </w:pPr>
            <w:ins w:id="537" w:author="Holly Celina Mcqueary" w:date="2019-09-17T10:46:00Z">
              <w:r w:rsidRPr="00A011E2">
                <w:rPr>
                  <w:rFonts w:ascii="Calibri" w:eastAsia="Times New Roman" w:hAnsi="Calibri" w:cs="Times New Roman"/>
                  <w:color w:val="000000"/>
                </w:rPr>
                <w:t>94.7826087</w:t>
              </w:r>
            </w:ins>
          </w:p>
        </w:tc>
      </w:tr>
      <w:tr w:rsidR="00A011E2" w:rsidRPr="00A011E2" w14:paraId="537FB2A1" w14:textId="77777777" w:rsidTr="00A011E2">
        <w:trPr>
          <w:trHeight w:val="320"/>
          <w:ins w:id="538" w:author="Holly Celina Mcqueary" w:date="2019-09-17T10:46:00Z"/>
        </w:trPr>
        <w:tc>
          <w:tcPr>
            <w:tcW w:w="1300" w:type="dxa"/>
            <w:tcBorders>
              <w:top w:val="nil"/>
              <w:left w:val="nil"/>
              <w:bottom w:val="nil"/>
              <w:right w:val="nil"/>
            </w:tcBorders>
            <w:shd w:val="clear" w:color="auto" w:fill="auto"/>
            <w:noWrap/>
            <w:vAlign w:val="bottom"/>
            <w:hideMark/>
          </w:tcPr>
          <w:p w14:paraId="612E1999" w14:textId="77777777" w:rsidR="00A011E2" w:rsidRPr="00A011E2" w:rsidRDefault="00A011E2" w:rsidP="00A011E2">
            <w:pPr>
              <w:rPr>
                <w:ins w:id="539" w:author="Holly Celina Mcqueary" w:date="2019-09-17T10:46:00Z"/>
                <w:rFonts w:ascii="Calibri" w:eastAsia="Times New Roman" w:hAnsi="Calibri" w:cs="Times New Roman"/>
                <w:color w:val="000000"/>
              </w:rPr>
            </w:pPr>
            <w:ins w:id="540" w:author="Holly Celina Mcqueary" w:date="2019-09-17T10:46:00Z">
              <w:r w:rsidRPr="00A011E2">
                <w:rPr>
                  <w:rFonts w:ascii="Calibri" w:eastAsia="Times New Roman" w:hAnsi="Calibri" w:cs="Times New Roman"/>
                  <w:color w:val="000000"/>
                </w:rPr>
                <w:t>GC 11</w:t>
              </w:r>
            </w:ins>
          </w:p>
        </w:tc>
        <w:tc>
          <w:tcPr>
            <w:tcW w:w="1345" w:type="dxa"/>
            <w:tcBorders>
              <w:top w:val="nil"/>
              <w:left w:val="nil"/>
              <w:bottom w:val="nil"/>
              <w:right w:val="nil"/>
            </w:tcBorders>
            <w:shd w:val="clear" w:color="auto" w:fill="auto"/>
            <w:noWrap/>
            <w:vAlign w:val="bottom"/>
            <w:hideMark/>
          </w:tcPr>
          <w:p w14:paraId="4098DFB8" w14:textId="77777777" w:rsidR="00A011E2" w:rsidRPr="00A011E2" w:rsidRDefault="00A011E2" w:rsidP="00A011E2">
            <w:pPr>
              <w:jc w:val="right"/>
              <w:rPr>
                <w:ins w:id="541" w:author="Holly Celina Mcqueary" w:date="2019-09-17T10:46:00Z"/>
                <w:rFonts w:ascii="Calibri" w:eastAsia="Times New Roman" w:hAnsi="Calibri" w:cs="Times New Roman"/>
                <w:color w:val="000000"/>
              </w:rPr>
            </w:pPr>
            <w:ins w:id="542" w:author="Holly Celina Mcqueary" w:date="2019-09-17T10:46:00Z">
              <w:r w:rsidRPr="00A011E2">
                <w:rPr>
                  <w:rFonts w:ascii="Calibri" w:eastAsia="Times New Roman" w:hAnsi="Calibri" w:cs="Times New Roman"/>
                  <w:color w:val="000000"/>
                </w:rPr>
                <w:t>1</w:t>
              </w:r>
            </w:ins>
          </w:p>
        </w:tc>
        <w:tc>
          <w:tcPr>
            <w:tcW w:w="1419" w:type="dxa"/>
            <w:tcBorders>
              <w:top w:val="nil"/>
              <w:left w:val="nil"/>
              <w:bottom w:val="nil"/>
              <w:right w:val="nil"/>
            </w:tcBorders>
            <w:shd w:val="clear" w:color="auto" w:fill="auto"/>
            <w:noWrap/>
            <w:vAlign w:val="bottom"/>
            <w:hideMark/>
          </w:tcPr>
          <w:p w14:paraId="43CB6737" w14:textId="77777777" w:rsidR="00A011E2" w:rsidRPr="00A011E2" w:rsidRDefault="00A011E2" w:rsidP="00A011E2">
            <w:pPr>
              <w:jc w:val="right"/>
              <w:rPr>
                <w:ins w:id="543" w:author="Holly Celina Mcqueary" w:date="2019-09-17T10:46:00Z"/>
                <w:rFonts w:ascii="Calibri" w:eastAsia="Times New Roman" w:hAnsi="Calibri" w:cs="Times New Roman"/>
                <w:color w:val="000000"/>
              </w:rPr>
            </w:pPr>
            <w:ins w:id="544" w:author="Holly Celina Mcqueary" w:date="2019-09-17T10:46:00Z">
              <w:r w:rsidRPr="00A011E2">
                <w:rPr>
                  <w:rFonts w:ascii="Calibri" w:eastAsia="Times New Roman" w:hAnsi="Calibri" w:cs="Times New Roman"/>
                  <w:color w:val="000000"/>
                </w:rPr>
                <w:t>100</w:t>
              </w:r>
            </w:ins>
          </w:p>
        </w:tc>
        <w:tc>
          <w:tcPr>
            <w:tcW w:w="1419" w:type="dxa"/>
            <w:tcBorders>
              <w:top w:val="nil"/>
              <w:left w:val="nil"/>
              <w:bottom w:val="nil"/>
              <w:right w:val="nil"/>
            </w:tcBorders>
            <w:shd w:val="clear" w:color="auto" w:fill="auto"/>
            <w:noWrap/>
            <w:vAlign w:val="bottom"/>
            <w:hideMark/>
          </w:tcPr>
          <w:p w14:paraId="6D438CDC" w14:textId="77777777" w:rsidR="00A011E2" w:rsidRPr="00A011E2" w:rsidRDefault="00A011E2" w:rsidP="00A011E2">
            <w:pPr>
              <w:jc w:val="right"/>
              <w:rPr>
                <w:ins w:id="545" w:author="Holly Celina Mcqueary" w:date="2019-09-17T10:46:00Z"/>
                <w:rFonts w:ascii="Calibri" w:eastAsia="Times New Roman" w:hAnsi="Calibri" w:cs="Times New Roman"/>
                <w:color w:val="000000"/>
              </w:rPr>
            </w:pPr>
            <w:ins w:id="546" w:author="Holly Celina Mcqueary" w:date="2019-09-17T10:46:00Z">
              <w:r w:rsidRPr="00A011E2">
                <w:rPr>
                  <w:rFonts w:ascii="Calibri" w:eastAsia="Times New Roman" w:hAnsi="Calibri" w:cs="Times New Roman"/>
                  <w:color w:val="000000"/>
                </w:rPr>
                <w:t>99.1304348</w:t>
              </w:r>
            </w:ins>
          </w:p>
        </w:tc>
      </w:tr>
      <w:tr w:rsidR="00A011E2" w:rsidRPr="00A011E2" w14:paraId="6DAC0373" w14:textId="77777777" w:rsidTr="00A011E2">
        <w:trPr>
          <w:trHeight w:val="320"/>
          <w:ins w:id="547" w:author="Holly Celina Mcqueary" w:date="2019-09-17T10:46:00Z"/>
        </w:trPr>
        <w:tc>
          <w:tcPr>
            <w:tcW w:w="1300" w:type="dxa"/>
            <w:tcBorders>
              <w:top w:val="nil"/>
              <w:left w:val="nil"/>
              <w:bottom w:val="nil"/>
              <w:right w:val="nil"/>
            </w:tcBorders>
            <w:shd w:val="clear" w:color="auto" w:fill="auto"/>
            <w:noWrap/>
            <w:vAlign w:val="bottom"/>
            <w:hideMark/>
          </w:tcPr>
          <w:p w14:paraId="64F4BB1B" w14:textId="77777777" w:rsidR="00A011E2" w:rsidRPr="00A011E2" w:rsidRDefault="00A011E2" w:rsidP="00A011E2">
            <w:pPr>
              <w:rPr>
                <w:ins w:id="548" w:author="Holly Celina Mcqueary" w:date="2019-09-17T10:46:00Z"/>
                <w:rFonts w:ascii="Calibri" w:eastAsia="Times New Roman" w:hAnsi="Calibri" w:cs="Times New Roman"/>
                <w:color w:val="000000"/>
              </w:rPr>
            </w:pPr>
            <w:ins w:id="549" w:author="Holly Celina Mcqueary" w:date="2019-09-17T10:46:00Z">
              <w:r w:rsidRPr="00A011E2">
                <w:rPr>
                  <w:rFonts w:ascii="Calibri" w:eastAsia="Times New Roman" w:hAnsi="Calibri" w:cs="Times New Roman"/>
                  <w:color w:val="000000"/>
                </w:rPr>
                <w:t>MA 117</w:t>
              </w:r>
            </w:ins>
          </w:p>
        </w:tc>
        <w:tc>
          <w:tcPr>
            <w:tcW w:w="1345" w:type="dxa"/>
            <w:tcBorders>
              <w:top w:val="nil"/>
              <w:left w:val="nil"/>
              <w:bottom w:val="nil"/>
              <w:right w:val="nil"/>
            </w:tcBorders>
            <w:shd w:val="clear" w:color="auto" w:fill="auto"/>
            <w:noWrap/>
            <w:vAlign w:val="bottom"/>
            <w:hideMark/>
          </w:tcPr>
          <w:p w14:paraId="1BBAD4E0" w14:textId="77777777" w:rsidR="00A011E2" w:rsidRPr="00A011E2" w:rsidRDefault="00A011E2" w:rsidP="00A011E2">
            <w:pPr>
              <w:jc w:val="right"/>
              <w:rPr>
                <w:ins w:id="550" w:author="Holly Celina Mcqueary" w:date="2019-09-17T10:46:00Z"/>
                <w:rFonts w:ascii="Calibri" w:eastAsia="Times New Roman" w:hAnsi="Calibri" w:cs="Times New Roman"/>
                <w:color w:val="000000"/>
              </w:rPr>
            </w:pPr>
            <w:ins w:id="551" w:author="Holly Celina Mcqueary" w:date="2019-09-17T10:46:00Z">
              <w:r w:rsidRPr="00A011E2">
                <w:rPr>
                  <w:rFonts w:ascii="Calibri" w:eastAsia="Times New Roman" w:hAnsi="Calibri" w:cs="Times New Roman"/>
                  <w:color w:val="000000"/>
                </w:rPr>
                <w:t>5</w:t>
              </w:r>
            </w:ins>
          </w:p>
        </w:tc>
        <w:tc>
          <w:tcPr>
            <w:tcW w:w="1419" w:type="dxa"/>
            <w:tcBorders>
              <w:top w:val="nil"/>
              <w:left w:val="nil"/>
              <w:bottom w:val="nil"/>
              <w:right w:val="nil"/>
            </w:tcBorders>
            <w:shd w:val="clear" w:color="auto" w:fill="auto"/>
            <w:noWrap/>
            <w:vAlign w:val="bottom"/>
            <w:hideMark/>
          </w:tcPr>
          <w:p w14:paraId="69855596" w14:textId="77777777" w:rsidR="00A011E2" w:rsidRPr="00A011E2" w:rsidRDefault="00A011E2" w:rsidP="00A011E2">
            <w:pPr>
              <w:jc w:val="right"/>
              <w:rPr>
                <w:ins w:id="552" w:author="Holly Celina Mcqueary" w:date="2019-09-17T10:46:00Z"/>
                <w:rFonts w:ascii="Calibri" w:eastAsia="Times New Roman" w:hAnsi="Calibri" w:cs="Times New Roman"/>
                <w:color w:val="000000"/>
              </w:rPr>
            </w:pPr>
            <w:ins w:id="553" w:author="Holly Celina Mcqueary" w:date="2019-09-17T10:46:00Z">
              <w:r w:rsidRPr="00A011E2">
                <w:rPr>
                  <w:rFonts w:ascii="Calibri" w:eastAsia="Times New Roman" w:hAnsi="Calibri" w:cs="Times New Roman"/>
                  <w:color w:val="000000"/>
                </w:rPr>
                <w:t>100</w:t>
              </w:r>
            </w:ins>
          </w:p>
        </w:tc>
        <w:tc>
          <w:tcPr>
            <w:tcW w:w="1419" w:type="dxa"/>
            <w:tcBorders>
              <w:top w:val="nil"/>
              <w:left w:val="nil"/>
              <w:bottom w:val="nil"/>
              <w:right w:val="nil"/>
            </w:tcBorders>
            <w:shd w:val="clear" w:color="auto" w:fill="auto"/>
            <w:noWrap/>
            <w:vAlign w:val="bottom"/>
            <w:hideMark/>
          </w:tcPr>
          <w:p w14:paraId="3B314EE2" w14:textId="77777777" w:rsidR="00A011E2" w:rsidRPr="00A011E2" w:rsidRDefault="00A011E2" w:rsidP="00A011E2">
            <w:pPr>
              <w:jc w:val="right"/>
              <w:rPr>
                <w:ins w:id="554" w:author="Holly Celina Mcqueary" w:date="2019-09-17T10:46:00Z"/>
                <w:rFonts w:ascii="Calibri" w:eastAsia="Times New Roman" w:hAnsi="Calibri" w:cs="Times New Roman"/>
                <w:color w:val="000000"/>
              </w:rPr>
            </w:pPr>
            <w:ins w:id="555" w:author="Holly Celina Mcqueary" w:date="2019-09-17T10:46:00Z">
              <w:r w:rsidRPr="00A011E2">
                <w:rPr>
                  <w:rFonts w:ascii="Calibri" w:eastAsia="Times New Roman" w:hAnsi="Calibri" w:cs="Times New Roman"/>
                  <w:color w:val="000000"/>
                </w:rPr>
                <w:t>100</w:t>
              </w:r>
            </w:ins>
          </w:p>
        </w:tc>
      </w:tr>
      <w:tr w:rsidR="00A011E2" w:rsidRPr="00A011E2" w14:paraId="47A24C83" w14:textId="77777777" w:rsidTr="00A011E2">
        <w:trPr>
          <w:trHeight w:val="320"/>
          <w:ins w:id="556" w:author="Holly Celina Mcqueary" w:date="2019-09-17T10:46:00Z"/>
        </w:trPr>
        <w:tc>
          <w:tcPr>
            <w:tcW w:w="1300" w:type="dxa"/>
            <w:tcBorders>
              <w:top w:val="nil"/>
              <w:left w:val="nil"/>
              <w:bottom w:val="nil"/>
              <w:right w:val="nil"/>
            </w:tcBorders>
            <w:shd w:val="clear" w:color="auto" w:fill="auto"/>
            <w:noWrap/>
            <w:vAlign w:val="bottom"/>
            <w:hideMark/>
          </w:tcPr>
          <w:p w14:paraId="7B0D3A53" w14:textId="77777777" w:rsidR="00A011E2" w:rsidRPr="00A011E2" w:rsidRDefault="00A011E2" w:rsidP="00A011E2">
            <w:pPr>
              <w:rPr>
                <w:ins w:id="557" w:author="Holly Celina Mcqueary" w:date="2019-09-17T10:46:00Z"/>
                <w:rFonts w:ascii="Calibri" w:eastAsia="Times New Roman" w:hAnsi="Calibri" w:cs="Times New Roman"/>
                <w:color w:val="000000"/>
              </w:rPr>
            </w:pPr>
            <w:ins w:id="558" w:author="Holly Celina Mcqueary" w:date="2019-09-17T10:46:00Z">
              <w:r w:rsidRPr="00A011E2">
                <w:rPr>
                  <w:rFonts w:ascii="Calibri" w:eastAsia="Times New Roman" w:hAnsi="Calibri" w:cs="Times New Roman"/>
                  <w:color w:val="000000"/>
                </w:rPr>
                <w:t>MA 123</w:t>
              </w:r>
            </w:ins>
          </w:p>
        </w:tc>
        <w:tc>
          <w:tcPr>
            <w:tcW w:w="1345" w:type="dxa"/>
            <w:tcBorders>
              <w:top w:val="nil"/>
              <w:left w:val="nil"/>
              <w:bottom w:val="nil"/>
              <w:right w:val="nil"/>
            </w:tcBorders>
            <w:shd w:val="clear" w:color="auto" w:fill="auto"/>
            <w:noWrap/>
            <w:vAlign w:val="bottom"/>
            <w:hideMark/>
          </w:tcPr>
          <w:p w14:paraId="4583838E" w14:textId="77777777" w:rsidR="00A011E2" w:rsidRPr="00A011E2" w:rsidRDefault="00A011E2" w:rsidP="00A011E2">
            <w:pPr>
              <w:jc w:val="right"/>
              <w:rPr>
                <w:ins w:id="559" w:author="Holly Celina Mcqueary" w:date="2019-09-17T10:46:00Z"/>
                <w:rFonts w:ascii="Calibri" w:eastAsia="Times New Roman" w:hAnsi="Calibri" w:cs="Times New Roman"/>
                <w:color w:val="000000"/>
              </w:rPr>
            </w:pPr>
            <w:ins w:id="560" w:author="Holly Celina Mcqueary" w:date="2019-09-17T10:46:00Z">
              <w:r w:rsidRPr="00A011E2">
                <w:rPr>
                  <w:rFonts w:ascii="Calibri" w:eastAsia="Times New Roman" w:hAnsi="Calibri" w:cs="Times New Roman"/>
                  <w:color w:val="000000"/>
                </w:rPr>
                <w:t>5</w:t>
              </w:r>
            </w:ins>
          </w:p>
        </w:tc>
        <w:tc>
          <w:tcPr>
            <w:tcW w:w="1419" w:type="dxa"/>
            <w:tcBorders>
              <w:top w:val="nil"/>
              <w:left w:val="nil"/>
              <w:bottom w:val="nil"/>
              <w:right w:val="nil"/>
            </w:tcBorders>
            <w:shd w:val="clear" w:color="auto" w:fill="auto"/>
            <w:noWrap/>
            <w:vAlign w:val="bottom"/>
            <w:hideMark/>
          </w:tcPr>
          <w:p w14:paraId="615AACBC" w14:textId="77777777" w:rsidR="00A011E2" w:rsidRPr="00A011E2" w:rsidRDefault="00A011E2" w:rsidP="00A011E2">
            <w:pPr>
              <w:jc w:val="right"/>
              <w:rPr>
                <w:ins w:id="561" w:author="Holly Celina Mcqueary" w:date="2019-09-17T10:46:00Z"/>
                <w:rFonts w:ascii="Calibri" w:eastAsia="Times New Roman" w:hAnsi="Calibri" w:cs="Times New Roman"/>
                <w:color w:val="000000"/>
              </w:rPr>
            </w:pPr>
            <w:ins w:id="562" w:author="Holly Celina Mcqueary" w:date="2019-09-17T10:46:00Z">
              <w:r w:rsidRPr="00A011E2">
                <w:rPr>
                  <w:rFonts w:ascii="Calibri" w:eastAsia="Times New Roman" w:hAnsi="Calibri" w:cs="Times New Roman"/>
                  <w:color w:val="000000"/>
                </w:rPr>
                <w:t>100</w:t>
              </w:r>
            </w:ins>
          </w:p>
        </w:tc>
        <w:tc>
          <w:tcPr>
            <w:tcW w:w="1419" w:type="dxa"/>
            <w:tcBorders>
              <w:top w:val="nil"/>
              <w:left w:val="nil"/>
              <w:bottom w:val="nil"/>
              <w:right w:val="nil"/>
            </w:tcBorders>
            <w:shd w:val="clear" w:color="auto" w:fill="auto"/>
            <w:noWrap/>
            <w:vAlign w:val="bottom"/>
            <w:hideMark/>
          </w:tcPr>
          <w:p w14:paraId="6EA19371" w14:textId="77777777" w:rsidR="00A011E2" w:rsidRPr="00A011E2" w:rsidRDefault="00A011E2" w:rsidP="00A011E2">
            <w:pPr>
              <w:jc w:val="right"/>
              <w:rPr>
                <w:ins w:id="563" w:author="Holly Celina Mcqueary" w:date="2019-09-17T10:46:00Z"/>
                <w:rFonts w:ascii="Calibri" w:eastAsia="Times New Roman" w:hAnsi="Calibri" w:cs="Times New Roman"/>
                <w:color w:val="000000"/>
              </w:rPr>
            </w:pPr>
            <w:ins w:id="564" w:author="Holly Celina Mcqueary" w:date="2019-09-17T10:46:00Z">
              <w:r w:rsidRPr="00A011E2">
                <w:rPr>
                  <w:rFonts w:ascii="Calibri" w:eastAsia="Times New Roman" w:hAnsi="Calibri" w:cs="Times New Roman"/>
                  <w:color w:val="000000"/>
                </w:rPr>
                <w:t>93.0434783</w:t>
              </w:r>
            </w:ins>
          </w:p>
        </w:tc>
      </w:tr>
      <w:tr w:rsidR="00A011E2" w:rsidRPr="00A011E2" w14:paraId="49DE68DD" w14:textId="77777777" w:rsidTr="00A011E2">
        <w:trPr>
          <w:trHeight w:val="320"/>
          <w:ins w:id="565" w:author="Holly Celina Mcqueary" w:date="2019-09-17T10:46:00Z"/>
        </w:trPr>
        <w:tc>
          <w:tcPr>
            <w:tcW w:w="1300" w:type="dxa"/>
            <w:tcBorders>
              <w:top w:val="nil"/>
              <w:left w:val="nil"/>
              <w:bottom w:val="nil"/>
              <w:right w:val="nil"/>
            </w:tcBorders>
            <w:shd w:val="clear" w:color="auto" w:fill="auto"/>
            <w:noWrap/>
            <w:vAlign w:val="bottom"/>
            <w:hideMark/>
          </w:tcPr>
          <w:p w14:paraId="385E1E2C" w14:textId="77777777" w:rsidR="00A011E2" w:rsidRPr="00A011E2" w:rsidRDefault="00A011E2" w:rsidP="00A011E2">
            <w:pPr>
              <w:rPr>
                <w:ins w:id="566" w:author="Holly Celina Mcqueary" w:date="2019-09-17T10:46:00Z"/>
                <w:rFonts w:ascii="Calibri" w:eastAsia="Times New Roman" w:hAnsi="Calibri" w:cs="Times New Roman"/>
                <w:color w:val="000000"/>
              </w:rPr>
            </w:pPr>
            <w:ins w:id="567" w:author="Holly Celina Mcqueary" w:date="2019-09-17T10:46:00Z">
              <w:r w:rsidRPr="00A011E2">
                <w:rPr>
                  <w:rFonts w:ascii="Calibri" w:eastAsia="Times New Roman" w:hAnsi="Calibri" w:cs="Times New Roman"/>
                  <w:color w:val="000000"/>
                </w:rPr>
                <w:t>GC 4</w:t>
              </w:r>
            </w:ins>
          </w:p>
        </w:tc>
        <w:tc>
          <w:tcPr>
            <w:tcW w:w="1345" w:type="dxa"/>
            <w:tcBorders>
              <w:top w:val="nil"/>
              <w:left w:val="nil"/>
              <w:bottom w:val="nil"/>
              <w:right w:val="nil"/>
            </w:tcBorders>
            <w:shd w:val="clear" w:color="auto" w:fill="auto"/>
            <w:noWrap/>
            <w:vAlign w:val="bottom"/>
            <w:hideMark/>
          </w:tcPr>
          <w:p w14:paraId="0DB85CFF" w14:textId="77777777" w:rsidR="00A011E2" w:rsidRPr="00A011E2" w:rsidRDefault="00A011E2" w:rsidP="00A011E2">
            <w:pPr>
              <w:jc w:val="right"/>
              <w:rPr>
                <w:ins w:id="568" w:author="Holly Celina Mcqueary" w:date="2019-09-17T10:46:00Z"/>
                <w:rFonts w:ascii="Calibri" w:eastAsia="Times New Roman" w:hAnsi="Calibri" w:cs="Times New Roman"/>
                <w:color w:val="000000"/>
              </w:rPr>
            </w:pPr>
            <w:ins w:id="569" w:author="Holly Celina Mcqueary" w:date="2019-09-17T10:46:00Z">
              <w:r w:rsidRPr="00A011E2">
                <w:rPr>
                  <w:rFonts w:ascii="Calibri" w:eastAsia="Times New Roman" w:hAnsi="Calibri" w:cs="Times New Roman"/>
                  <w:color w:val="000000"/>
                </w:rPr>
                <w:t>5</w:t>
              </w:r>
            </w:ins>
          </w:p>
        </w:tc>
        <w:tc>
          <w:tcPr>
            <w:tcW w:w="1419" w:type="dxa"/>
            <w:tcBorders>
              <w:top w:val="nil"/>
              <w:left w:val="nil"/>
              <w:bottom w:val="nil"/>
              <w:right w:val="nil"/>
            </w:tcBorders>
            <w:shd w:val="clear" w:color="auto" w:fill="auto"/>
            <w:noWrap/>
            <w:vAlign w:val="bottom"/>
            <w:hideMark/>
          </w:tcPr>
          <w:p w14:paraId="74D46266" w14:textId="77777777" w:rsidR="00A011E2" w:rsidRPr="00A011E2" w:rsidRDefault="00A011E2" w:rsidP="00A011E2">
            <w:pPr>
              <w:jc w:val="right"/>
              <w:rPr>
                <w:ins w:id="570" w:author="Holly Celina Mcqueary" w:date="2019-09-17T10:46:00Z"/>
                <w:rFonts w:ascii="Calibri" w:eastAsia="Times New Roman" w:hAnsi="Calibri" w:cs="Times New Roman"/>
                <w:color w:val="000000"/>
              </w:rPr>
            </w:pPr>
            <w:ins w:id="571" w:author="Holly Celina Mcqueary" w:date="2019-09-17T10:46:00Z">
              <w:r w:rsidRPr="00A011E2">
                <w:rPr>
                  <w:rFonts w:ascii="Calibri" w:eastAsia="Times New Roman" w:hAnsi="Calibri" w:cs="Times New Roman"/>
                  <w:color w:val="000000"/>
                </w:rPr>
                <w:t>58.3333333</w:t>
              </w:r>
            </w:ins>
          </w:p>
        </w:tc>
        <w:tc>
          <w:tcPr>
            <w:tcW w:w="1419" w:type="dxa"/>
            <w:tcBorders>
              <w:top w:val="nil"/>
              <w:left w:val="nil"/>
              <w:bottom w:val="nil"/>
              <w:right w:val="nil"/>
            </w:tcBorders>
            <w:shd w:val="clear" w:color="auto" w:fill="auto"/>
            <w:noWrap/>
            <w:vAlign w:val="bottom"/>
            <w:hideMark/>
          </w:tcPr>
          <w:p w14:paraId="12CFD300" w14:textId="77777777" w:rsidR="00A011E2" w:rsidRPr="00A011E2" w:rsidRDefault="00A011E2" w:rsidP="00A011E2">
            <w:pPr>
              <w:jc w:val="right"/>
              <w:rPr>
                <w:ins w:id="572" w:author="Holly Celina Mcqueary" w:date="2019-09-17T10:46:00Z"/>
                <w:rFonts w:ascii="Calibri" w:eastAsia="Times New Roman" w:hAnsi="Calibri" w:cs="Times New Roman"/>
                <w:color w:val="000000"/>
              </w:rPr>
            </w:pPr>
            <w:ins w:id="573" w:author="Holly Celina Mcqueary" w:date="2019-09-17T10:46:00Z">
              <w:r w:rsidRPr="00A011E2">
                <w:rPr>
                  <w:rFonts w:ascii="Calibri" w:eastAsia="Times New Roman" w:hAnsi="Calibri" w:cs="Times New Roman"/>
                  <w:color w:val="000000"/>
                </w:rPr>
                <w:t>75.6521739</w:t>
              </w:r>
            </w:ins>
          </w:p>
        </w:tc>
      </w:tr>
      <w:tr w:rsidR="00A011E2" w:rsidRPr="00A011E2" w14:paraId="3E8BE7E1" w14:textId="77777777" w:rsidTr="00A011E2">
        <w:trPr>
          <w:trHeight w:val="320"/>
          <w:ins w:id="574" w:author="Holly Celina Mcqueary" w:date="2019-09-17T10:46:00Z"/>
        </w:trPr>
        <w:tc>
          <w:tcPr>
            <w:tcW w:w="1300" w:type="dxa"/>
            <w:tcBorders>
              <w:top w:val="nil"/>
              <w:left w:val="nil"/>
              <w:bottom w:val="nil"/>
              <w:right w:val="nil"/>
            </w:tcBorders>
            <w:shd w:val="clear" w:color="auto" w:fill="auto"/>
            <w:noWrap/>
            <w:vAlign w:val="bottom"/>
            <w:hideMark/>
          </w:tcPr>
          <w:p w14:paraId="7469B329" w14:textId="77777777" w:rsidR="00A011E2" w:rsidRPr="00A011E2" w:rsidRDefault="00A011E2" w:rsidP="00A011E2">
            <w:pPr>
              <w:rPr>
                <w:ins w:id="575" w:author="Holly Celina Mcqueary" w:date="2019-09-17T10:46:00Z"/>
                <w:rFonts w:ascii="Calibri" w:eastAsia="Times New Roman" w:hAnsi="Calibri" w:cs="Times New Roman"/>
                <w:color w:val="000000"/>
              </w:rPr>
            </w:pPr>
            <w:ins w:id="576" w:author="Holly Celina Mcqueary" w:date="2019-09-17T10:46:00Z">
              <w:r w:rsidRPr="00A011E2">
                <w:rPr>
                  <w:rFonts w:ascii="Calibri" w:eastAsia="Times New Roman" w:hAnsi="Calibri" w:cs="Times New Roman"/>
                  <w:color w:val="000000"/>
                </w:rPr>
                <w:t>GC 49</w:t>
              </w:r>
            </w:ins>
          </w:p>
        </w:tc>
        <w:tc>
          <w:tcPr>
            <w:tcW w:w="1345" w:type="dxa"/>
            <w:tcBorders>
              <w:top w:val="nil"/>
              <w:left w:val="nil"/>
              <w:bottom w:val="nil"/>
              <w:right w:val="nil"/>
            </w:tcBorders>
            <w:shd w:val="clear" w:color="auto" w:fill="auto"/>
            <w:noWrap/>
            <w:vAlign w:val="bottom"/>
            <w:hideMark/>
          </w:tcPr>
          <w:p w14:paraId="160B13AC" w14:textId="77777777" w:rsidR="00A011E2" w:rsidRPr="00A011E2" w:rsidRDefault="00A011E2" w:rsidP="00A011E2">
            <w:pPr>
              <w:jc w:val="right"/>
              <w:rPr>
                <w:ins w:id="577" w:author="Holly Celina Mcqueary" w:date="2019-09-17T10:46:00Z"/>
                <w:rFonts w:ascii="Calibri" w:eastAsia="Times New Roman" w:hAnsi="Calibri" w:cs="Times New Roman"/>
                <w:color w:val="000000"/>
              </w:rPr>
            </w:pPr>
            <w:ins w:id="578" w:author="Holly Celina Mcqueary" w:date="2019-09-17T10:46:00Z">
              <w:r w:rsidRPr="00A011E2">
                <w:rPr>
                  <w:rFonts w:ascii="Calibri" w:eastAsia="Times New Roman" w:hAnsi="Calibri" w:cs="Times New Roman"/>
                  <w:color w:val="000000"/>
                </w:rPr>
                <w:t>5</w:t>
              </w:r>
            </w:ins>
          </w:p>
        </w:tc>
        <w:tc>
          <w:tcPr>
            <w:tcW w:w="1419" w:type="dxa"/>
            <w:tcBorders>
              <w:top w:val="nil"/>
              <w:left w:val="nil"/>
              <w:bottom w:val="nil"/>
              <w:right w:val="nil"/>
            </w:tcBorders>
            <w:shd w:val="clear" w:color="auto" w:fill="auto"/>
            <w:noWrap/>
            <w:vAlign w:val="bottom"/>
            <w:hideMark/>
          </w:tcPr>
          <w:p w14:paraId="41FE76FD" w14:textId="77777777" w:rsidR="00A011E2" w:rsidRPr="00A011E2" w:rsidRDefault="00A011E2" w:rsidP="00A011E2">
            <w:pPr>
              <w:jc w:val="right"/>
              <w:rPr>
                <w:ins w:id="579" w:author="Holly Celina Mcqueary" w:date="2019-09-17T10:46:00Z"/>
                <w:rFonts w:ascii="Calibri" w:eastAsia="Times New Roman" w:hAnsi="Calibri" w:cs="Times New Roman"/>
                <w:color w:val="000000"/>
              </w:rPr>
            </w:pPr>
            <w:ins w:id="580" w:author="Holly Celina Mcqueary" w:date="2019-09-17T10:46:00Z">
              <w:r w:rsidRPr="00A011E2">
                <w:rPr>
                  <w:rFonts w:ascii="Calibri" w:eastAsia="Times New Roman" w:hAnsi="Calibri" w:cs="Times New Roman"/>
                  <w:color w:val="000000"/>
                </w:rPr>
                <w:t>70</w:t>
              </w:r>
            </w:ins>
          </w:p>
        </w:tc>
        <w:tc>
          <w:tcPr>
            <w:tcW w:w="1419" w:type="dxa"/>
            <w:tcBorders>
              <w:top w:val="nil"/>
              <w:left w:val="nil"/>
              <w:bottom w:val="nil"/>
              <w:right w:val="nil"/>
            </w:tcBorders>
            <w:shd w:val="clear" w:color="auto" w:fill="auto"/>
            <w:noWrap/>
            <w:vAlign w:val="bottom"/>
            <w:hideMark/>
          </w:tcPr>
          <w:p w14:paraId="5A27A904" w14:textId="77777777" w:rsidR="00A011E2" w:rsidRPr="00A011E2" w:rsidRDefault="00A011E2" w:rsidP="00A011E2">
            <w:pPr>
              <w:jc w:val="right"/>
              <w:rPr>
                <w:ins w:id="581" w:author="Holly Celina Mcqueary" w:date="2019-09-17T10:46:00Z"/>
                <w:rFonts w:ascii="Calibri" w:eastAsia="Times New Roman" w:hAnsi="Calibri" w:cs="Times New Roman"/>
                <w:color w:val="000000"/>
              </w:rPr>
            </w:pPr>
            <w:ins w:id="582" w:author="Holly Celina Mcqueary" w:date="2019-09-17T10:46:00Z">
              <w:r w:rsidRPr="00A011E2">
                <w:rPr>
                  <w:rFonts w:ascii="Calibri" w:eastAsia="Times New Roman" w:hAnsi="Calibri" w:cs="Times New Roman"/>
                  <w:color w:val="000000"/>
                </w:rPr>
                <w:t>95.6521739</w:t>
              </w:r>
            </w:ins>
          </w:p>
        </w:tc>
      </w:tr>
      <w:tr w:rsidR="00A011E2" w:rsidRPr="00A011E2" w14:paraId="58BAA2FA" w14:textId="77777777" w:rsidTr="00A011E2">
        <w:trPr>
          <w:trHeight w:val="320"/>
          <w:ins w:id="583" w:author="Holly Celina Mcqueary" w:date="2019-09-17T10:46:00Z"/>
        </w:trPr>
        <w:tc>
          <w:tcPr>
            <w:tcW w:w="1300" w:type="dxa"/>
            <w:tcBorders>
              <w:top w:val="nil"/>
              <w:left w:val="nil"/>
              <w:bottom w:val="nil"/>
              <w:right w:val="nil"/>
            </w:tcBorders>
            <w:shd w:val="clear" w:color="auto" w:fill="auto"/>
            <w:noWrap/>
            <w:vAlign w:val="bottom"/>
            <w:hideMark/>
          </w:tcPr>
          <w:p w14:paraId="184B6C05" w14:textId="77777777" w:rsidR="00A011E2" w:rsidRPr="00A011E2" w:rsidRDefault="00A011E2" w:rsidP="00A011E2">
            <w:pPr>
              <w:rPr>
                <w:ins w:id="584" w:author="Holly Celina Mcqueary" w:date="2019-09-17T10:46:00Z"/>
                <w:rFonts w:ascii="Calibri" w:eastAsia="Times New Roman" w:hAnsi="Calibri" w:cs="Times New Roman"/>
                <w:color w:val="000000"/>
              </w:rPr>
            </w:pPr>
            <w:ins w:id="585" w:author="Holly Celina Mcqueary" w:date="2019-09-17T10:46:00Z">
              <w:r w:rsidRPr="00A011E2">
                <w:rPr>
                  <w:rFonts w:ascii="Calibri" w:eastAsia="Times New Roman" w:hAnsi="Calibri" w:cs="Times New Roman"/>
                  <w:color w:val="000000"/>
                </w:rPr>
                <w:t>GC 59</w:t>
              </w:r>
            </w:ins>
          </w:p>
        </w:tc>
        <w:tc>
          <w:tcPr>
            <w:tcW w:w="1345" w:type="dxa"/>
            <w:tcBorders>
              <w:top w:val="nil"/>
              <w:left w:val="nil"/>
              <w:bottom w:val="nil"/>
              <w:right w:val="nil"/>
            </w:tcBorders>
            <w:shd w:val="clear" w:color="auto" w:fill="auto"/>
            <w:noWrap/>
            <w:vAlign w:val="bottom"/>
            <w:hideMark/>
          </w:tcPr>
          <w:p w14:paraId="207BC805" w14:textId="77777777" w:rsidR="00A011E2" w:rsidRPr="00A011E2" w:rsidRDefault="00A011E2" w:rsidP="00A011E2">
            <w:pPr>
              <w:jc w:val="right"/>
              <w:rPr>
                <w:ins w:id="586" w:author="Holly Celina Mcqueary" w:date="2019-09-17T10:46:00Z"/>
                <w:rFonts w:ascii="Calibri" w:eastAsia="Times New Roman" w:hAnsi="Calibri" w:cs="Times New Roman"/>
                <w:color w:val="000000"/>
              </w:rPr>
            </w:pPr>
            <w:ins w:id="587" w:author="Holly Celina Mcqueary" w:date="2019-09-17T10:46:00Z">
              <w:r w:rsidRPr="00A011E2">
                <w:rPr>
                  <w:rFonts w:ascii="Calibri" w:eastAsia="Times New Roman" w:hAnsi="Calibri" w:cs="Times New Roman"/>
                  <w:color w:val="000000"/>
                </w:rPr>
                <w:t>7</w:t>
              </w:r>
            </w:ins>
          </w:p>
        </w:tc>
        <w:tc>
          <w:tcPr>
            <w:tcW w:w="1419" w:type="dxa"/>
            <w:tcBorders>
              <w:top w:val="nil"/>
              <w:left w:val="nil"/>
              <w:bottom w:val="nil"/>
              <w:right w:val="nil"/>
            </w:tcBorders>
            <w:shd w:val="clear" w:color="auto" w:fill="auto"/>
            <w:noWrap/>
            <w:vAlign w:val="bottom"/>
            <w:hideMark/>
          </w:tcPr>
          <w:p w14:paraId="47B5373E" w14:textId="77777777" w:rsidR="00A011E2" w:rsidRPr="00A011E2" w:rsidRDefault="00A011E2" w:rsidP="00A011E2">
            <w:pPr>
              <w:jc w:val="right"/>
              <w:rPr>
                <w:ins w:id="588" w:author="Holly Celina Mcqueary" w:date="2019-09-17T10:46:00Z"/>
                <w:rFonts w:ascii="Calibri" w:eastAsia="Times New Roman" w:hAnsi="Calibri" w:cs="Times New Roman"/>
                <w:color w:val="000000"/>
              </w:rPr>
            </w:pPr>
            <w:ins w:id="589" w:author="Holly Celina Mcqueary" w:date="2019-09-17T10:46:00Z">
              <w:r w:rsidRPr="00A011E2">
                <w:rPr>
                  <w:rFonts w:ascii="Calibri" w:eastAsia="Times New Roman" w:hAnsi="Calibri" w:cs="Times New Roman"/>
                  <w:color w:val="000000"/>
                </w:rPr>
                <w:t>63.1578947</w:t>
              </w:r>
            </w:ins>
          </w:p>
        </w:tc>
        <w:tc>
          <w:tcPr>
            <w:tcW w:w="1419" w:type="dxa"/>
            <w:tcBorders>
              <w:top w:val="nil"/>
              <w:left w:val="nil"/>
              <w:bottom w:val="nil"/>
              <w:right w:val="nil"/>
            </w:tcBorders>
            <w:shd w:val="clear" w:color="auto" w:fill="auto"/>
            <w:noWrap/>
            <w:vAlign w:val="bottom"/>
            <w:hideMark/>
          </w:tcPr>
          <w:p w14:paraId="0E150DAF" w14:textId="77777777" w:rsidR="00A011E2" w:rsidRPr="00A011E2" w:rsidRDefault="00A011E2" w:rsidP="00A011E2">
            <w:pPr>
              <w:jc w:val="right"/>
              <w:rPr>
                <w:ins w:id="590" w:author="Holly Celina Mcqueary" w:date="2019-09-17T10:46:00Z"/>
                <w:rFonts w:ascii="Calibri" w:eastAsia="Times New Roman" w:hAnsi="Calibri" w:cs="Times New Roman"/>
                <w:color w:val="000000"/>
              </w:rPr>
            </w:pPr>
            <w:ins w:id="591" w:author="Holly Celina Mcqueary" w:date="2019-09-17T10:46:00Z">
              <w:r w:rsidRPr="00A011E2">
                <w:rPr>
                  <w:rFonts w:ascii="Calibri" w:eastAsia="Times New Roman" w:hAnsi="Calibri" w:cs="Times New Roman"/>
                  <w:color w:val="000000"/>
                </w:rPr>
                <w:t>79.1304348</w:t>
              </w:r>
            </w:ins>
          </w:p>
        </w:tc>
      </w:tr>
      <w:tr w:rsidR="00A011E2" w:rsidRPr="00A011E2" w14:paraId="258E83E1" w14:textId="77777777" w:rsidTr="00A011E2">
        <w:trPr>
          <w:trHeight w:val="320"/>
          <w:ins w:id="592" w:author="Holly Celina Mcqueary" w:date="2019-09-17T10:46:00Z"/>
        </w:trPr>
        <w:tc>
          <w:tcPr>
            <w:tcW w:w="1300" w:type="dxa"/>
            <w:tcBorders>
              <w:top w:val="nil"/>
              <w:left w:val="nil"/>
              <w:bottom w:val="nil"/>
              <w:right w:val="nil"/>
            </w:tcBorders>
            <w:shd w:val="clear" w:color="auto" w:fill="auto"/>
            <w:noWrap/>
            <w:vAlign w:val="bottom"/>
            <w:hideMark/>
          </w:tcPr>
          <w:p w14:paraId="0B0B37B3" w14:textId="77777777" w:rsidR="00A011E2" w:rsidRPr="00A011E2" w:rsidRDefault="00A011E2" w:rsidP="00A011E2">
            <w:pPr>
              <w:rPr>
                <w:ins w:id="593" w:author="Holly Celina Mcqueary" w:date="2019-09-17T10:46:00Z"/>
                <w:rFonts w:ascii="Calibri" w:eastAsia="Times New Roman" w:hAnsi="Calibri" w:cs="Times New Roman"/>
                <w:color w:val="000000"/>
              </w:rPr>
            </w:pPr>
            <w:ins w:id="594" w:author="Holly Celina Mcqueary" w:date="2019-09-17T10:46:00Z">
              <w:r w:rsidRPr="00A011E2">
                <w:rPr>
                  <w:rFonts w:ascii="Calibri" w:eastAsia="Times New Roman" w:hAnsi="Calibri" w:cs="Times New Roman"/>
                  <w:color w:val="000000"/>
                </w:rPr>
                <w:t>GC 61</w:t>
              </w:r>
            </w:ins>
          </w:p>
        </w:tc>
        <w:tc>
          <w:tcPr>
            <w:tcW w:w="1345" w:type="dxa"/>
            <w:tcBorders>
              <w:top w:val="nil"/>
              <w:left w:val="nil"/>
              <w:bottom w:val="nil"/>
              <w:right w:val="nil"/>
            </w:tcBorders>
            <w:shd w:val="clear" w:color="auto" w:fill="auto"/>
            <w:noWrap/>
            <w:vAlign w:val="bottom"/>
            <w:hideMark/>
          </w:tcPr>
          <w:p w14:paraId="48649090" w14:textId="77777777" w:rsidR="00A011E2" w:rsidRPr="00A011E2" w:rsidRDefault="00A011E2" w:rsidP="00A011E2">
            <w:pPr>
              <w:jc w:val="right"/>
              <w:rPr>
                <w:ins w:id="595" w:author="Holly Celina Mcqueary" w:date="2019-09-17T10:46:00Z"/>
                <w:rFonts w:ascii="Calibri" w:eastAsia="Times New Roman" w:hAnsi="Calibri" w:cs="Times New Roman"/>
                <w:color w:val="000000"/>
              </w:rPr>
            </w:pPr>
            <w:ins w:id="596" w:author="Holly Celina Mcqueary" w:date="2019-09-17T10:46:00Z">
              <w:r w:rsidRPr="00A011E2">
                <w:rPr>
                  <w:rFonts w:ascii="Calibri" w:eastAsia="Times New Roman" w:hAnsi="Calibri" w:cs="Times New Roman"/>
                  <w:color w:val="000000"/>
                </w:rPr>
                <w:t>7</w:t>
              </w:r>
            </w:ins>
          </w:p>
        </w:tc>
        <w:tc>
          <w:tcPr>
            <w:tcW w:w="1419" w:type="dxa"/>
            <w:tcBorders>
              <w:top w:val="nil"/>
              <w:left w:val="nil"/>
              <w:bottom w:val="nil"/>
              <w:right w:val="nil"/>
            </w:tcBorders>
            <w:shd w:val="clear" w:color="auto" w:fill="auto"/>
            <w:noWrap/>
            <w:vAlign w:val="bottom"/>
            <w:hideMark/>
          </w:tcPr>
          <w:p w14:paraId="550AC98A" w14:textId="77777777" w:rsidR="00A011E2" w:rsidRPr="00A011E2" w:rsidRDefault="00A011E2" w:rsidP="00A011E2">
            <w:pPr>
              <w:jc w:val="right"/>
              <w:rPr>
                <w:ins w:id="597" w:author="Holly Celina Mcqueary" w:date="2019-09-17T10:46:00Z"/>
                <w:rFonts w:ascii="Calibri" w:eastAsia="Times New Roman" w:hAnsi="Calibri" w:cs="Times New Roman"/>
                <w:color w:val="000000"/>
              </w:rPr>
            </w:pPr>
            <w:ins w:id="598" w:author="Holly Celina Mcqueary" w:date="2019-09-17T10:46:00Z">
              <w:r w:rsidRPr="00A011E2">
                <w:rPr>
                  <w:rFonts w:ascii="Calibri" w:eastAsia="Times New Roman" w:hAnsi="Calibri" w:cs="Times New Roman"/>
                  <w:color w:val="000000"/>
                </w:rPr>
                <w:t>68.4210526</w:t>
              </w:r>
            </w:ins>
          </w:p>
        </w:tc>
        <w:tc>
          <w:tcPr>
            <w:tcW w:w="1419" w:type="dxa"/>
            <w:tcBorders>
              <w:top w:val="nil"/>
              <w:left w:val="nil"/>
              <w:bottom w:val="nil"/>
              <w:right w:val="nil"/>
            </w:tcBorders>
            <w:shd w:val="clear" w:color="auto" w:fill="auto"/>
            <w:noWrap/>
            <w:vAlign w:val="bottom"/>
            <w:hideMark/>
          </w:tcPr>
          <w:p w14:paraId="19E29C2F" w14:textId="77777777" w:rsidR="00A011E2" w:rsidRPr="00A011E2" w:rsidRDefault="00A011E2" w:rsidP="00A011E2">
            <w:pPr>
              <w:jc w:val="right"/>
              <w:rPr>
                <w:ins w:id="599" w:author="Holly Celina Mcqueary" w:date="2019-09-17T10:46:00Z"/>
                <w:rFonts w:ascii="Calibri" w:eastAsia="Times New Roman" w:hAnsi="Calibri" w:cs="Times New Roman"/>
                <w:color w:val="000000"/>
              </w:rPr>
            </w:pPr>
            <w:ins w:id="600" w:author="Holly Celina Mcqueary" w:date="2019-09-17T10:46:00Z">
              <w:r w:rsidRPr="00A011E2">
                <w:rPr>
                  <w:rFonts w:ascii="Calibri" w:eastAsia="Times New Roman" w:hAnsi="Calibri" w:cs="Times New Roman"/>
                  <w:color w:val="000000"/>
                </w:rPr>
                <w:t>86.0869565</w:t>
              </w:r>
            </w:ins>
          </w:p>
        </w:tc>
      </w:tr>
      <w:tr w:rsidR="00A011E2" w:rsidRPr="00A011E2" w14:paraId="084E7BEC" w14:textId="77777777" w:rsidTr="00A011E2">
        <w:trPr>
          <w:trHeight w:val="320"/>
          <w:ins w:id="601" w:author="Holly Celina Mcqueary" w:date="2019-09-17T10:46:00Z"/>
        </w:trPr>
        <w:tc>
          <w:tcPr>
            <w:tcW w:w="1300" w:type="dxa"/>
            <w:tcBorders>
              <w:top w:val="nil"/>
              <w:left w:val="nil"/>
              <w:bottom w:val="nil"/>
              <w:right w:val="nil"/>
            </w:tcBorders>
            <w:shd w:val="clear" w:color="auto" w:fill="auto"/>
            <w:noWrap/>
            <w:vAlign w:val="bottom"/>
            <w:hideMark/>
          </w:tcPr>
          <w:p w14:paraId="6766092E" w14:textId="77777777" w:rsidR="00A011E2" w:rsidRPr="00A011E2" w:rsidRDefault="00A011E2" w:rsidP="00A011E2">
            <w:pPr>
              <w:rPr>
                <w:ins w:id="602" w:author="Holly Celina Mcqueary" w:date="2019-09-17T10:46:00Z"/>
                <w:rFonts w:ascii="Calibri" w:eastAsia="Times New Roman" w:hAnsi="Calibri" w:cs="Times New Roman"/>
                <w:color w:val="000000"/>
              </w:rPr>
            </w:pPr>
            <w:ins w:id="603" w:author="Holly Celina Mcqueary" w:date="2019-09-17T10:46:00Z">
              <w:r w:rsidRPr="00A011E2">
                <w:rPr>
                  <w:rFonts w:ascii="Calibri" w:eastAsia="Times New Roman" w:hAnsi="Calibri" w:cs="Times New Roman"/>
                  <w:color w:val="000000"/>
                </w:rPr>
                <w:t>MA 108</w:t>
              </w:r>
            </w:ins>
          </w:p>
        </w:tc>
        <w:tc>
          <w:tcPr>
            <w:tcW w:w="1345" w:type="dxa"/>
            <w:tcBorders>
              <w:top w:val="nil"/>
              <w:left w:val="nil"/>
              <w:bottom w:val="nil"/>
              <w:right w:val="nil"/>
            </w:tcBorders>
            <w:shd w:val="clear" w:color="auto" w:fill="auto"/>
            <w:noWrap/>
            <w:vAlign w:val="bottom"/>
            <w:hideMark/>
          </w:tcPr>
          <w:p w14:paraId="507B1DA0" w14:textId="77777777" w:rsidR="00A011E2" w:rsidRPr="00A011E2" w:rsidRDefault="00A011E2" w:rsidP="00A011E2">
            <w:pPr>
              <w:jc w:val="right"/>
              <w:rPr>
                <w:ins w:id="604" w:author="Holly Celina Mcqueary" w:date="2019-09-17T10:46:00Z"/>
                <w:rFonts w:ascii="Calibri" w:eastAsia="Times New Roman" w:hAnsi="Calibri" w:cs="Times New Roman"/>
                <w:color w:val="000000"/>
              </w:rPr>
            </w:pPr>
            <w:ins w:id="605" w:author="Holly Celina Mcqueary" w:date="2019-09-17T10:46:00Z">
              <w:r w:rsidRPr="00A011E2">
                <w:rPr>
                  <w:rFonts w:ascii="Calibri" w:eastAsia="Times New Roman" w:hAnsi="Calibri" w:cs="Times New Roman"/>
                  <w:color w:val="000000"/>
                </w:rPr>
                <w:t>8</w:t>
              </w:r>
            </w:ins>
          </w:p>
        </w:tc>
        <w:tc>
          <w:tcPr>
            <w:tcW w:w="1419" w:type="dxa"/>
            <w:tcBorders>
              <w:top w:val="nil"/>
              <w:left w:val="nil"/>
              <w:bottom w:val="nil"/>
              <w:right w:val="nil"/>
            </w:tcBorders>
            <w:shd w:val="clear" w:color="auto" w:fill="auto"/>
            <w:noWrap/>
            <w:vAlign w:val="bottom"/>
            <w:hideMark/>
          </w:tcPr>
          <w:p w14:paraId="1E2C5CE4" w14:textId="77777777" w:rsidR="00A011E2" w:rsidRPr="00A011E2" w:rsidRDefault="00A011E2" w:rsidP="00A011E2">
            <w:pPr>
              <w:jc w:val="right"/>
              <w:rPr>
                <w:ins w:id="606" w:author="Holly Celina Mcqueary" w:date="2019-09-17T10:46:00Z"/>
                <w:rFonts w:ascii="Calibri" w:eastAsia="Times New Roman" w:hAnsi="Calibri" w:cs="Times New Roman"/>
                <w:color w:val="000000"/>
              </w:rPr>
            </w:pPr>
            <w:ins w:id="607" w:author="Holly Celina Mcqueary" w:date="2019-09-17T10:46:00Z">
              <w:r w:rsidRPr="00A011E2">
                <w:rPr>
                  <w:rFonts w:ascii="Calibri" w:eastAsia="Times New Roman" w:hAnsi="Calibri" w:cs="Times New Roman"/>
                  <w:color w:val="000000"/>
                </w:rPr>
                <w:t>16.6666667</w:t>
              </w:r>
            </w:ins>
          </w:p>
        </w:tc>
        <w:tc>
          <w:tcPr>
            <w:tcW w:w="1419" w:type="dxa"/>
            <w:tcBorders>
              <w:top w:val="nil"/>
              <w:left w:val="nil"/>
              <w:bottom w:val="nil"/>
              <w:right w:val="nil"/>
            </w:tcBorders>
            <w:shd w:val="clear" w:color="auto" w:fill="auto"/>
            <w:noWrap/>
            <w:vAlign w:val="bottom"/>
            <w:hideMark/>
          </w:tcPr>
          <w:p w14:paraId="26F46189" w14:textId="77777777" w:rsidR="00A011E2" w:rsidRPr="00A011E2" w:rsidRDefault="00A011E2" w:rsidP="00A011E2">
            <w:pPr>
              <w:jc w:val="right"/>
              <w:rPr>
                <w:ins w:id="608" w:author="Holly Celina Mcqueary" w:date="2019-09-17T10:46:00Z"/>
                <w:rFonts w:ascii="Calibri" w:eastAsia="Times New Roman" w:hAnsi="Calibri" w:cs="Times New Roman"/>
                <w:color w:val="000000"/>
              </w:rPr>
            </w:pPr>
            <w:ins w:id="609" w:author="Holly Celina Mcqueary" w:date="2019-09-17T10:46:00Z">
              <w:r w:rsidRPr="00A011E2">
                <w:rPr>
                  <w:rFonts w:ascii="Calibri" w:eastAsia="Times New Roman" w:hAnsi="Calibri" w:cs="Times New Roman"/>
                  <w:color w:val="000000"/>
                </w:rPr>
                <w:t>30.4347826</w:t>
              </w:r>
            </w:ins>
          </w:p>
        </w:tc>
      </w:tr>
      <w:tr w:rsidR="00A011E2" w:rsidRPr="00A011E2" w14:paraId="43B459BF" w14:textId="77777777" w:rsidTr="00A011E2">
        <w:trPr>
          <w:trHeight w:val="320"/>
          <w:ins w:id="610" w:author="Holly Celina Mcqueary" w:date="2019-09-17T10:46:00Z"/>
        </w:trPr>
        <w:tc>
          <w:tcPr>
            <w:tcW w:w="1300" w:type="dxa"/>
            <w:tcBorders>
              <w:top w:val="nil"/>
              <w:left w:val="nil"/>
              <w:bottom w:val="nil"/>
              <w:right w:val="nil"/>
            </w:tcBorders>
            <w:shd w:val="clear" w:color="auto" w:fill="auto"/>
            <w:noWrap/>
            <w:vAlign w:val="bottom"/>
            <w:hideMark/>
          </w:tcPr>
          <w:p w14:paraId="45F4B439" w14:textId="77777777" w:rsidR="00A011E2" w:rsidRPr="00A011E2" w:rsidRDefault="00A011E2" w:rsidP="00A011E2">
            <w:pPr>
              <w:rPr>
                <w:ins w:id="611" w:author="Holly Celina Mcqueary" w:date="2019-09-17T10:46:00Z"/>
                <w:rFonts w:ascii="Calibri" w:eastAsia="Times New Roman" w:hAnsi="Calibri" w:cs="Times New Roman"/>
                <w:color w:val="000000"/>
              </w:rPr>
            </w:pPr>
            <w:ins w:id="612" w:author="Holly Celina Mcqueary" w:date="2019-09-17T10:46:00Z">
              <w:r w:rsidRPr="00A011E2">
                <w:rPr>
                  <w:rFonts w:ascii="Calibri" w:eastAsia="Times New Roman" w:hAnsi="Calibri" w:cs="Times New Roman"/>
                  <w:color w:val="000000"/>
                </w:rPr>
                <w:t>MA 152</w:t>
              </w:r>
            </w:ins>
          </w:p>
        </w:tc>
        <w:tc>
          <w:tcPr>
            <w:tcW w:w="1345" w:type="dxa"/>
            <w:tcBorders>
              <w:top w:val="nil"/>
              <w:left w:val="nil"/>
              <w:bottom w:val="nil"/>
              <w:right w:val="nil"/>
            </w:tcBorders>
            <w:shd w:val="clear" w:color="auto" w:fill="auto"/>
            <w:noWrap/>
            <w:vAlign w:val="bottom"/>
            <w:hideMark/>
          </w:tcPr>
          <w:p w14:paraId="57B2BDFB" w14:textId="77777777" w:rsidR="00A011E2" w:rsidRPr="00A011E2" w:rsidRDefault="00A011E2" w:rsidP="00A011E2">
            <w:pPr>
              <w:jc w:val="right"/>
              <w:rPr>
                <w:ins w:id="613" w:author="Holly Celina Mcqueary" w:date="2019-09-17T10:46:00Z"/>
                <w:rFonts w:ascii="Calibri" w:eastAsia="Times New Roman" w:hAnsi="Calibri" w:cs="Times New Roman"/>
                <w:color w:val="000000"/>
              </w:rPr>
            </w:pPr>
            <w:ins w:id="614" w:author="Holly Celina Mcqueary" w:date="2019-09-17T10:46:00Z">
              <w:r w:rsidRPr="00A011E2">
                <w:rPr>
                  <w:rFonts w:ascii="Calibri" w:eastAsia="Times New Roman" w:hAnsi="Calibri" w:cs="Times New Roman"/>
                  <w:color w:val="000000"/>
                </w:rPr>
                <w:t>8</w:t>
              </w:r>
            </w:ins>
          </w:p>
        </w:tc>
        <w:tc>
          <w:tcPr>
            <w:tcW w:w="1419" w:type="dxa"/>
            <w:tcBorders>
              <w:top w:val="nil"/>
              <w:left w:val="nil"/>
              <w:bottom w:val="nil"/>
              <w:right w:val="nil"/>
            </w:tcBorders>
            <w:shd w:val="clear" w:color="auto" w:fill="auto"/>
            <w:noWrap/>
            <w:vAlign w:val="bottom"/>
            <w:hideMark/>
          </w:tcPr>
          <w:p w14:paraId="7F2F26C3" w14:textId="77777777" w:rsidR="00A011E2" w:rsidRPr="00A011E2" w:rsidRDefault="00A011E2" w:rsidP="00A011E2">
            <w:pPr>
              <w:jc w:val="right"/>
              <w:rPr>
                <w:ins w:id="615" w:author="Holly Celina Mcqueary" w:date="2019-09-17T10:46:00Z"/>
                <w:rFonts w:ascii="Calibri" w:eastAsia="Times New Roman" w:hAnsi="Calibri" w:cs="Times New Roman"/>
                <w:color w:val="000000"/>
              </w:rPr>
            </w:pPr>
            <w:ins w:id="616" w:author="Holly Celina Mcqueary" w:date="2019-09-17T10:46:00Z">
              <w:r w:rsidRPr="00A011E2">
                <w:rPr>
                  <w:rFonts w:ascii="Calibri" w:eastAsia="Times New Roman" w:hAnsi="Calibri" w:cs="Times New Roman"/>
                  <w:color w:val="000000"/>
                </w:rPr>
                <w:t>66.6666667</w:t>
              </w:r>
            </w:ins>
          </w:p>
        </w:tc>
        <w:tc>
          <w:tcPr>
            <w:tcW w:w="1419" w:type="dxa"/>
            <w:tcBorders>
              <w:top w:val="nil"/>
              <w:left w:val="nil"/>
              <w:bottom w:val="nil"/>
              <w:right w:val="nil"/>
            </w:tcBorders>
            <w:shd w:val="clear" w:color="auto" w:fill="auto"/>
            <w:noWrap/>
            <w:vAlign w:val="bottom"/>
            <w:hideMark/>
          </w:tcPr>
          <w:p w14:paraId="4EEF0C36" w14:textId="2E49B095" w:rsidR="00A011E2" w:rsidRPr="00A011E2" w:rsidRDefault="00A011E2" w:rsidP="00A011E2">
            <w:pPr>
              <w:jc w:val="right"/>
              <w:rPr>
                <w:ins w:id="617" w:author="Holly Celina Mcqueary" w:date="2019-09-17T10:46:00Z"/>
                <w:rFonts w:ascii="Calibri" w:eastAsia="Times New Roman" w:hAnsi="Calibri" w:cs="Times New Roman"/>
                <w:color w:val="000000"/>
              </w:rPr>
            </w:pPr>
            <w:ins w:id="618" w:author="Holly Celina Mcqueary" w:date="2019-09-17T10:47:00Z">
              <w:r w:rsidRPr="00A011E2">
                <w:rPr>
                  <w:rFonts w:ascii="Calibri" w:eastAsia="Times New Roman" w:hAnsi="Calibri" w:cs="Times New Roman"/>
                  <w:color w:val="000000"/>
                </w:rPr>
                <w:t>95.6521739</w:t>
              </w:r>
            </w:ins>
          </w:p>
        </w:tc>
      </w:tr>
      <w:tr w:rsidR="00A011E2" w:rsidRPr="00A011E2" w14:paraId="1E78DCDF" w14:textId="77777777" w:rsidTr="00A011E2">
        <w:trPr>
          <w:trHeight w:val="320"/>
          <w:ins w:id="619" w:author="Holly Celina Mcqueary" w:date="2019-09-17T10:46:00Z"/>
        </w:trPr>
        <w:tc>
          <w:tcPr>
            <w:tcW w:w="1300" w:type="dxa"/>
            <w:tcBorders>
              <w:top w:val="nil"/>
              <w:left w:val="nil"/>
              <w:bottom w:val="nil"/>
              <w:right w:val="nil"/>
            </w:tcBorders>
            <w:shd w:val="clear" w:color="auto" w:fill="auto"/>
            <w:noWrap/>
            <w:vAlign w:val="bottom"/>
            <w:hideMark/>
          </w:tcPr>
          <w:p w14:paraId="78E3BDF7" w14:textId="77777777" w:rsidR="00A011E2" w:rsidRPr="00A011E2" w:rsidRDefault="00A011E2" w:rsidP="00A011E2">
            <w:pPr>
              <w:rPr>
                <w:ins w:id="620" w:author="Holly Celina Mcqueary" w:date="2019-09-17T10:46:00Z"/>
                <w:rFonts w:ascii="Calibri" w:eastAsia="Times New Roman" w:hAnsi="Calibri" w:cs="Times New Roman"/>
                <w:color w:val="000000"/>
              </w:rPr>
            </w:pPr>
            <w:ins w:id="621" w:author="Holly Celina Mcqueary" w:date="2019-09-17T10:46:00Z">
              <w:r w:rsidRPr="00A011E2">
                <w:rPr>
                  <w:rFonts w:ascii="Calibri" w:eastAsia="Times New Roman" w:hAnsi="Calibri" w:cs="Times New Roman"/>
                  <w:color w:val="000000"/>
                </w:rPr>
                <w:t>MA 15</w:t>
              </w:r>
            </w:ins>
          </w:p>
        </w:tc>
        <w:tc>
          <w:tcPr>
            <w:tcW w:w="1345" w:type="dxa"/>
            <w:tcBorders>
              <w:top w:val="nil"/>
              <w:left w:val="nil"/>
              <w:bottom w:val="nil"/>
              <w:right w:val="nil"/>
            </w:tcBorders>
            <w:shd w:val="clear" w:color="auto" w:fill="auto"/>
            <w:noWrap/>
            <w:vAlign w:val="bottom"/>
            <w:hideMark/>
          </w:tcPr>
          <w:p w14:paraId="53FB94CE" w14:textId="77777777" w:rsidR="00A011E2" w:rsidRPr="00A011E2" w:rsidRDefault="00A011E2" w:rsidP="00A011E2">
            <w:pPr>
              <w:jc w:val="right"/>
              <w:rPr>
                <w:ins w:id="622" w:author="Holly Celina Mcqueary" w:date="2019-09-17T10:46:00Z"/>
                <w:rFonts w:ascii="Calibri" w:eastAsia="Times New Roman" w:hAnsi="Calibri" w:cs="Times New Roman"/>
                <w:color w:val="000000"/>
              </w:rPr>
            </w:pPr>
            <w:ins w:id="623" w:author="Holly Celina Mcqueary" w:date="2019-09-17T10:46:00Z">
              <w:r w:rsidRPr="00A011E2">
                <w:rPr>
                  <w:rFonts w:ascii="Calibri" w:eastAsia="Times New Roman" w:hAnsi="Calibri" w:cs="Times New Roman"/>
                  <w:color w:val="000000"/>
                </w:rPr>
                <w:t>9</w:t>
              </w:r>
            </w:ins>
          </w:p>
        </w:tc>
        <w:tc>
          <w:tcPr>
            <w:tcW w:w="1419" w:type="dxa"/>
            <w:tcBorders>
              <w:top w:val="nil"/>
              <w:left w:val="nil"/>
              <w:bottom w:val="nil"/>
              <w:right w:val="nil"/>
            </w:tcBorders>
            <w:shd w:val="clear" w:color="auto" w:fill="auto"/>
            <w:noWrap/>
            <w:vAlign w:val="bottom"/>
            <w:hideMark/>
          </w:tcPr>
          <w:p w14:paraId="75888836" w14:textId="77777777" w:rsidR="00A011E2" w:rsidRPr="00A011E2" w:rsidRDefault="00A011E2" w:rsidP="00A011E2">
            <w:pPr>
              <w:jc w:val="right"/>
              <w:rPr>
                <w:ins w:id="624" w:author="Holly Celina Mcqueary" w:date="2019-09-17T10:46:00Z"/>
                <w:rFonts w:ascii="Calibri" w:eastAsia="Times New Roman" w:hAnsi="Calibri" w:cs="Times New Roman"/>
                <w:color w:val="000000"/>
              </w:rPr>
            </w:pPr>
            <w:ins w:id="625" w:author="Holly Celina Mcqueary" w:date="2019-09-17T10:46:00Z">
              <w:r w:rsidRPr="00A011E2">
                <w:rPr>
                  <w:rFonts w:ascii="Calibri" w:eastAsia="Times New Roman" w:hAnsi="Calibri" w:cs="Times New Roman"/>
                  <w:color w:val="000000"/>
                </w:rPr>
                <w:t>0</w:t>
              </w:r>
            </w:ins>
          </w:p>
        </w:tc>
        <w:tc>
          <w:tcPr>
            <w:tcW w:w="1419" w:type="dxa"/>
            <w:tcBorders>
              <w:top w:val="nil"/>
              <w:left w:val="nil"/>
              <w:bottom w:val="nil"/>
              <w:right w:val="nil"/>
            </w:tcBorders>
            <w:shd w:val="clear" w:color="auto" w:fill="auto"/>
            <w:noWrap/>
            <w:vAlign w:val="bottom"/>
            <w:hideMark/>
          </w:tcPr>
          <w:p w14:paraId="11DE769B" w14:textId="77777777" w:rsidR="00A011E2" w:rsidRPr="00A011E2" w:rsidRDefault="00A011E2" w:rsidP="00A011E2">
            <w:pPr>
              <w:jc w:val="right"/>
              <w:rPr>
                <w:ins w:id="626" w:author="Holly Celina Mcqueary" w:date="2019-09-17T10:46:00Z"/>
                <w:rFonts w:ascii="Calibri" w:eastAsia="Times New Roman" w:hAnsi="Calibri" w:cs="Times New Roman"/>
                <w:color w:val="000000"/>
              </w:rPr>
            </w:pPr>
            <w:ins w:id="627" w:author="Holly Celina Mcqueary" w:date="2019-09-17T10:46:00Z">
              <w:r w:rsidRPr="00A011E2">
                <w:rPr>
                  <w:rFonts w:ascii="Calibri" w:eastAsia="Times New Roman" w:hAnsi="Calibri" w:cs="Times New Roman"/>
                  <w:color w:val="000000"/>
                </w:rPr>
                <w:t>93.0434783</w:t>
              </w:r>
            </w:ins>
          </w:p>
        </w:tc>
      </w:tr>
      <w:tr w:rsidR="00A011E2" w:rsidRPr="00A011E2" w14:paraId="4F89D0C1" w14:textId="77777777" w:rsidTr="00A011E2">
        <w:trPr>
          <w:trHeight w:val="320"/>
          <w:ins w:id="628" w:author="Holly Celina Mcqueary" w:date="2019-09-17T10:46:00Z"/>
        </w:trPr>
        <w:tc>
          <w:tcPr>
            <w:tcW w:w="1300" w:type="dxa"/>
            <w:tcBorders>
              <w:top w:val="nil"/>
              <w:left w:val="nil"/>
              <w:bottom w:val="nil"/>
              <w:right w:val="nil"/>
            </w:tcBorders>
            <w:shd w:val="clear" w:color="auto" w:fill="auto"/>
            <w:noWrap/>
            <w:vAlign w:val="bottom"/>
            <w:hideMark/>
          </w:tcPr>
          <w:p w14:paraId="1DBE1235" w14:textId="77777777" w:rsidR="00A011E2" w:rsidRPr="00A011E2" w:rsidRDefault="00A011E2" w:rsidP="00A011E2">
            <w:pPr>
              <w:rPr>
                <w:ins w:id="629" w:author="Holly Celina Mcqueary" w:date="2019-09-17T10:46:00Z"/>
                <w:rFonts w:ascii="Calibri" w:eastAsia="Times New Roman" w:hAnsi="Calibri" w:cs="Times New Roman"/>
                <w:color w:val="000000"/>
              </w:rPr>
            </w:pPr>
            <w:ins w:id="630" w:author="Holly Celina Mcqueary" w:date="2019-09-17T10:46:00Z">
              <w:r w:rsidRPr="00A011E2">
                <w:rPr>
                  <w:rFonts w:ascii="Calibri" w:eastAsia="Times New Roman" w:hAnsi="Calibri" w:cs="Times New Roman"/>
                  <w:color w:val="000000"/>
                </w:rPr>
                <w:t>MA 29</w:t>
              </w:r>
            </w:ins>
          </w:p>
        </w:tc>
        <w:tc>
          <w:tcPr>
            <w:tcW w:w="1345" w:type="dxa"/>
            <w:tcBorders>
              <w:top w:val="nil"/>
              <w:left w:val="nil"/>
              <w:bottom w:val="nil"/>
              <w:right w:val="nil"/>
            </w:tcBorders>
            <w:shd w:val="clear" w:color="auto" w:fill="auto"/>
            <w:noWrap/>
            <w:vAlign w:val="bottom"/>
            <w:hideMark/>
          </w:tcPr>
          <w:p w14:paraId="1FCD41C4" w14:textId="77777777" w:rsidR="00A011E2" w:rsidRPr="00A011E2" w:rsidRDefault="00A011E2" w:rsidP="00A011E2">
            <w:pPr>
              <w:jc w:val="right"/>
              <w:rPr>
                <w:ins w:id="631" w:author="Holly Celina Mcqueary" w:date="2019-09-17T10:46:00Z"/>
                <w:rFonts w:ascii="Calibri" w:eastAsia="Times New Roman" w:hAnsi="Calibri" w:cs="Times New Roman"/>
                <w:color w:val="000000"/>
              </w:rPr>
            </w:pPr>
            <w:ins w:id="632" w:author="Holly Celina Mcqueary" w:date="2019-09-17T10:46:00Z">
              <w:r w:rsidRPr="00A011E2">
                <w:rPr>
                  <w:rFonts w:ascii="Calibri" w:eastAsia="Times New Roman" w:hAnsi="Calibri" w:cs="Times New Roman"/>
                  <w:color w:val="000000"/>
                </w:rPr>
                <w:t>9</w:t>
              </w:r>
            </w:ins>
          </w:p>
        </w:tc>
        <w:tc>
          <w:tcPr>
            <w:tcW w:w="1419" w:type="dxa"/>
            <w:tcBorders>
              <w:top w:val="nil"/>
              <w:left w:val="nil"/>
              <w:bottom w:val="nil"/>
              <w:right w:val="nil"/>
            </w:tcBorders>
            <w:shd w:val="clear" w:color="auto" w:fill="auto"/>
            <w:noWrap/>
            <w:vAlign w:val="bottom"/>
            <w:hideMark/>
          </w:tcPr>
          <w:p w14:paraId="2060ACC2" w14:textId="77777777" w:rsidR="00A011E2" w:rsidRPr="00A011E2" w:rsidRDefault="00A011E2" w:rsidP="00A011E2">
            <w:pPr>
              <w:jc w:val="right"/>
              <w:rPr>
                <w:ins w:id="633" w:author="Holly Celina Mcqueary" w:date="2019-09-17T10:46:00Z"/>
                <w:rFonts w:ascii="Calibri" w:eastAsia="Times New Roman" w:hAnsi="Calibri" w:cs="Times New Roman"/>
                <w:color w:val="000000"/>
              </w:rPr>
            </w:pPr>
            <w:ins w:id="634" w:author="Holly Celina Mcqueary" w:date="2019-09-17T10:46:00Z">
              <w:r w:rsidRPr="00A011E2">
                <w:rPr>
                  <w:rFonts w:ascii="Calibri" w:eastAsia="Times New Roman" w:hAnsi="Calibri" w:cs="Times New Roman"/>
                  <w:color w:val="000000"/>
                </w:rPr>
                <w:t>100</w:t>
              </w:r>
            </w:ins>
          </w:p>
        </w:tc>
        <w:tc>
          <w:tcPr>
            <w:tcW w:w="1419" w:type="dxa"/>
            <w:tcBorders>
              <w:top w:val="nil"/>
              <w:left w:val="nil"/>
              <w:bottom w:val="nil"/>
              <w:right w:val="nil"/>
            </w:tcBorders>
            <w:shd w:val="clear" w:color="auto" w:fill="auto"/>
            <w:noWrap/>
            <w:vAlign w:val="bottom"/>
            <w:hideMark/>
          </w:tcPr>
          <w:p w14:paraId="37D05CED" w14:textId="77777777" w:rsidR="00A011E2" w:rsidRPr="00A011E2" w:rsidRDefault="00A011E2" w:rsidP="00A011E2">
            <w:pPr>
              <w:jc w:val="right"/>
              <w:rPr>
                <w:ins w:id="635" w:author="Holly Celina Mcqueary" w:date="2019-09-17T10:46:00Z"/>
                <w:rFonts w:ascii="Calibri" w:eastAsia="Times New Roman" w:hAnsi="Calibri" w:cs="Times New Roman"/>
                <w:color w:val="000000"/>
              </w:rPr>
            </w:pPr>
            <w:ins w:id="636" w:author="Holly Celina Mcqueary" w:date="2019-09-17T10:46:00Z">
              <w:r w:rsidRPr="00A011E2">
                <w:rPr>
                  <w:rFonts w:ascii="Calibri" w:eastAsia="Times New Roman" w:hAnsi="Calibri" w:cs="Times New Roman"/>
                  <w:color w:val="000000"/>
                </w:rPr>
                <w:t>99.1304348</w:t>
              </w:r>
            </w:ins>
          </w:p>
        </w:tc>
      </w:tr>
      <w:tr w:rsidR="00A011E2" w:rsidRPr="00A011E2" w14:paraId="1DB1F0AE" w14:textId="77777777" w:rsidTr="00A011E2">
        <w:trPr>
          <w:trHeight w:val="320"/>
          <w:ins w:id="637" w:author="Holly Celina Mcqueary" w:date="2019-09-17T10:46:00Z"/>
        </w:trPr>
        <w:tc>
          <w:tcPr>
            <w:tcW w:w="1300" w:type="dxa"/>
            <w:tcBorders>
              <w:top w:val="nil"/>
              <w:left w:val="nil"/>
              <w:bottom w:val="nil"/>
              <w:right w:val="nil"/>
            </w:tcBorders>
            <w:shd w:val="clear" w:color="auto" w:fill="auto"/>
            <w:noWrap/>
            <w:vAlign w:val="bottom"/>
            <w:hideMark/>
          </w:tcPr>
          <w:p w14:paraId="751A6216" w14:textId="77777777" w:rsidR="00A011E2" w:rsidRPr="00A011E2" w:rsidRDefault="00A011E2" w:rsidP="00A011E2">
            <w:pPr>
              <w:rPr>
                <w:ins w:id="638" w:author="Holly Celina Mcqueary" w:date="2019-09-17T10:46:00Z"/>
                <w:rFonts w:ascii="Calibri" w:eastAsia="Times New Roman" w:hAnsi="Calibri" w:cs="Times New Roman"/>
                <w:color w:val="000000"/>
              </w:rPr>
            </w:pPr>
            <w:ins w:id="639" w:author="Holly Celina Mcqueary" w:date="2019-09-17T10:46:00Z">
              <w:r w:rsidRPr="00A011E2">
                <w:rPr>
                  <w:rFonts w:ascii="Calibri" w:eastAsia="Times New Roman" w:hAnsi="Calibri" w:cs="Times New Roman"/>
                  <w:color w:val="000000"/>
                </w:rPr>
                <w:t>MA 88</w:t>
              </w:r>
            </w:ins>
          </w:p>
        </w:tc>
        <w:tc>
          <w:tcPr>
            <w:tcW w:w="1345" w:type="dxa"/>
            <w:tcBorders>
              <w:top w:val="nil"/>
              <w:left w:val="nil"/>
              <w:bottom w:val="nil"/>
              <w:right w:val="nil"/>
            </w:tcBorders>
            <w:shd w:val="clear" w:color="auto" w:fill="auto"/>
            <w:noWrap/>
            <w:vAlign w:val="bottom"/>
            <w:hideMark/>
          </w:tcPr>
          <w:p w14:paraId="1031EE5D" w14:textId="77777777" w:rsidR="00A011E2" w:rsidRPr="00A011E2" w:rsidRDefault="00A011E2" w:rsidP="00A011E2">
            <w:pPr>
              <w:jc w:val="right"/>
              <w:rPr>
                <w:ins w:id="640" w:author="Holly Celina Mcqueary" w:date="2019-09-17T10:46:00Z"/>
                <w:rFonts w:ascii="Calibri" w:eastAsia="Times New Roman" w:hAnsi="Calibri" w:cs="Times New Roman"/>
                <w:color w:val="000000"/>
              </w:rPr>
            </w:pPr>
            <w:ins w:id="641" w:author="Holly Celina Mcqueary" w:date="2019-09-17T10:46:00Z">
              <w:r w:rsidRPr="00A011E2">
                <w:rPr>
                  <w:rFonts w:ascii="Calibri" w:eastAsia="Times New Roman" w:hAnsi="Calibri" w:cs="Times New Roman"/>
                  <w:color w:val="000000"/>
                </w:rPr>
                <w:t>9</w:t>
              </w:r>
            </w:ins>
          </w:p>
        </w:tc>
        <w:tc>
          <w:tcPr>
            <w:tcW w:w="1419" w:type="dxa"/>
            <w:tcBorders>
              <w:top w:val="nil"/>
              <w:left w:val="nil"/>
              <w:bottom w:val="nil"/>
              <w:right w:val="nil"/>
            </w:tcBorders>
            <w:shd w:val="clear" w:color="auto" w:fill="auto"/>
            <w:noWrap/>
            <w:vAlign w:val="bottom"/>
            <w:hideMark/>
          </w:tcPr>
          <w:p w14:paraId="66922FBD" w14:textId="77777777" w:rsidR="00A011E2" w:rsidRPr="00A011E2" w:rsidRDefault="00A011E2" w:rsidP="00A011E2">
            <w:pPr>
              <w:jc w:val="right"/>
              <w:rPr>
                <w:ins w:id="642" w:author="Holly Celina Mcqueary" w:date="2019-09-17T10:46:00Z"/>
                <w:rFonts w:ascii="Calibri" w:eastAsia="Times New Roman" w:hAnsi="Calibri" w:cs="Times New Roman"/>
                <w:color w:val="000000"/>
              </w:rPr>
            </w:pPr>
            <w:ins w:id="643" w:author="Holly Celina Mcqueary" w:date="2019-09-17T10:46:00Z">
              <w:r w:rsidRPr="00A011E2">
                <w:rPr>
                  <w:rFonts w:ascii="Calibri" w:eastAsia="Times New Roman" w:hAnsi="Calibri" w:cs="Times New Roman"/>
                  <w:color w:val="000000"/>
                </w:rPr>
                <w:t>0</w:t>
              </w:r>
            </w:ins>
          </w:p>
        </w:tc>
        <w:tc>
          <w:tcPr>
            <w:tcW w:w="1419" w:type="dxa"/>
            <w:tcBorders>
              <w:top w:val="nil"/>
              <w:left w:val="nil"/>
              <w:bottom w:val="nil"/>
              <w:right w:val="nil"/>
            </w:tcBorders>
            <w:shd w:val="clear" w:color="auto" w:fill="auto"/>
            <w:noWrap/>
            <w:vAlign w:val="bottom"/>
            <w:hideMark/>
          </w:tcPr>
          <w:p w14:paraId="113E4A38" w14:textId="77777777" w:rsidR="00A011E2" w:rsidRPr="00A011E2" w:rsidRDefault="00A011E2" w:rsidP="00A011E2">
            <w:pPr>
              <w:jc w:val="right"/>
              <w:rPr>
                <w:ins w:id="644" w:author="Holly Celina Mcqueary" w:date="2019-09-17T10:46:00Z"/>
                <w:rFonts w:ascii="Calibri" w:eastAsia="Times New Roman" w:hAnsi="Calibri" w:cs="Times New Roman"/>
                <w:color w:val="000000"/>
              </w:rPr>
            </w:pPr>
            <w:ins w:id="645" w:author="Holly Celina Mcqueary" w:date="2019-09-17T10:46:00Z">
              <w:r w:rsidRPr="00A011E2">
                <w:rPr>
                  <w:rFonts w:ascii="Calibri" w:eastAsia="Times New Roman" w:hAnsi="Calibri" w:cs="Times New Roman"/>
                  <w:color w:val="000000"/>
                </w:rPr>
                <w:t>80</w:t>
              </w:r>
            </w:ins>
          </w:p>
        </w:tc>
      </w:tr>
      <w:tr w:rsidR="00A011E2" w:rsidRPr="00A011E2" w14:paraId="2C9C5193" w14:textId="77777777" w:rsidTr="00A011E2">
        <w:trPr>
          <w:trHeight w:val="320"/>
          <w:ins w:id="646" w:author="Holly Celina Mcqueary" w:date="2019-09-17T10:46:00Z"/>
        </w:trPr>
        <w:tc>
          <w:tcPr>
            <w:tcW w:w="1300" w:type="dxa"/>
            <w:tcBorders>
              <w:top w:val="nil"/>
              <w:left w:val="nil"/>
              <w:bottom w:val="nil"/>
              <w:right w:val="nil"/>
            </w:tcBorders>
            <w:shd w:val="clear" w:color="auto" w:fill="auto"/>
            <w:noWrap/>
            <w:vAlign w:val="bottom"/>
            <w:hideMark/>
          </w:tcPr>
          <w:p w14:paraId="4E6B0EBD" w14:textId="77777777" w:rsidR="00A011E2" w:rsidRPr="00A011E2" w:rsidRDefault="00A011E2" w:rsidP="00A011E2">
            <w:pPr>
              <w:rPr>
                <w:ins w:id="647" w:author="Holly Celina Mcqueary" w:date="2019-09-17T10:46:00Z"/>
                <w:rFonts w:ascii="Calibri" w:eastAsia="Times New Roman" w:hAnsi="Calibri" w:cs="Times New Roman"/>
                <w:color w:val="000000"/>
              </w:rPr>
            </w:pPr>
            <w:ins w:id="648" w:author="Holly Celina Mcqueary" w:date="2019-09-17T10:46:00Z">
              <w:r w:rsidRPr="00A011E2">
                <w:rPr>
                  <w:rFonts w:ascii="Calibri" w:eastAsia="Times New Roman" w:hAnsi="Calibri" w:cs="Times New Roman"/>
                  <w:color w:val="000000"/>
                </w:rPr>
                <w:t>MA 108</w:t>
              </w:r>
            </w:ins>
          </w:p>
        </w:tc>
        <w:tc>
          <w:tcPr>
            <w:tcW w:w="1345" w:type="dxa"/>
            <w:tcBorders>
              <w:top w:val="nil"/>
              <w:left w:val="nil"/>
              <w:bottom w:val="nil"/>
              <w:right w:val="nil"/>
            </w:tcBorders>
            <w:shd w:val="clear" w:color="auto" w:fill="auto"/>
            <w:noWrap/>
            <w:vAlign w:val="bottom"/>
            <w:hideMark/>
          </w:tcPr>
          <w:p w14:paraId="7C214618" w14:textId="77777777" w:rsidR="00A011E2" w:rsidRPr="00A011E2" w:rsidRDefault="00A011E2" w:rsidP="00A011E2">
            <w:pPr>
              <w:jc w:val="right"/>
              <w:rPr>
                <w:ins w:id="649" w:author="Holly Celina Mcqueary" w:date="2019-09-17T10:46:00Z"/>
                <w:rFonts w:ascii="Calibri" w:eastAsia="Times New Roman" w:hAnsi="Calibri" w:cs="Times New Roman"/>
                <w:color w:val="000000"/>
              </w:rPr>
            </w:pPr>
            <w:ins w:id="650" w:author="Holly Celina Mcqueary" w:date="2019-09-17T10:46:00Z">
              <w:r w:rsidRPr="00A011E2">
                <w:rPr>
                  <w:rFonts w:ascii="Calibri" w:eastAsia="Times New Roman" w:hAnsi="Calibri" w:cs="Times New Roman"/>
                  <w:color w:val="000000"/>
                </w:rPr>
                <w:t>9</w:t>
              </w:r>
            </w:ins>
          </w:p>
        </w:tc>
        <w:tc>
          <w:tcPr>
            <w:tcW w:w="1419" w:type="dxa"/>
            <w:tcBorders>
              <w:top w:val="nil"/>
              <w:left w:val="nil"/>
              <w:bottom w:val="nil"/>
              <w:right w:val="nil"/>
            </w:tcBorders>
            <w:shd w:val="clear" w:color="auto" w:fill="auto"/>
            <w:noWrap/>
            <w:vAlign w:val="bottom"/>
            <w:hideMark/>
          </w:tcPr>
          <w:p w14:paraId="238AF3F7" w14:textId="77777777" w:rsidR="00A011E2" w:rsidRPr="00A011E2" w:rsidRDefault="00A011E2" w:rsidP="00A011E2">
            <w:pPr>
              <w:jc w:val="right"/>
              <w:rPr>
                <w:ins w:id="651" w:author="Holly Celina Mcqueary" w:date="2019-09-17T10:46:00Z"/>
                <w:rFonts w:ascii="Calibri" w:eastAsia="Times New Roman" w:hAnsi="Calibri" w:cs="Times New Roman"/>
                <w:color w:val="000000"/>
              </w:rPr>
            </w:pPr>
            <w:ins w:id="652" w:author="Holly Celina Mcqueary" w:date="2019-09-17T10:46:00Z">
              <w:r w:rsidRPr="00A011E2">
                <w:rPr>
                  <w:rFonts w:ascii="Calibri" w:eastAsia="Times New Roman" w:hAnsi="Calibri" w:cs="Times New Roman"/>
                  <w:color w:val="000000"/>
                </w:rPr>
                <w:t>33.3333333</w:t>
              </w:r>
            </w:ins>
          </w:p>
        </w:tc>
        <w:tc>
          <w:tcPr>
            <w:tcW w:w="1419" w:type="dxa"/>
            <w:tcBorders>
              <w:top w:val="nil"/>
              <w:left w:val="nil"/>
              <w:bottom w:val="nil"/>
              <w:right w:val="nil"/>
            </w:tcBorders>
            <w:shd w:val="clear" w:color="auto" w:fill="auto"/>
            <w:noWrap/>
            <w:vAlign w:val="bottom"/>
            <w:hideMark/>
          </w:tcPr>
          <w:p w14:paraId="24BE1E47" w14:textId="77777777" w:rsidR="00A011E2" w:rsidRPr="00A011E2" w:rsidRDefault="00A011E2" w:rsidP="00A011E2">
            <w:pPr>
              <w:jc w:val="right"/>
              <w:rPr>
                <w:ins w:id="653" w:author="Holly Celina Mcqueary" w:date="2019-09-17T10:46:00Z"/>
                <w:rFonts w:ascii="Calibri" w:eastAsia="Times New Roman" w:hAnsi="Calibri" w:cs="Times New Roman"/>
                <w:color w:val="000000"/>
              </w:rPr>
            </w:pPr>
            <w:ins w:id="654" w:author="Holly Celina Mcqueary" w:date="2019-09-17T10:46:00Z">
              <w:r w:rsidRPr="00A011E2">
                <w:rPr>
                  <w:rFonts w:ascii="Calibri" w:eastAsia="Times New Roman" w:hAnsi="Calibri" w:cs="Times New Roman"/>
                  <w:color w:val="000000"/>
                </w:rPr>
                <w:t>30.4347826</w:t>
              </w:r>
            </w:ins>
          </w:p>
        </w:tc>
      </w:tr>
      <w:tr w:rsidR="00A011E2" w:rsidRPr="00A011E2" w14:paraId="3526449C" w14:textId="77777777" w:rsidTr="00A011E2">
        <w:trPr>
          <w:trHeight w:val="320"/>
          <w:ins w:id="655" w:author="Holly Celina Mcqueary" w:date="2019-09-17T10:46:00Z"/>
        </w:trPr>
        <w:tc>
          <w:tcPr>
            <w:tcW w:w="1300" w:type="dxa"/>
            <w:tcBorders>
              <w:top w:val="nil"/>
              <w:left w:val="nil"/>
              <w:bottom w:val="nil"/>
              <w:right w:val="nil"/>
            </w:tcBorders>
            <w:shd w:val="clear" w:color="auto" w:fill="auto"/>
            <w:noWrap/>
            <w:vAlign w:val="bottom"/>
            <w:hideMark/>
          </w:tcPr>
          <w:p w14:paraId="03F24EB2" w14:textId="77777777" w:rsidR="00A011E2" w:rsidRPr="00A011E2" w:rsidRDefault="00A011E2" w:rsidP="00A011E2">
            <w:pPr>
              <w:rPr>
                <w:ins w:id="656" w:author="Holly Celina Mcqueary" w:date="2019-09-17T10:46:00Z"/>
                <w:rFonts w:ascii="Calibri" w:eastAsia="Times New Roman" w:hAnsi="Calibri" w:cs="Times New Roman"/>
                <w:color w:val="000000"/>
              </w:rPr>
            </w:pPr>
            <w:ins w:id="657" w:author="Holly Celina Mcqueary" w:date="2019-09-17T10:46:00Z">
              <w:r w:rsidRPr="00A011E2">
                <w:rPr>
                  <w:rFonts w:ascii="Calibri" w:eastAsia="Times New Roman" w:hAnsi="Calibri" w:cs="Times New Roman"/>
                  <w:color w:val="000000"/>
                </w:rPr>
                <w:t>MA 119</w:t>
              </w:r>
            </w:ins>
          </w:p>
        </w:tc>
        <w:tc>
          <w:tcPr>
            <w:tcW w:w="1345" w:type="dxa"/>
            <w:tcBorders>
              <w:top w:val="nil"/>
              <w:left w:val="nil"/>
              <w:bottom w:val="nil"/>
              <w:right w:val="nil"/>
            </w:tcBorders>
            <w:shd w:val="clear" w:color="auto" w:fill="auto"/>
            <w:noWrap/>
            <w:vAlign w:val="bottom"/>
            <w:hideMark/>
          </w:tcPr>
          <w:p w14:paraId="01C1B16C" w14:textId="77777777" w:rsidR="00A011E2" w:rsidRPr="00A011E2" w:rsidRDefault="00A011E2" w:rsidP="00A011E2">
            <w:pPr>
              <w:jc w:val="right"/>
              <w:rPr>
                <w:ins w:id="658" w:author="Holly Celina Mcqueary" w:date="2019-09-17T10:46:00Z"/>
                <w:rFonts w:ascii="Calibri" w:eastAsia="Times New Roman" w:hAnsi="Calibri" w:cs="Times New Roman"/>
                <w:color w:val="000000"/>
              </w:rPr>
            </w:pPr>
            <w:ins w:id="659" w:author="Holly Celina Mcqueary" w:date="2019-09-17T10:46:00Z">
              <w:r w:rsidRPr="00A011E2">
                <w:rPr>
                  <w:rFonts w:ascii="Calibri" w:eastAsia="Times New Roman" w:hAnsi="Calibri" w:cs="Times New Roman"/>
                  <w:color w:val="000000"/>
                </w:rPr>
                <w:t>9</w:t>
              </w:r>
            </w:ins>
          </w:p>
        </w:tc>
        <w:tc>
          <w:tcPr>
            <w:tcW w:w="1419" w:type="dxa"/>
            <w:tcBorders>
              <w:top w:val="nil"/>
              <w:left w:val="nil"/>
              <w:bottom w:val="nil"/>
              <w:right w:val="nil"/>
            </w:tcBorders>
            <w:shd w:val="clear" w:color="auto" w:fill="auto"/>
            <w:noWrap/>
            <w:vAlign w:val="bottom"/>
            <w:hideMark/>
          </w:tcPr>
          <w:p w14:paraId="7EC03CE5" w14:textId="77777777" w:rsidR="00A011E2" w:rsidRPr="00A011E2" w:rsidRDefault="00A011E2" w:rsidP="00A011E2">
            <w:pPr>
              <w:jc w:val="right"/>
              <w:rPr>
                <w:ins w:id="660" w:author="Holly Celina Mcqueary" w:date="2019-09-17T10:46:00Z"/>
                <w:rFonts w:ascii="Calibri" w:eastAsia="Times New Roman" w:hAnsi="Calibri" w:cs="Times New Roman"/>
                <w:color w:val="000000"/>
              </w:rPr>
            </w:pPr>
            <w:ins w:id="661" w:author="Holly Celina Mcqueary" w:date="2019-09-17T10:46:00Z">
              <w:r w:rsidRPr="00A011E2">
                <w:rPr>
                  <w:rFonts w:ascii="Calibri" w:eastAsia="Times New Roman" w:hAnsi="Calibri" w:cs="Times New Roman"/>
                  <w:color w:val="000000"/>
                </w:rPr>
                <w:t>33.3333333</w:t>
              </w:r>
            </w:ins>
          </w:p>
        </w:tc>
        <w:tc>
          <w:tcPr>
            <w:tcW w:w="1419" w:type="dxa"/>
            <w:tcBorders>
              <w:top w:val="nil"/>
              <w:left w:val="nil"/>
              <w:bottom w:val="nil"/>
              <w:right w:val="nil"/>
            </w:tcBorders>
            <w:shd w:val="clear" w:color="auto" w:fill="auto"/>
            <w:noWrap/>
            <w:vAlign w:val="bottom"/>
            <w:hideMark/>
          </w:tcPr>
          <w:p w14:paraId="2FED1408" w14:textId="77777777" w:rsidR="00A011E2" w:rsidRPr="00A011E2" w:rsidRDefault="00A011E2" w:rsidP="00A011E2">
            <w:pPr>
              <w:jc w:val="right"/>
              <w:rPr>
                <w:ins w:id="662" w:author="Holly Celina Mcqueary" w:date="2019-09-17T10:46:00Z"/>
                <w:rFonts w:ascii="Calibri" w:eastAsia="Times New Roman" w:hAnsi="Calibri" w:cs="Times New Roman"/>
                <w:color w:val="000000"/>
              </w:rPr>
            </w:pPr>
            <w:ins w:id="663" w:author="Holly Celina Mcqueary" w:date="2019-09-17T10:46:00Z">
              <w:r w:rsidRPr="00A011E2">
                <w:rPr>
                  <w:rFonts w:ascii="Calibri" w:eastAsia="Times New Roman" w:hAnsi="Calibri" w:cs="Times New Roman"/>
                  <w:color w:val="000000"/>
                </w:rPr>
                <w:t>97.3913043</w:t>
              </w:r>
            </w:ins>
          </w:p>
        </w:tc>
      </w:tr>
      <w:tr w:rsidR="00A011E2" w:rsidRPr="00A011E2" w14:paraId="453CA2FC" w14:textId="77777777" w:rsidTr="00A011E2">
        <w:trPr>
          <w:trHeight w:val="320"/>
          <w:ins w:id="664" w:author="Holly Celina Mcqueary" w:date="2019-09-17T10:46:00Z"/>
        </w:trPr>
        <w:tc>
          <w:tcPr>
            <w:tcW w:w="1300" w:type="dxa"/>
            <w:tcBorders>
              <w:top w:val="nil"/>
              <w:left w:val="nil"/>
              <w:bottom w:val="nil"/>
              <w:right w:val="nil"/>
            </w:tcBorders>
            <w:shd w:val="clear" w:color="auto" w:fill="auto"/>
            <w:noWrap/>
            <w:vAlign w:val="bottom"/>
            <w:hideMark/>
          </w:tcPr>
          <w:p w14:paraId="1822D603" w14:textId="77777777" w:rsidR="00A011E2" w:rsidRPr="00A011E2" w:rsidRDefault="00A011E2" w:rsidP="00A011E2">
            <w:pPr>
              <w:rPr>
                <w:ins w:id="665" w:author="Holly Celina Mcqueary" w:date="2019-09-17T10:46:00Z"/>
                <w:rFonts w:ascii="Calibri" w:eastAsia="Times New Roman" w:hAnsi="Calibri" w:cs="Times New Roman"/>
                <w:color w:val="000000"/>
              </w:rPr>
            </w:pPr>
            <w:ins w:id="666" w:author="Holly Celina Mcqueary" w:date="2019-09-17T10:46:00Z">
              <w:r w:rsidRPr="00A011E2">
                <w:rPr>
                  <w:rFonts w:ascii="Calibri" w:eastAsia="Times New Roman" w:hAnsi="Calibri" w:cs="Times New Roman"/>
                  <w:color w:val="000000"/>
                </w:rPr>
                <w:t>GC 76</w:t>
              </w:r>
            </w:ins>
          </w:p>
        </w:tc>
        <w:tc>
          <w:tcPr>
            <w:tcW w:w="1345" w:type="dxa"/>
            <w:tcBorders>
              <w:top w:val="nil"/>
              <w:left w:val="nil"/>
              <w:bottom w:val="nil"/>
              <w:right w:val="nil"/>
            </w:tcBorders>
            <w:shd w:val="clear" w:color="auto" w:fill="auto"/>
            <w:noWrap/>
            <w:vAlign w:val="bottom"/>
            <w:hideMark/>
          </w:tcPr>
          <w:p w14:paraId="0B78F38E" w14:textId="77777777" w:rsidR="00A011E2" w:rsidRPr="00A011E2" w:rsidRDefault="00A011E2" w:rsidP="00A011E2">
            <w:pPr>
              <w:jc w:val="right"/>
              <w:rPr>
                <w:ins w:id="667" w:author="Holly Celina Mcqueary" w:date="2019-09-17T10:46:00Z"/>
                <w:rFonts w:ascii="Calibri" w:eastAsia="Times New Roman" w:hAnsi="Calibri" w:cs="Times New Roman"/>
                <w:color w:val="000000"/>
              </w:rPr>
            </w:pPr>
            <w:ins w:id="668" w:author="Holly Celina Mcqueary" w:date="2019-09-17T10:46:00Z">
              <w:r w:rsidRPr="00A011E2">
                <w:rPr>
                  <w:rFonts w:ascii="Calibri" w:eastAsia="Times New Roman" w:hAnsi="Calibri" w:cs="Times New Roman"/>
                  <w:color w:val="000000"/>
                </w:rPr>
                <w:t>9</w:t>
              </w:r>
            </w:ins>
          </w:p>
        </w:tc>
        <w:tc>
          <w:tcPr>
            <w:tcW w:w="1419" w:type="dxa"/>
            <w:tcBorders>
              <w:top w:val="nil"/>
              <w:left w:val="nil"/>
              <w:bottom w:val="nil"/>
              <w:right w:val="nil"/>
            </w:tcBorders>
            <w:shd w:val="clear" w:color="auto" w:fill="auto"/>
            <w:noWrap/>
            <w:vAlign w:val="bottom"/>
            <w:hideMark/>
          </w:tcPr>
          <w:p w14:paraId="3A24467C" w14:textId="77777777" w:rsidR="00A011E2" w:rsidRPr="00A011E2" w:rsidRDefault="00A011E2" w:rsidP="00A011E2">
            <w:pPr>
              <w:jc w:val="right"/>
              <w:rPr>
                <w:ins w:id="669" w:author="Holly Celina Mcqueary" w:date="2019-09-17T10:46:00Z"/>
                <w:rFonts w:ascii="Calibri" w:eastAsia="Times New Roman" w:hAnsi="Calibri" w:cs="Times New Roman"/>
                <w:color w:val="000000"/>
              </w:rPr>
            </w:pPr>
            <w:ins w:id="670" w:author="Holly Celina Mcqueary" w:date="2019-09-17T10:46:00Z">
              <w:r w:rsidRPr="00A011E2">
                <w:rPr>
                  <w:rFonts w:ascii="Calibri" w:eastAsia="Times New Roman" w:hAnsi="Calibri" w:cs="Times New Roman"/>
                  <w:color w:val="000000"/>
                </w:rPr>
                <w:t>0</w:t>
              </w:r>
            </w:ins>
          </w:p>
        </w:tc>
        <w:tc>
          <w:tcPr>
            <w:tcW w:w="1419" w:type="dxa"/>
            <w:tcBorders>
              <w:top w:val="nil"/>
              <w:left w:val="nil"/>
              <w:bottom w:val="nil"/>
              <w:right w:val="nil"/>
            </w:tcBorders>
            <w:shd w:val="clear" w:color="auto" w:fill="auto"/>
            <w:noWrap/>
            <w:vAlign w:val="bottom"/>
            <w:hideMark/>
          </w:tcPr>
          <w:p w14:paraId="1CB0C9DB" w14:textId="77777777" w:rsidR="00A011E2" w:rsidRPr="00A011E2" w:rsidRDefault="00A011E2" w:rsidP="00A011E2">
            <w:pPr>
              <w:jc w:val="right"/>
              <w:rPr>
                <w:ins w:id="671" w:author="Holly Celina Mcqueary" w:date="2019-09-17T10:46:00Z"/>
                <w:rFonts w:ascii="Calibri" w:eastAsia="Times New Roman" w:hAnsi="Calibri" w:cs="Times New Roman"/>
                <w:color w:val="000000"/>
              </w:rPr>
            </w:pPr>
            <w:ins w:id="672" w:author="Holly Celina Mcqueary" w:date="2019-09-17T10:46:00Z">
              <w:r w:rsidRPr="00A011E2">
                <w:rPr>
                  <w:rFonts w:ascii="Calibri" w:eastAsia="Times New Roman" w:hAnsi="Calibri" w:cs="Times New Roman"/>
                  <w:color w:val="000000"/>
                </w:rPr>
                <w:t>91.3043478</w:t>
              </w:r>
            </w:ins>
          </w:p>
        </w:tc>
      </w:tr>
      <w:tr w:rsidR="00A011E2" w:rsidRPr="00A011E2" w14:paraId="33EC4321" w14:textId="77777777" w:rsidTr="00A011E2">
        <w:trPr>
          <w:trHeight w:val="320"/>
          <w:ins w:id="673" w:author="Holly Celina Mcqueary" w:date="2019-09-17T10:46:00Z"/>
        </w:trPr>
        <w:tc>
          <w:tcPr>
            <w:tcW w:w="1300" w:type="dxa"/>
            <w:tcBorders>
              <w:top w:val="nil"/>
              <w:left w:val="nil"/>
              <w:bottom w:val="nil"/>
              <w:right w:val="nil"/>
            </w:tcBorders>
            <w:shd w:val="clear" w:color="auto" w:fill="auto"/>
            <w:noWrap/>
            <w:vAlign w:val="bottom"/>
            <w:hideMark/>
          </w:tcPr>
          <w:p w14:paraId="424581E0" w14:textId="77777777" w:rsidR="00A011E2" w:rsidRPr="00A011E2" w:rsidRDefault="00A011E2" w:rsidP="00A011E2">
            <w:pPr>
              <w:rPr>
                <w:ins w:id="674" w:author="Holly Celina Mcqueary" w:date="2019-09-17T10:46:00Z"/>
                <w:rFonts w:ascii="Calibri" w:eastAsia="Times New Roman" w:hAnsi="Calibri" w:cs="Times New Roman"/>
                <w:color w:val="000000"/>
              </w:rPr>
            </w:pPr>
            <w:ins w:id="675" w:author="Holly Celina Mcqueary" w:date="2019-09-17T10:46:00Z">
              <w:r w:rsidRPr="00A011E2">
                <w:rPr>
                  <w:rFonts w:ascii="Calibri" w:eastAsia="Times New Roman" w:hAnsi="Calibri" w:cs="Times New Roman"/>
                  <w:color w:val="000000"/>
                </w:rPr>
                <w:t>GC 76</w:t>
              </w:r>
            </w:ins>
          </w:p>
        </w:tc>
        <w:tc>
          <w:tcPr>
            <w:tcW w:w="1345" w:type="dxa"/>
            <w:tcBorders>
              <w:top w:val="nil"/>
              <w:left w:val="nil"/>
              <w:bottom w:val="nil"/>
              <w:right w:val="nil"/>
            </w:tcBorders>
            <w:shd w:val="clear" w:color="auto" w:fill="auto"/>
            <w:noWrap/>
            <w:vAlign w:val="bottom"/>
            <w:hideMark/>
          </w:tcPr>
          <w:p w14:paraId="7F945087" w14:textId="77777777" w:rsidR="00A011E2" w:rsidRPr="00A011E2" w:rsidRDefault="00A011E2" w:rsidP="00A011E2">
            <w:pPr>
              <w:jc w:val="right"/>
              <w:rPr>
                <w:ins w:id="676" w:author="Holly Celina Mcqueary" w:date="2019-09-17T10:46:00Z"/>
                <w:rFonts w:ascii="Calibri" w:eastAsia="Times New Roman" w:hAnsi="Calibri" w:cs="Times New Roman"/>
                <w:color w:val="000000"/>
              </w:rPr>
            </w:pPr>
            <w:ins w:id="677" w:author="Holly Celina Mcqueary" w:date="2019-09-17T10:46:00Z">
              <w:r w:rsidRPr="00A011E2">
                <w:rPr>
                  <w:rFonts w:ascii="Calibri" w:eastAsia="Times New Roman" w:hAnsi="Calibri" w:cs="Times New Roman"/>
                  <w:color w:val="000000"/>
                </w:rPr>
                <w:t>10</w:t>
              </w:r>
            </w:ins>
          </w:p>
        </w:tc>
        <w:tc>
          <w:tcPr>
            <w:tcW w:w="1419" w:type="dxa"/>
            <w:tcBorders>
              <w:top w:val="nil"/>
              <w:left w:val="nil"/>
              <w:bottom w:val="nil"/>
              <w:right w:val="nil"/>
            </w:tcBorders>
            <w:shd w:val="clear" w:color="auto" w:fill="auto"/>
            <w:noWrap/>
            <w:vAlign w:val="bottom"/>
            <w:hideMark/>
          </w:tcPr>
          <w:p w14:paraId="77E2494B" w14:textId="77777777" w:rsidR="00A011E2" w:rsidRPr="00A011E2" w:rsidRDefault="00A011E2" w:rsidP="00A011E2">
            <w:pPr>
              <w:jc w:val="right"/>
              <w:rPr>
                <w:ins w:id="678" w:author="Holly Celina Mcqueary" w:date="2019-09-17T10:46:00Z"/>
                <w:rFonts w:ascii="Calibri" w:eastAsia="Times New Roman" w:hAnsi="Calibri" w:cs="Times New Roman"/>
                <w:color w:val="000000"/>
              </w:rPr>
            </w:pPr>
            <w:ins w:id="679" w:author="Holly Celina Mcqueary" w:date="2019-09-17T10:46:00Z">
              <w:r w:rsidRPr="00A011E2">
                <w:rPr>
                  <w:rFonts w:ascii="Calibri" w:eastAsia="Times New Roman" w:hAnsi="Calibri" w:cs="Times New Roman"/>
                  <w:color w:val="000000"/>
                </w:rPr>
                <w:t>100</w:t>
              </w:r>
            </w:ins>
          </w:p>
        </w:tc>
        <w:tc>
          <w:tcPr>
            <w:tcW w:w="1419" w:type="dxa"/>
            <w:tcBorders>
              <w:top w:val="nil"/>
              <w:left w:val="nil"/>
              <w:bottom w:val="nil"/>
              <w:right w:val="nil"/>
            </w:tcBorders>
            <w:shd w:val="clear" w:color="auto" w:fill="auto"/>
            <w:noWrap/>
            <w:vAlign w:val="bottom"/>
            <w:hideMark/>
          </w:tcPr>
          <w:p w14:paraId="3F22C4FF" w14:textId="51311832" w:rsidR="00A011E2" w:rsidRPr="00A011E2" w:rsidRDefault="00A011E2" w:rsidP="00A011E2">
            <w:pPr>
              <w:jc w:val="right"/>
              <w:rPr>
                <w:ins w:id="680" w:author="Holly Celina Mcqueary" w:date="2019-09-17T10:46:00Z"/>
                <w:rFonts w:ascii="Calibri" w:eastAsia="Times New Roman" w:hAnsi="Calibri" w:cs="Times New Roman"/>
                <w:color w:val="000000"/>
              </w:rPr>
            </w:pPr>
            <w:ins w:id="681" w:author="Holly Celina Mcqueary" w:date="2019-09-17T10:47:00Z">
              <w:r w:rsidRPr="00A011E2">
                <w:rPr>
                  <w:rFonts w:ascii="Calibri" w:eastAsia="Times New Roman" w:hAnsi="Calibri" w:cs="Times New Roman"/>
                  <w:color w:val="000000"/>
                </w:rPr>
                <w:t>91.3043478</w:t>
              </w:r>
            </w:ins>
          </w:p>
        </w:tc>
      </w:tr>
      <w:tr w:rsidR="00A011E2" w:rsidRPr="00A011E2" w14:paraId="5F1C3DA2" w14:textId="77777777" w:rsidTr="00A011E2">
        <w:trPr>
          <w:trHeight w:val="320"/>
          <w:ins w:id="682" w:author="Holly Celina Mcqueary" w:date="2019-09-17T10:46:00Z"/>
        </w:trPr>
        <w:tc>
          <w:tcPr>
            <w:tcW w:w="1300" w:type="dxa"/>
            <w:tcBorders>
              <w:top w:val="nil"/>
              <w:left w:val="nil"/>
              <w:bottom w:val="nil"/>
              <w:right w:val="nil"/>
            </w:tcBorders>
            <w:shd w:val="clear" w:color="auto" w:fill="auto"/>
            <w:noWrap/>
            <w:vAlign w:val="bottom"/>
            <w:hideMark/>
          </w:tcPr>
          <w:p w14:paraId="09D81053" w14:textId="77777777" w:rsidR="00A011E2" w:rsidRPr="00A011E2" w:rsidRDefault="00A011E2" w:rsidP="00A011E2">
            <w:pPr>
              <w:rPr>
                <w:ins w:id="683" w:author="Holly Celina Mcqueary" w:date="2019-09-17T10:46:00Z"/>
                <w:rFonts w:ascii="Calibri" w:eastAsia="Times New Roman" w:hAnsi="Calibri" w:cs="Times New Roman"/>
                <w:color w:val="000000"/>
              </w:rPr>
            </w:pPr>
            <w:ins w:id="684" w:author="Holly Celina Mcqueary" w:date="2019-09-17T10:46:00Z">
              <w:r w:rsidRPr="00A011E2">
                <w:rPr>
                  <w:rFonts w:ascii="Calibri" w:eastAsia="Times New Roman" w:hAnsi="Calibri" w:cs="Times New Roman"/>
                  <w:color w:val="000000"/>
                </w:rPr>
                <w:t>GC 18</w:t>
              </w:r>
            </w:ins>
          </w:p>
        </w:tc>
        <w:tc>
          <w:tcPr>
            <w:tcW w:w="1345" w:type="dxa"/>
            <w:tcBorders>
              <w:top w:val="nil"/>
              <w:left w:val="nil"/>
              <w:bottom w:val="nil"/>
              <w:right w:val="nil"/>
            </w:tcBorders>
            <w:shd w:val="clear" w:color="auto" w:fill="auto"/>
            <w:noWrap/>
            <w:vAlign w:val="bottom"/>
            <w:hideMark/>
          </w:tcPr>
          <w:p w14:paraId="40F6F0A2" w14:textId="77777777" w:rsidR="00A011E2" w:rsidRPr="00A011E2" w:rsidRDefault="00A011E2" w:rsidP="00A011E2">
            <w:pPr>
              <w:jc w:val="right"/>
              <w:rPr>
                <w:ins w:id="685" w:author="Holly Celina Mcqueary" w:date="2019-09-17T10:46:00Z"/>
                <w:rFonts w:ascii="Calibri" w:eastAsia="Times New Roman" w:hAnsi="Calibri" w:cs="Times New Roman"/>
                <w:color w:val="000000"/>
              </w:rPr>
            </w:pPr>
            <w:ins w:id="686" w:author="Holly Celina Mcqueary" w:date="2019-09-17T10:46:00Z">
              <w:r w:rsidRPr="00A011E2">
                <w:rPr>
                  <w:rFonts w:ascii="Calibri" w:eastAsia="Times New Roman" w:hAnsi="Calibri" w:cs="Times New Roman"/>
                  <w:color w:val="000000"/>
                </w:rPr>
                <w:t>12</w:t>
              </w:r>
            </w:ins>
          </w:p>
        </w:tc>
        <w:tc>
          <w:tcPr>
            <w:tcW w:w="1419" w:type="dxa"/>
            <w:tcBorders>
              <w:top w:val="nil"/>
              <w:left w:val="nil"/>
              <w:bottom w:val="nil"/>
              <w:right w:val="nil"/>
            </w:tcBorders>
            <w:shd w:val="clear" w:color="auto" w:fill="auto"/>
            <w:noWrap/>
            <w:vAlign w:val="bottom"/>
            <w:hideMark/>
          </w:tcPr>
          <w:p w14:paraId="5C7A3E55" w14:textId="77777777" w:rsidR="00A011E2" w:rsidRPr="00A011E2" w:rsidRDefault="00A011E2" w:rsidP="00A011E2">
            <w:pPr>
              <w:jc w:val="right"/>
              <w:rPr>
                <w:ins w:id="687" w:author="Holly Celina Mcqueary" w:date="2019-09-17T10:46:00Z"/>
                <w:rFonts w:ascii="Calibri" w:eastAsia="Times New Roman" w:hAnsi="Calibri" w:cs="Times New Roman"/>
                <w:color w:val="000000"/>
              </w:rPr>
            </w:pPr>
            <w:ins w:id="688" w:author="Holly Celina Mcqueary" w:date="2019-09-17T10:46:00Z">
              <w:r w:rsidRPr="00A011E2">
                <w:rPr>
                  <w:rFonts w:ascii="Calibri" w:eastAsia="Times New Roman" w:hAnsi="Calibri" w:cs="Times New Roman"/>
                  <w:color w:val="000000"/>
                </w:rPr>
                <w:t>30</w:t>
              </w:r>
            </w:ins>
          </w:p>
        </w:tc>
        <w:tc>
          <w:tcPr>
            <w:tcW w:w="1419" w:type="dxa"/>
            <w:tcBorders>
              <w:top w:val="nil"/>
              <w:left w:val="nil"/>
              <w:bottom w:val="nil"/>
              <w:right w:val="nil"/>
            </w:tcBorders>
            <w:shd w:val="clear" w:color="auto" w:fill="auto"/>
            <w:noWrap/>
            <w:vAlign w:val="bottom"/>
            <w:hideMark/>
          </w:tcPr>
          <w:p w14:paraId="58B627A8" w14:textId="77777777" w:rsidR="00A011E2" w:rsidRPr="00A011E2" w:rsidRDefault="00A011E2" w:rsidP="00A011E2">
            <w:pPr>
              <w:jc w:val="right"/>
              <w:rPr>
                <w:ins w:id="689" w:author="Holly Celina Mcqueary" w:date="2019-09-17T10:46:00Z"/>
                <w:rFonts w:ascii="Calibri" w:eastAsia="Times New Roman" w:hAnsi="Calibri" w:cs="Times New Roman"/>
                <w:color w:val="000000"/>
              </w:rPr>
            </w:pPr>
            <w:ins w:id="690" w:author="Holly Celina Mcqueary" w:date="2019-09-17T10:46:00Z">
              <w:r w:rsidRPr="00A011E2">
                <w:rPr>
                  <w:rFonts w:ascii="Calibri" w:eastAsia="Times New Roman" w:hAnsi="Calibri" w:cs="Times New Roman"/>
                  <w:color w:val="000000"/>
                </w:rPr>
                <w:t>72.173913</w:t>
              </w:r>
            </w:ins>
          </w:p>
        </w:tc>
      </w:tr>
      <w:tr w:rsidR="00A011E2" w:rsidRPr="00A011E2" w14:paraId="0A5EECC5" w14:textId="77777777" w:rsidTr="00A011E2">
        <w:trPr>
          <w:trHeight w:val="320"/>
          <w:ins w:id="691" w:author="Holly Celina Mcqueary" w:date="2019-09-17T10:46:00Z"/>
        </w:trPr>
        <w:tc>
          <w:tcPr>
            <w:tcW w:w="1300" w:type="dxa"/>
            <w:tcBorders>
              <w:top w:val="nil"/>
              <w:left w:val="nil"/>
              <w:bottom w:val="nil"/>
              <w:right w:val="nil"/>
            </w:tcBorders>
            <w:shd w:val="clear" w:color="auto" w:fill="auto"/>
            <w:noWrap/>
            <w:vAlign w:val="bottom"/>
            <w:hideMark/>
          </w:tcPr>
          <w:p w14:paraId="59755561" w14:textId="77777777" w:rsidR="00A011E2" w:rsidRPr="00A011E2" w:rsidRDefault="00A011E2" w:rsidP="00A011E2">
            <w:pPr>
              <w:rPr>
                <w:ins w:id="692" w:author="Holly Celina Mcqueary" w:date="2019-09-17T10:46:00Z"/>
                <w:rFonts w:ascii="Calibri" w:eastAsia="Times New Roman" w:hAnsi="Calibri" w:cs="Times New Roman"/>
                <w:color w:val="000000"/>
              </w:rPr>
            </w:pPr>
            <w:ins w:id="693" w:author="Holly Celina Mcqueary" w:date="2019-09-17T10:46:00Z">
              <w:r w:rsidRPr="00A011E2">
                <w:rPr>
                  <w:rFonts w:ascii="Calibri" w:eastAsia="Times New Roman" w:hAnsi="Calibri" w:cs="Times New Roman"/>
                  <w:color w:val="000000"/>
                </w:rPr>
                <w:t>GC 77</w:t>
              </w:r>
            </w:ins>
          </w:p>
        </w:tc>
        <w:tc>
          <w:tcPr>
            <w:tcW w:w="1345" w:type="dxa"/>
            <w:tcBorders>
              <w:top w:val="nil"/>
              <w:left w:val="nil"/>
              <w:bottom w:val="nil"/>
              <w:right w:val="nil"/>
            </w:tcBorders>
            <w:shd w:val="clear" w:color="auto" w:fill="auto"/>
            <w:noWrap/>
            <w:vAlign w:val="bottom"/>
            <w:hideMark/>
          </w:tcPr>
          <w:p w14:paraId="055948CD" w14:textId="77777777" w:rsidR="00A011E2" w:rsidRPr="00A011E2" w:rsidRDefault="00A011E2" w:rsidP="00A011E2">
            <w:pPr>
              <w:jc w:val="right"/>
              <w:rPr>
                <w:ins w:id="694" w:author="Holly Celina Mcqueary" w:date="2019-09-17T10:46:00Z"/>
                <w:rFonts w:ascii="Calibri" w:eastAsia="Times New Roman" w:hAnsi="Calibri" w:cs="Times New Roman"/>
                <w:color w:val="000000"/>
              </w:rPr>
            </w:pPr>
            <w:ins w:id="695" w:author="Holly Celina Mcqueary" w:date="2019-09-17T10:46:00Z">
              <w:r w:rsidRPr="00A011E2">
                <w:rPr>
                  <w:rFonts w:ascii="Calibri" w:eastAsia="Times New Roman" w:hAnsi="Calibri" w:cs="Times New Roman"/>
                  <w:color w:val="000000"/>
                </w:rPr>
                <w:t>12</w:t>
              </w:r>
            </w:ins>
          </w:p>
        </w:tc>
        <w:tc>
          <w:tcPr>
            <w:tcW w:w="1419" w:type="dxa"/>
            <w:tcBorders>
              <w:top w:val="nil"/>
              <w:left w:val="nil"/>
              <w:bottom w:val="nil"/>
              <w:right w:val="nil"/>
            </w:tcBorders>
            <w:shd w:val="clear" w:color="auto" w:fill="auto"/>
            <w:noWrap/>
            <w:vAlign w:val="bottom"/>
            <w:hideMark/>
          </w:tcPr>
          <w:p w14:paraId="4D4A9CCA" w14:textId="77777777" w:rsidR="00A011E2" w:rsidRPr="00A011E2" w:rsidRDefault="00A011E2" w:rsidP="00A011E2">
            <w:pPr>
              <w:jc w:val="right"/>
              <w:rPr>
                <w:ins w:id="696" w:author="Holly Celina Mcqueary" w:date="2019-09-17T10:46:00Z"/>
                <w:rFonts w:ascii="Calibri" w:eastAsia="Times New Roman" w:hAnsi="Calibri" w:cs="Times New Roman"/>
                <w:color w:val="000000"/>
              </w:rPr>
            </w:pPr>
            <w:ins w:id="697" w:author="Holly Celina Mcqueary" w:date="2019-09-17T10:46:00Z">
              <w:r w:rsidRPr="00A011E2">
                <w:rPr>
                  <w:rFonts w:ascii="Calibri" w:eastAsia="Times New Roman" w:hAnsi="Calibri" w:cs="Times New Roman"/>
                  <w:color w:val="000000"/>
                </w:rPr>
                <w:t>40</w:t>
              </w:r>
            </w:ins>
          </w:p>
        </w:tc>
        <w:tc>
          <w:tcPr>
            <w:tcW w:w="1419" w:type="dxa"/>
            <w:tcBorders>
              <w:top w:val="nil"/>
              <w:left w:val="nil"/>
              <w:bottom w:val="nil"/>
              <w:right w:val="nil"/>
            </w:tcBorders>
            <w:shd w:val="clear" w:color="auto" w:fill="auto"/>
            <w:noWrap/>
            <w:vAlign w:val="bottom"/>
            <w:hideMark/>
          </w:tcPr>
          <w:p w14:paraId="426DD3B0" w14:textId="77777777" w:rsidR="00A011E2" w:rsidRPr="00A011E2" w:rsidRDefault="00A011E2" w:rsidP="00A011E2">
            <w:pPr>
              <w:jc w:val="right"/>
              <w:rPr>
                <w:ins w:id="698" w:author="Holly Celina Mcqueary" w:date="2019-09-17T10:46:00Z"/>
                <w:rFonts w:ascii="Calibri" w:eastAsia="Times New Roman" w:hAnsi="Calibri" w:cs="Times New Roman"/>
                <w:color w:val="000000"/>
              </w:rPr>
            </w:pPr>
            <w:ins w:id="699" w:author="Holly Celina Mcqueary" w:date="2019-09-17T10:46:00Z">
              <w:r w:rsidRPr="00A011E2">
                <w:rPr>
                  <w:rFonts w:ascii="Calibri" w:eastAsia="Times New Roman" w:hAnsi="Calibri" w:cs="Times New Roman"/>
                  <w:color w:val="000000"/>
                </w:rPr>
                <w:t>81.7391304</w:t>
              </w:r>
            </w:ins>
          </w:p>
        </w:tc>
      </w:tr>
      <w:tr w:rsidR="00A011E2" w:rsidRPr="00A011E2" w14:paraId="20B66C29" w14:textId="77777777" w:rsidTr="00A011E2">
        <w:trPr>
          <w:trHeight w:val="320"/>
          <w:ins w:id="700" w:author="Holly Celina Mcqueary" w:date="2019-09-17T10:46:00Z"/>
        </w:trPr>
        <w:tc>
          <w:tcPr>
            <w:tcW w:w="1300" w:type="dxa"/>
            <w:tcBorders>
              <w:top w:val="nil"/>
              <w:left w:val="nil"/>
              <w:bottom w:val="nil"/>
              <w:right w:val="nil"/>
            </w:tcBorders>
            <w:shd w:val="clear" w:color="auto" w:fill="auto"/>
            <w:noWrap/>
            <w:vAlign w:val="bottom"/>
            <w:hideMark/>
          </w:tcPr>
          <w:p w14:paraId="76ADEF45" w14:textId="77777777" w:rsidR="00A011E2" w:rsidRPr="00A011E2" w:rsidRDefault="00A011E2" w:rsidP="00A011E2">
            <w:pPr>
              <w:rPr>
                <w:ins w:id="701" w:author="Holly Celina Mcqueary" w:date="2019-09-17T10:46:00Z"/>
                <w:rFonts w:ascii="Calibri" w:eastAsia="Times New Roman" w:hAnsi="Calibri" w:cs="Times New Roman"/>
                <w:color w:val="000000"/>
              </w:rPr>
            </w:pPr>
            <w:ins w:id="702" w:author="Holly Celina Mcqueary" w:date="2019-09-17T10:46:00Z">
              <w:r w:rsidRPr="00A011E2">
                <w:rPr>
                  <w:rFonts w:ascii="Calibri" w:eastAsia="Times New Roman" w:hAnsi="Calibri" w:cs="Times New Roman"/>
                  <w:color w:val="000000"/>
                </w:rPr>
                <w:t>MA 9</w:t>
              </w:r>
            </w:ins>
          </w:p>
        </w:tc>
        <w:tc>
          <w:tcPr>
            <w:tcW w:w="1345" w:type="dxa"/>
            <w:tcBorders>
              <w:top w:val="nil"/>
              <w:left w:val="nil"/>
              <w:bottom w:val="nil"/>
              <w:right w:val="nil"/>
            </w:tcBorders>
            <w:shd w:val="clear" w:color="auto" w:fill="auto"/>
            <w:noWrap/>
            <w:vAlign w:val="bottom"/>
            <w:hideMark/>
          </w:tcPr>
          <w:p w14:paraId="09C122A1" w14:textId="77777777" w:rsidR="00A011E2" w:rsidRPr="00A011E2" w:rsidRDefault="00A011E2" w:rsidP="00A011E2">
            <w:pPr>
              <w:jc w:val="right"/>
              <w:rPr>
                <w:ins w:id="703" w:author="Holly Celina Mcqueary" w:date="2019-09-17T10:46:00Z"/>
                <w:rFonts w:ascii="Calibri" w:eastAsia="Times New Roman" w:hAnsi="Calibri" w:cs="Times New Roman"/>
                <w:color w:val="000000"/>
              </w:rPr>
            </w:pPr>
            <w:ins w:id="704" w:author="Holly Celina Mcqueary" w:date="2019-09-17T10:46:00Z">
              <w:r w:rsidRPr="00A011E2">
                <w:rPr>
                  <w:rFonts w:ascii="Calibri" w:eastAsia="Times New Roman" w:hAnsi="Calibri" w:cs="Times New Roman"/>
                  <w:color w:val="000000"/>
                </w:rPr>
                <w:t>14</w:t>
              </w:r>
            </w:ins>
          </w:p>
        </w:tc>
        <w:tc>
          <w:tcPr>
            <w:tcW w:w="1419" w:type="dxa"/>
            <w:tcBorders>
              <w:top w:val="nil"/>
              <w:left w:val="nil"/>
              <w:bottom w:val="nil"/>
              <w:right w:val="nil"/>
            </w:tcBorders>
            <w:shd w:val="clear" w:color="auto" w:fill="auto"/>
            <w:noWrap/>
            <w:vAlign w:val="bottom"/>
            <w:hideMark/>
          </w:tcPr>
          <w:p w14:paraId="515A3801" w14:textId="77777777" w:rsidR="00A011E2" w:rsidRPr="00A011E2" w:rsidRDefault="00A011E2" w:rsidP="00A011E2">
            <w:pPr>
              <w:jc w:val="right"/>
              <w:rPr>
                <w:ins w:id="705" w:author="Holly Celina Mcqueary" w:date="2019-09-17T10:46:00Z"/>
                <w:rFonts w:ascii="Calibri" w:eastAsia="Times New Roman" w:hAnsi="Calibri" w:cs="Times New Roman"/>
                <w:color w:val="000000"/>
              </w:rPr>
            </w:pPr>
            <w:ins w:id="706" w:author="Holly Celina Mcqueary" w:date="2019-09-17T10:46:00Z">
              <w:r w:rsidRPr="00A011E2">
                <w:rPr>
                  <w:rFonts w:ascii="Calibri" w:eastAsia="Times New Roman" w:hAnsi="Calibri" w:cs="Times New Roman"/>
                  <w:color w:val="000000"/>
                </w:rPr>
                <w:t>0</w:t>
              </w:r>
            </w:ins>
          </w:p>
        </w:tc>
        <w:tc>
          <w:tcPr>
            <w:tcW w:w="1419" w:type="dxa"/>
            <w:tcBorders>
              <w:top w:val="nil"/>
              <w:left w:val="nil"/>
              <w:bottom w:val="nil"/>
              <w:right w:val="nil"/>
            </w:tcBorders>
            <w:shd w:val="clear" w:color="auto" w:fill="auto"/>
            <w:noWrap/>
            <w:vAlign w:val="bottom"/>
            <w:hideMark/>
          </w:tcPr>
          <w:p w14:paraId="0D235D13" w14:textId="77777777" w:rsidR="00A011E2" w:rsidRPr="00A011E2" w:rsidRDefault="00A011E2" w:rsidP="00A011E2">
            <w:pPr>
              <w:jc w:val="right"/>
              <w:rPr>
                <w:ins w:id="707" w:author="Holly Celina Mcqueary" w:date="2019-09-17T10:46:00Z"/>
                <w:rFonts w:ascii="Calibri" w:eastAsia="Times New Roman" w:hAnsi="Calibri" w:cs="Times New Roman"/>
                <w:color w:val="000000"/>
              </w:rPr>
            </w:pPr>
            <w:ins w:id="708" w:author="Holly Celina Mcqueary" w:date="2019-09-17T10:46:00Z">
              <w:r w:rsidRPr="00A011E2">
                <w:rPr>
                  <w:rFonts w:ascii="Calibri" w:eastAsia="Times New Roman" w:hAnsi="Calibri" w:cs="Times New Roman"/>
                  <w:color w:val="000000"/>
                </w:rPr>
                <w:t>81.7391304</w:t>
              </w:r>
            </w:ins>
          </w:p>
        </w:tc>
      </w:tr>
      <w:tr w:rsidR="00A011E2" w:rsidRPr="00A011E2" w14:paraId="2F39AF5D" w14:textId="77777777" w:rsidTr="00A011E2">
        <w:trPr>
          <w:trHeight w:val="320"/>
          <w:ins w:id="709" w:author="Holly Celina Mcqueary" w:date="2019-09-17T10:46:00Z"/>
        </w:trPr>
        <w:tc>
          <w:tcPr>
            <w:tcW w:w="1300" w:type="dxa"/>
            <w:tcBorders>
              <w:top w:val="nil"/>
              <w:left w:val="nil"/>
              <w:bottom w:val="nil"/>
              <w:right w:val="nil"/>
            </w:tcBorders>
            <w:shd w:val="clear" w:color="auto" w:fill="auto"/>
            <w:noWrap/>
            <w:vAlign w:val="bottom"/>
            <w:hideMark/>
          </w:tcPr>
          <w:p w14:paraId="11601499" w14:textId="77777777" w:rsidR="00A011E2" w:rsidRPr="00A011E2" w:rsidRDefault="00A011E2" w:rsidP="00A011E2">
            <w:pPr>
              <w:rPr>
                <w:ins w:id="710" w:author="Holly Celina Mcqueary" w:date="2019-09-17T10:46:00Z"/>
                <w:rFonts w:ascii="Calibri" w:eastAsia="Times New Roman" w:hAnsi="Calibri" w:cs="Times New Roman"/>
                <w:color w:val="000000"/>
              </w:rPr>
            </w:pPr>
            <w:ins w:id="711" w:author="Holly Celina Mcqueary" w:date="2019-09-17T10:46:00Z">
              <w:r w:rsidRPr="00A011E2">
                <w:rPr>
                  <w:rFonts w:ascii="Calibri" w:eastAsia="Times New Roman" w:hAnsi="Calibri" w:cs="Times New Roman"/>
                  <w:color w:val="000000"/>
                </w:rPr>
                <w:t>GC 76</w:t>
              </w:r>
            </w:ins>
          </w:p>
        </w:tc>
        <w:tc>
          <w:tcPr>
            <w:tcW w:w="1345" w:type="dxa"/>
            <w:tcBorders>
              <w:top w:val="nil"/>
              <w:left w:val="nil"/>
              <w:bottom w:val="nil"/>
              <w:right w:val="nil"/>
            </w:tcBorders>
            <w:shd w:val="clear" w:color="auto" w:fill="auto"/>
            <w:noWrap/>
            <w:vAlign w:val="bottom"/>
            <w:hideMark/>
          </w:tcPr>
          <w:p w14:paraId="2E02F1CC" w14:textId="77777777" w:rsidR="00A011E2" w:rsidRPr="00A011E2" w:rsidRDefault="00A011E2" w:rsidP="00A011E2">
            <w:pPr>
              <w:jc w:val="right"/>
              <w:rPr>
                <w:ins w:id="712" w:author="Holly Celina Mcqueary" w:date="2019-09-17T10:46:00Z"/>
                <w:rFonts w:ascii="Calibri" w:eastAsia="Times New Roman" w:hAnsi="Calibri" w:cs="Times New Roman"/>
                <w:color w:val="000000"/>
              </w:rPr>
            </w:pPr>
            <w:ins w:id="713" w:author="Holly Celina Mcqueary" w:date="2019-09-17T10:46:00Z">
              <w:r w:rsidRPr="00A011E2">
                <w:rPr>
                  <w:rFonts w:ascii="Calibri" w:eastAsia="Times New Roman" w:hAnsi="Calibri" w:cs="Times New Roman"/>
                  <w:color w:val="000000"/>
                </w:rPr>
                <w:t>14</w:t>
              </w:r>
            </w:ins>
          </w:p>
        </w:tc>
        <w:tc>
          <w:tcPr>
            <w:tcW w:w="1419" w:type="dxa"/>
            <w:tcBorders>
              <w:top w:val="nil"/>
              <w:left w:val="nil"/>
              <w:bottom w:val="nil"/>
              <w:right w:val="nil"/>
            </w:tcBorders>
            <w:shd w:val="clear" w:color="auto" w:fill="auto"/>
            <w:noWrap/>
            <w:vAlign w:val="bottom"/>
            <w:hideMark/>
          </w:tcPr>
          <w:p w14:paraId="4202EC23" w14:textId="77777777" w:rsidR="00A011E2" w:rsidRPr="00A011E2" w:rsidRDefault="00A011E2" w:rsidP="00A011E2">
            <w:pPr>
              <w:jc w:val="right"/>
              <w:rPr>
                <w:ins w:id="714" w:author="Holly Celina Mcqueary" w:date="2019-09-17T10:46:00Z"/>
                <w:rFonts w:ascii="Calibri" w:eastAsia="Times New Roman" w:hAnsi="Calibri" w:cs="Times New Roman"/>
                <w:color w:val="000000"/>
              </w:rPr>
            </w:pPr>
            <w:ins w:id="715" w:author="Holly Celina Mcqueary" w:date="2019-09-17T10:46:00Z">
              <w:r w:rsidRPr="00A011E2">
                <w:rPr>
                  <w:rFonts w:ascii="Calibri" w:eastAsia="Times New Roman" w:hAnsi="Calibri" w:cs="Times New Roman"/>
                  <w:color w:val="000000"/>
                </w:rPr>
                <w:t>50</w:t>
              </w:r>
            </w:ins>
          </w:p>
        </w:tc>
        <w:tc>
          <w:tcPr>
            <w:tcW w:w="1419" w:type="dxa"/>
            <w:tcBorders>
              <w:top w:val="nil"/>
              <w:left w:val="nil"/>
              <w:bottom w:val="nil"/>
              <w:right w:val="nil"/>
            </w:tcBorders>
            <w:shd w:val="clear" w:color="auto" w:fill="auto"/>
            <w:noWrap/>
            <w:vAlign w:val="bottom"/>
            <w:hideMark/>
          </w:tcPr>
          <w:p w14:paraId="0529CA11" w14:textId="5B8B80F5" w:rsidR="00A011E2" w:rsidRPr="00A011E2" w:rsidRDefault="00A011E2" w:rsidP="00A011E2">
            <w:pPr>
              <w:jc w:val="right"/>
              <w:rPr>
                <w:ins w:id="716" w:author="Holly Celina Mcqueary" w:date="2019-09-17T10:46:00Z"/>
                <w:rFonts w:ascii="Calibri" w:eastAsia="Times New Roman" w:hAnsi="Calibri" w:cs="Times New Roman"/>
                <w:color w:val="000000"/>
              </w:rPr>
            </w:pPr>
            <w:ins w:id="717" w:author="Holly Celina Mcqueary" w:date="2019-09-17T10:47:00Z">
              <w:r w:rsidRPr="00A011E2">
                <w:rPr>
                  <w:rFonts w:ascii="Calibri" w:eastAsia="Times New Roman" w:hAnsi="Calibri" w:cs="Times New Roman"/>
                  <w:color w:val="000000"/>
                </w:rPr>
                <w:t>91.3043478</w:t>
              </w:r>
            </w:ins>
          </w:p>
        </w:tc>
      </w:tr>
      <w:tr w:rsidR="00A011E2" w:rsidRPr="00A011E2" w14:paraId="7009147C" w14:textId="77777777" w:rsidTr="00A011E2">
        <w:trPr>
          <w:trHeight w:val="320"/>
          <w:ins w:id="718" w:author="Holly Celina Mcqueary" w:date="2019-09-17T10:46:00Z"/>
        </w:trPr>
        <w:tc>
          <w:tcPr>
            <w:tcW w:w="1300" w:type="dxa"/>
            <w:tcBorders>
              <w:top w:val="nil"/>
              <w:left w:val="nil"/>
              <w:bottom w:val="nil"/>
              <w:right w:val="nil"/>
            </w:tcBorders>
            <w:shd w:val="clear" w:color="auto" w:fill="auto"/>
            <w:noWrap/>
            <w:vAlign w:val="bottom"/>
            <w:hideMark/>
          </w:tcPr>
          <w:p w14:paraId="53095DAC" w14:textId="77777777" w:rsidR="00A011E2" w:rsidRPr="00A011E2" w:rsidRDefault="00A011E2" w:rsidP="00A011E2">
            <w:pPr>
              <w:rPr>
                <w:ins w:id="719" w:author="Holly Celina Mcqueary" w:date="2019-09-17T10:46:00Z"/>
                <w:rFonts w:ascii="Calibri" w:eastAsia="Times New Roman" w:hAnsi="Calibri" w:cs="Times New Roman"/>
                <w:color w:val="000000"/>
              </w:rPr>
            </w:pPr>
            <w:ins w:id="720" w:author="Holly Celina Mcqueary" w:date="2019-09-17T10:46:00Z">
              <w:r w:rsidRPr="00A011E2">
                <w:rPr>
                  <w:rFonts w:ascii="Calibri" w:eastAsia="Times New Roman" w:hAnsi="Calibri" w:cs="Times New Roman"/>
                  <w:color w:val="000000"/>
                </w:rPr>
                <w:t>GC 11</w:t>
              </w:r>
            </w:ins>
          </w:p>
        </w:tc>
        <w:tc>
          <w:tcPr>
            <w:tcW w:w="1345" w:type="dxa"/>
            <w:tcBorders>
              <w:top w:val="nil"/>
              <w:left w:val="nil"/>
              <w:bottom w:val="nil"/>
              <w:right w:val="nil"/>
            </w:tcBorders>
            <w:shd w:val="clear" w:color="auto" w:fill="auto"/>
            <w:noWrap/>
            <w:vAlign w:val="bottom"/>
            <w:hideMark/>
          </w:tcPr>
          <w:p w14:paraId="295B75FD" w14:textId="77777777" w:rsidR="00A011E2" w:rsidRPr="00A011E2" w:rsidRDefault="00A011E2" w:rsidP="00A011E2">
            <w:pPr>
              <w:jc w:val="right"/>
              <w:rPr>
                <w:ins w:id="721" w:author="Holly Celina Mcqueary" w:date="2019-09-17T10:46:00Z"/>
                <w:rFonts w:ascii="Calibri" w:eastAsia="Times New Roman" w:hAnsi="Calibri" w:cs="Times New Roman"/>
                <w:color w:val="000000"/>
              </w:rPr>
            </w:pPr>
            <w:ins w:id="722" w:author="Holly Celina Mcqueary" w:date="2019-09-17T10:46:00Z">
              <w:r w:rsidRPr="00A011E2">
                <w:rPr>
                  <w:rFonts w:ascii="Calibri" w:eastAsia="Times New Roman" w:hAnsi="Calibri" w:cs="Times New Roman"/>
                  <w:color w:val="000000"/>
                </w:rPr>
                <w:t>15</w:t>
              </w:r>
            </w:ins>
          </w:p>
        </w:tc>
        <w:tc>
          <w:tcPr>
            <w:tcW w:w="1419" w:type="dxa"/>
            <w:tcBorders>
              <w:top w:val="nil"/>
              <w:left w:val="nil"/>
              <w:bottom w:val="nil"/>
              <w:right w:val="nil"/>
            </w:tcBorders>
            <w:shd w:val="clear" w:color="auto" w:fill="auto"/>
            <w:noWrap/>
            <w:vAlign w:val="bottom"/>
            <w:hideMark/>
          </w:tcPr>
          <w:p w14:paraId="34CA30F8" w14:textId="77777777" w:rsidR="00A011E2" w:rsidRPr="00A011E2" w:rsidRDefault="00A011E2" w:rsidP="00A011E2">
            <w:pPr>
              <w:jc w:val="right"/>
              <w:rPr>
                <w:ins w:id="723" w:author="Holly Celina Mcqueary" w:date="2019-09-17T10:46:00Z"/>
                <w:rFonts w:ascii="Calibri" w:eastAsia="Times New Roman" w:hAnsi="Calibri" w:cs="Times New Roman"/>
                <w:color w:val="000000"/>
              </w:rPr>
            </w:pPr>
            <w:ins w:id="724" w:author="Holly Celina Mcqueary" w:date="2019-09-17T10:46:00Z">
              <w:r w:rsidRPr="00A011E2">
                <w:rPr>
                  <w:rFonts w:ascii="Calibri" w:eastAsia="Times New Roman" w:hAnsi="Calibri" w:cs="Times New Roman"/>
                  <w:color w:val="000000"/>
                </w:rPr>
                <w:t>100</w:t>
              </w:r>
            </w:ins>
          </w:p>
        </w:tc>
        <w:tc>
          <w:tcPr>
            <w:tcW w:w="1419" w:type="dxa"/>
            <w:tcBorders>
              <w:top w:val="nil"/>
              <w:left w:val="nil"/>
              <w:bottom w:val="nil"/>
              <w:right w:val="nil"/>
            </w:tcBorders>
            <w:shd w:val="clear" w:color="auto" w:fill="auto"/>
            <w:noWrap/>
            <w:vAlign w:val="bottom"/>
            <w:hideMark/>
          </w:tcPr>
          <w:p w14:paraId="4BC56D90" w14:textId="6AA563F3" w:rsidR="00A011E2" w:rsidRPr="00A011E2" w:rsidRDefault="00A011E2" w:rsidP="00A011E2">
            <w:pPr>
              <w:jc w:val="right"/>
              <w:rPr>
                <w:ins w:id="725" w:author="Holly Celina Mcqueary" w:date="2019-09-17T10:46:00Z"/>
                <w:rFonts w:ascii="Calibri" w:eastAsia="Times New Roman" w:hAnsi="Calibri" w:cs="Times New Roman"/>
                <w:color w:val="000000"/>
              </w:rPr>
            </w:pPr>
            <w:ins w:id="726" w:author="Holly Celina Mcqueary" w:date="2019-09-17T10:47:00Z">
              <w:r w:rsidRPr="00A011E2">
                <w:rPr>
                  <w:rFonts w:ascii="Calibri" w:eastAsia="Times New Roman" w:hAnsi="Calibri" w:cs="Times New Roman"/>
                  <w:color w:val="000000"/>
                </w:rPr>
                <w:t>99.1304348</w:t>
              </w:r>
            </w:ins>
          </w:p>
        </w:tc>
      </w:tr>
      <w:tr w:rsidR="00A011E2" w:rsidRPr="00A011E2" w14:paraId="5194BD75" w14:textId="77777777" w:rsidTr="00A011E2">
        <w:trPr>
          <w:trHeight w:val="320"/>
          <w:ins w:id="727" w:author="Holly Celina Mcqueary" w:date="2019-09-17T10:46:00Z"/>
        </w:trPr>
        <w:tc>
          <w:tcPr>
            <w:tcW w:w="1300" w:type="dxa"/>
            <w:tcBorders>
              <w:top w:val="nil"/>
              <w:left w:val="nil"/>
              <w:bottom w:val="nil"/>
              <w:right w:val="nil"/>
            </w:tcBorders>
            <w:shd w:val="clear" w:color="auto" w:fill="auto"/>
            <w:noWrap/>
            <w:vAlign w:val="bottom"/>
            <w:hideMark/>
          </w:tcPr>
          <w:p w14:paraId="2763DDD2" w14:textId="77777777" w:rsidR="00A011E2" w:rsidRPr="00A011E2" w:rsidRDefault="00A011E2" w:rsidP="00A011E2">
            <w:pPr>
              <w:rPr>
                <w:ins w:id="728" w:author="Holly Celina Mcqueary" w:date="2019-09-17T10:46:00Z"/>
                <w:rFonts w:ascii="Calibri" w:eastAsia="Times New Roman" w:hAnsi="Calibri" w:cs="Times New Roman"/>
                <w:color w:val="000000"/>
              </w:rPr>
            </w:pPr>
            <w:ins w:id="729" w:author="Holly Celina Mcqueary" w:date="2019-09-17T10:46:00Z">
              <w:r w:rsidRPr="00A011E2">
                <w:rPr>
                  <w:rFonts w:ascii="Calibri" w:eastAsia="Times New Roman" w:hAnsi="Calibri" w:cs="Times New Roman"/>
                  <w:color w:val="000000"/>
                </w:rPr>
                <w:t>MA 112</w:t>
              </w:r>
            </w:ins>
          </w:p>
        </w:tc>
        <w:tc>
          <w:tcPr>
            <w:tcW w:w="1345" w:type="dxa"/>
            <w:tcBorders>
              <w:top w:val="nil"/>
              <w:left w:val="nil"/>
              <w:bottom w:val="nil"/>
              <w:right w:val="nil"/>
            </w:tcBorders>
            <w:shd w:val="clear" w:color="auto" w:fill="auto"/>
            <w:noWrap/>
            <w:vAlign w:val="bottom"/>
            <w:hideMark/>
          </w:tcPr>
          <w:p w14:paraId="3D419609" w14:textId="77777777" w:rsidR="00A011E2" w:rsidRPr="00A011E2" w:rsidRDefault="00A011E2" w:rsidP="00A011E2">
            <w:pPr>
              <w:jc w:val="right"/>
              <w:rPr>
                <w:ins w:id="730" w:author="Holly Celina Mcqueary" w:date="2019-09-17T10:46:00Z"/>
                <w:rFonts w:ascii="Calibri" w:eastAsia="Times New Roman" w:hAnsi="Calibri" w:cs="Times New Roman"/>
                <w:color w:val="000000"/>
              </w:rPr>
            </w:pPr>
            <w:ins w:id="731" w:author="Holly Celina Mcqueary" w:date="2019-09-17T10:46:00Z">
              <w:r w:rsidRPr="00A011E2">
                <w:rPr>
                  <w:rFonts w:ascii="Calibri" w:eastAsia="Times New Roman" w:hAnsi="Calibri" w:cs="Times New Roman"/>
                  <w:color w:val="000000"/>
                </w:rPr>
                <w:t>16</w:t>
              </w:r>
            </w:ins>
          </w:p>
        </w:tc>
        <w:tc>
          <w:tcPr>
            <w:tcW w:w="1419" w:type="dxa"/>
            <w:tcBorders>
              <w:top w:val="nil"/>
              <w:left w:val="nil"/>
              <w:bottom w:val="nil"/>
              <w:right w:val="nil"/>
            </w:tcBorders>
            <w:shd w:val="clear" w:color="auto" w:fill="auto"/>
            <w:noWrap/>
            <w:vAlign w:val="bottom"/>
            <w:hideMark/>
          </w:tcPr>
          <w:p w14:paraId="18259B75" w14:textId="77777777" w:rsidR="00A011E2" w:rsidRPr="00A011E2" w:rsidRDefault="00A011E2" w:rsidP="00A011E2">
            <w:pPr>
              <w:jc w:val="right"/>
              <w:rPr>
                <w:ins w:id="732" w:author="Holly Celina Mcqueary" w:date="2019-09-17T10:46:00Z"/>
                <w:rFonts w:ascii="Calibri" w:eastAsia="Times New Roman" w:hAnsi="Calibri" w:cs="Times New Roman"/>
                <w:color w:val="000000"/>
              </w:rPr>
            </w:pPr>
            <w:ins w:id="733" w:author="Holly Celina Mcqueary" w:date="2019-09-17T10:46:00Z">
              <w:r w:rsidRPr="00A011E2">
                <w:rPr>
                  <w:rFonts w:ascii="Calibri" w:eastAsia="Times New Roman" w:hAnsi="Calibri" w:cs="Times New Roman"/>
                  <w:color w:val="000000"/>
                </w:rPr>
                <w:t>90.9090909</w:t>
              </w:r>
            </w:ins>
          </w:p>
        </w:tc>
        <w:tc>
          <w:tcPr>
            <w:tcW w:w="1419" w:type="dxa"/>
            <w:tcBorders>
              <w:top w:val="nil"/>
              <w:left w:val="nil"/>
              <w:bottom w:val="nil"/>
              <w:right w:val="nil"/>
            </w:tcBorders>
            <w:shd w:val="clear" w:color="auto" w:fill="auto"/>
            <w:noWrap/>
            <w:vAlign w:val="bottom"/>
            <w:hideMark/>
          </w:tcPr>
          <w:p w14:paraId="75C99637" w14:textId="77777777" w:rsidR="00A011E2" w:rsidRPr="00A011E2" w:rsidRDefault="00A011E2" w:rsidP="00A011E2">
            <w:pPr>
              <w:jc w:val="right"/>
              <w:rPr>
                <w:ins w:id="734" w:author="Holly Celina Mcqueary" w:date="2019-09-17T10:46:00Z"/>
                <w:rFonts w:ascii="Calibri" w:eastAsia="Times New Roman" w:hAnsi="Calibri" w:cs="Times New Roman"/>
                <w:color w:val="000000"/>
              </w:rPr>
            </w:pPr>
            <w:ins w:id="735" w:author="Holly Celina Mcqueary" w:date="2019-09-17T10:46:00Z">
              <w:r w:rsidRPr="00A011E2">
                <w:rPr>
                  <w:rFonts w:ascii="Calibri" w:eastAsia="Times New Roman" w:hAnsi="Calibri" w:cs="Times New Roman"/>
                  <w:color w:val="000000"/>
                </w:rPr>
                <w:t>95.6521739</w:t>
              </w:r>
            </w:ins>
          </w:p>
        </w:tc>
      </w:tr>
      <w:tr w:rsidR="00A011E2" w:rsidRPr="00A011E2" w14:paraId="43FD21ED" w14:textId="77777777" w:rsidTr="00A011E2">
        <w:trPr>
          <w:trHeight w:val="320"/>
          <w:ins w:id="736" w:author="Holly Celina Mcqueary" w:date="2019-09-17T10:46:00Z"/>
        </w:trPr>
        <w:tc>
          <w:tcPr>
            <w:tcW w:w="1300" w:type="dxa"/>
            <w:tcBorders>
              <w:top w:val="nil"/>
              <w:left w:val="nil"/>
              <w:bottom w:val="nil"/>
              <w:right w:val="nil"/>
            </w:tcBorders>
            <w:shd w:val="clear" w:color="auto" w:fill="auto"/>
            <w:noWrap/>
            <w:vAlign w:val="bottom"/>
            <w:hideMark/>
          </w:tcPr>
          <w:p w14:paraId="5235068C" w14:textId="77777777" w:rsidR="00A011E2" w:rsidRPr="00A011E2" w:rsidRDefault="00A011E2" w:rsidP="00A011E2">
            <w:pPr>
              <w:rPr>
                <w:ins w:id="737" w:author="Holly Celina Mcqueary" w:date="2019-09-17T10:46:00Z"/>
                <w:rFonts w:ascii="Calibri" w:eastAsia="Times New Roman" w:hAnsi="Calibri" w:cs="Times New Roman"/>
                <w:color w:val="000000"/>
              </w:rPr>
            </w:pPr>
            <w:ins w:id="738" w:author="Holly Celina Mcqueary" w:date="2019-09-17T10:46:00Z">
              <w:r w:rsidRPr="00A011E2">
                <w:rPr>
                  <w:rFonts w:ascii="Calibri" w:eastAsia="Times New Roman" w:hAnsi="Calibri" w:cs="Times New Roman"/>
                  <w:color w:val="000000"/>
                </w:rPr>
                <w:t>GC 8</w:t>
              </w:r>
            </w:ins>
          </w:p>
        </w:tc>
        <w:tc>
          <w:tcPr>
            <w:tcW w:w="1345" w:type="dxa"/>
            <w:tcBorders>
              <w:top w:val="nil"/>
              <w:left w:val="nil"/>
              <w:bottom w:val="nil"/>
              <w:right w:val="nil"/>
            </w:tcBorders>
            <w:shd w:val="clear" w:color="auto" w:fill="auto"/>
            <w:noWrap/>
            <w:vAlign w:val="bottom"/>
            <w:hideMark/>
          </w:tcPr>
          <w:p w14:paraId="574908EB" w14:textId="77777777" w:rsidR="00A011E2" w:rsidRPr="00A011E2" w:rsidRDefault="00A011E2" w:rsidP="00A011E2">
            <w:pPr>
              <w:jc w:val="right"/>
              <w:rPr>
                <w:ins w:id="739" w:author="Holly Celina Mcqueary" w:date="2019-09-17T10:46:00Z"/>
                <w:rFonts w:ascii="Calibri" w:eastAsia="Times New Roman" w:hAnsi="Calibri" w:cs="Times New Roman"/>
                <w:color w:val="000000"/>
              </w:rPr>
            </w:pPr>
            <w:ins w:id="740" w:author="Holly Celina Mcqueary" w:date="2019-09-17T10:46:00Z">
              <w:r w:rsidRPr="00A011E2">
                <w:rPr>
                  <w:rFonts w:ascii="Calibri" w:eastAsia="Times New Roman" w:hAnsi="Calibri" w:cs="Times New Roman"/>
                  <w:color w:val="000000"/>
                </w:rPr>
                <w:t>16</w:t>
              </w:r>
            </w:ins>
          </w:p>
        </w:tc>
        <w:tc>
          <w:tcPr>
            <w:tcW w:w="1419" w:type="dxa"/>
            <w:tcBorders>
              <w:top w:val="nil"/>
              <w:left w:val="nil"/>
              <w:bottom w:val="nil"/>
              <w:right w:val="nil"/>
            </w:tcBorders>
            <w:shd w:val="clear" w:color="auto" w:fill="auto"/>
            <w:noWrap/>
            <w:vAlign w:val="bottom"/>
            <w:hideMark/>
          </w:tcPr>
          <w:p w14:paraId="27E7F3F8" w14:textId="77777777" w:rsidR="00A011E2" w:rsidRPr="00A011E2" w:rsidRDefault="00A011E2" w:rsidP="00A011E2">
            <w:pPr>
              <w:jc w:val="right"/>
              <w:rPr>
                <w:ins w:id="741" w:author="Holly Celina Mcqueary" w:date="2019-09-17T10:46:00Z"/>
                <w:rFonts w:ascii="Calibri" w:eastAsia="Times New Roman" w:hAnsi="Calibri" w:cs="Times New Roman"/>
                <w:color w:val="000000"/>
              </w:rPr>
            </w:pPr>
            <w:ins w:id="742" w:author="Holly Celina Mcqueary" w:date="2019-09-17T10:46:00Z">
              <w:r w:rsidRPr="00A011E2">
                <w:rPr>
                  <w:rFonts w:ascii="Calibri" w:eastAsia="Times New Roman" w:hAnsi="Calibri" w:cs="Times New Roman"/>
                  <w:color w:val="000000"/>
                </w:rPr>
                <w:t>35.7142857</w:t>
              </w:r>
            </w:ins>
          </w:p>
        </w:tc>
        <w:tc>
          <w:tcPr>
            <w:tcW w:w="1419" w:type="dxa"/>
            <w:tcBorders>
              <w:top w:val="nil"/>
              <w:left w:val="nil"/>
              <w:bottom w:val="nil"/>
              <w:right w:val="nil"/>
            </w:tcBorders>
            <w:shd w:val="clear" w:color="auto" w:fill="auto"/>
            <w:noWrap/>
            <w:vAlign w:val="bottom"/>
            <w:hideMark/>
          </w:tcPr>
          <w:p w14:paraId="08872758" w14:textId="77777777" w:rsidR="00A011E2" w:rsidRPr="00A011E2" w:rsidRDefault="00A011E2" w:rsidP="00A011E2">
            <w:pPr>
              <w:jc w:val="right"/>
              <w:rPr>
                <w:ins w:id="743" w:author="Holly Celina Mcqueary" w:date="2019-09-17T10:46:00Z"/>
                <w:rFonts w:ascii="Calibri" w:eastAsia="Times New Roman" w:hAnsi="Calibri" w:cs="Times New Roman"/>
                <w:color w:val="000000"/>
              </w:rPr>
            </w:pPr>
            <w:ins w:id="744" w:author="Holly Celina Mcqueary" w:date="2019-09-17T10:46:00Z">
              <w:r w:rsidRPr="00A011E2">
                <w:rPr>
                  <w:rFonts w:ascii="Calibri" w:eastAsia="Times New Roman" w:hAnsi="Calibri" w:cs="Times New Roman"/>
                  <w:color w:val="000000"/>
                </w:rPr>
                <w:t>56.5217391</w:t>
              </w:r>
            </w:ins>
          </w:p>
        </w:tc>
      </w:tr>
    </w:tbl>
    <w:p w14:paraId="2CDC9336" w14:textId="7466B9E3" w:rsidR="00A011E2" w:rsidRDefault="00A011E2" w:rsidP="00A011E2">
      <w:pPr>
        <w:spacing w:line="360" w:lineRule="auto"/>
        <w:rPr>
          <w:ins w:id="745" w:author="Holly Celina Mcqueary" w:date="2019-09-17T10:53:00Z"/>
          <w:rFonts w:ascii="Arial" w:eastAsia="Times New Roman" w:hAnsi="Arial" w:cs="Arial"/>
          <w:sz w:val="22"/>
        </w:rPr>
      </w:pPr>
      <w:ins w:id="746" w:author="Holly Celina Mcqueary" w:date="2019-09-17T10:46:00Z">
        <w:r>
          <w:rPr>
            <w:rFonts w:ascii="Arial" w:eastAsia="Times New Roman" w:hAnsi="Arial" w:cs="Arial"/>
            <w:sz w:val="22"/>
          </w:rPr>
          <w:lastRenderedPageBreak/>
          <w:t>Table 2:</w:t>
        </w:r>
      </w:ins>
      <w:ins w:id="747" w:author="Holly Celina Mcqueary" w:date="2019-09-17T10:48:00Z">
        <w:r>
          <w:rPr>
            <w:rFonts w:ascii="Arial" w:eastAsia="Times New Roman" w:hAnsi="Arial" w:cs="Arial"/>
            <w:sz w:val="22"/>
          </w:rPr>
          <w:t xml:space="preserve"> Percent of dosage-sensitive genes analyzed that were significantly compensated, both located on the aneuploid chromosome and elsewhere. </w:t>
        </w:r>
      </w:ins>
    </w:p>
    <w:tbl>
      <w:tblPr>
        <w:tblW w:w="5376" w:type="dxa"/>
        <w:tblLook w:val="04A0" w:firstRow="1" w:lastRow="0" w:firstColumn="1" w:lastColumn="0" w:noHBand="0" w:noVBand="1"/>
      </w:tblPr>
      <w:tblGrid>
        <w:gridCol w:w="1300"/>
        <w:gridCol w:w="1543"/>
        <w:gridCol w:w="1300"/>
        <w:gridCol w:w="1605"/>
      </w:tblGrid>
      <w:tr w:rsidR="00A011E2" w:rsidRPr="00A011E2" w14:paraId="6D5E7BDA" w14:textId="77777777" w:rsidTr="00A011E2">
        <w:trPr>
          <w:trHeight w:val="320"/>
          <w:ins w:id="748" w:author="Holly Celina Mcqueary" w:date="2019-09-17T10:53:00Z"/>
        </w:trPr>
        <w:tc>
          <w:tcPr>
            <w:tcW w:w="1300" w:type="dxa"/>
            <w:tcBorders>
              <w:top w:val="nil"/>
              <w:left w:val="nil"/>
              <w:bottom w:val="nil"/>
              <w:right w:val="nil"/>
            </w:tcBorders>
            <w:shd w:val="clear" w:color="auto" w:fill="auto"/>
            <w:noWrap/>
            <w:vAlign w:val="bottom"/>
            <w:hideMark/>
          </w:tcPr>
          <w:p w14:paraId="6FB10828" w14:textId="77777777" w:rsidR="00A011E2" w:rsidRPr="00A011E2" w:rsidRDefault="00A011E2" w:rsidP="00A011E2">
            <w:pPr>
              <w:rPr>
                <w:ins w:id="749" w:author="Holly Celina Mcqueary" w:date="2019-09-17T10:53:00Z"/>
                <w:rFonts w:ascii="Calibri" w:eastAsia="Times New Roman" w:hAnsi="Calibri" w:cs="Times New Roman"/>
                <w:color w:val="000000"/>
              </w:rPr>
            </w:pPr>
            <w:ins w:id="750" w:author="Holly Celina Mcqueary" w:date="2019-09-17T10:53:00Z">
              <w:r w:rsidRPr="00A011E2">
                <w:rPr>
                  <w:rFonts w:ascii="Calibri" w:eastAsia="Times New Roman" w:hAnsi="Calibri" w:cs="Times New Roman"/>
                  <w:color w:val="000000"/>
                </w:rPr>
                <w:t>Line</w:t>
              </w:r>
            </w:ins>
          </w:p>
        </w:tc>
        <w:tc>
          <w:tcPr>
            <w:tcW w:w="1357" w:type="dxa"/>
            <w:tcBorders>
              <w:top w:val="nil"/>
              <w:left w:val="nil"/>
              <w:bottom w:val="nil"/>
              <w:right w:val="nil"/>
            </w:tcBorders>
            <w:shd w:val="clear" w:color="auto" w:fill="auto"/>
            <w:noWrap/>
            <w:vAlign w:val="bottom"/>
            <w:hideMark/>
          </w:tcPr>
          <w:p w14:paraId="7592E4DB" w14:textId="77777777" w:rsidR="00A011E2" w:rsidRPr="00A011E2" w:rsidRDefault="00A011E2" w:rsidP="00A011E2">
            <w:pPr>
              <w:rPr>
                <w:ins w:id="751" w:author="Holly Celina Mcqueary" w:date="2019-09-17T10:53:00Z"/>
                <w:rFonts w:ascii="Calibri" w:eastAsia="Times New Roman" w:hAnsi="Calibri" w:cs="Times New Roman"/>
                <w:color w:val="000000"/>
              </w:rPr>
            </w:pPr>
            <w:ins w:id="752" w:author="Holly Celina Mcqueary" w:date="2019-09-17T10:53:00Z">
              <w:r w:rsidRPr="00A011E2">
                <w:rPr>
                  <w:rFonts w:ascii="Calibri" w:eastAsia="Times New Roman" w:hAnsi="Calibri" w:cs="Times New Roman"/>
                  <w:color w:val="000000"/>
                </w:rPr>
                <w:t># DS genes compensated</w:t>
              </w:r>
            </w:ins>
          </w:p>
        </w:tc>
        <w:tc>
          <w:tcPr>
            <w:tcW w:w="1300" w:type="dxa"/>
            <w:tcBorders>
              <w:top w:val="nil"/>
              <w:left w:val="nil"/>
              <w:bottom w:val="nil"/>
              <w:right w:val="nil"/>
            </w:tcBorders>
            <w:shd w:val="clear" w:color="auto" w:fill="auto"/>
            <w:noWrap/>
            <w:vAlign w:val="bottom"/>
            <w:hideMark/>
          </w:tcPr>
          <w:p w14:paraId="1F62AF5B" w14:textId="77777777" w:rsidR="00A011E2" w:rsidRPr="00A011E2" w:rsidRDefault="00A011E2" w:rsidP="00A011E2">
            <w:pPr>
              <w:rPr>
                <w:ins w:id="753" w:author="Holly Celina Mcqueary" w:date="2019-09-17T10:53:00Z"/>
                <w:rFonts w:ascii="Calibri" w:eastAsia="Times New Roman" w:hAnsi="Calibri" w:cs="Times New Roman"/>
                <w:color w:val="000000"/>
              </w:rPr>
            </w:pPr>
            <w:ins w:id="754" w:author="Holly Celina Mcqueary" w:date="2019-09-17T10:53:00Z">
              <w:r w:rsidRPr="00A011E2">
                <w:rPr>
                  <w:rFonts w:ascii="Calibri" w:eastAsia="Times New Roman" w:hAnsi="Calibri" w:cs="Times New Roman"/>
                  <w:color w:val="000000"/>
                </w:rPr>
                <w:t>total # DS genes</w:t>
              </w:r>
            </w:ins>
          </w:p>
        </w:tc>
        <w:tc>
          <w:tcPr>
            <w:tcW w:w="1419" w:type="dxa"/>
            <w:tcBorders>
              <w:top w:val="nil"/>
              <w:left w:val="nil"/>
              <w:bottom w:val="nil"/>
              <w:right w:val="nil"/>
            </w:tcBorders>
            <w:shd w:val="clear" w:color="auto" w:fill="auto"/>
            <w:noWrap/>
            <w:vAlign w:val="bottom"/>
            <w:hideMark/>
          </w:tcPr>
          <w:p w14:paraId="27EDEB09" w14:textId="77777777" w:rsidR="00A011E2" w:rsidRPr="00A011E2" w:rsidRDefault="00A011E2" w:rsidP="00A011E2">
            <w:pPr>
              <w:rPr>
                <w:ins w:id="755" w:author="Holly Celina Mcqueary" w:date="2019-09-17T10:53:00Z"/>
                <w:rFonts w:ascii="Calibri" w:eastAsia="Times New Roman" w:hAnsi="Calibri" w:cs="Times New Roman"/>
                <w:color w:val="000000"/>
              </w:rPr>
            </w:pPr>
            <w:ins w:id="756" w:author="Holly Celina Mcqueary" w:date="2019-09-17T10:53:00Z">
              <w:r w:rsidRPr="00A011E2">
                <w:rPr>
                  <w:rFonts w:ascii="Calibri" w:eastAsia="Times New Roman" w:hAnsi="Calibri" w:cs="Times New Roman"/>
                  <w:color w:val="000000"/>
                </w:rPr>
                <w:t>% compensation</w:t>
              </w:r>
            </w:ins>
          </w:p>
        </w:tc>
      </w:tr>
      <w:tr w:rsidR="00A011E2" w:rsidRPr="00A011E2" w14:paraId="00E679EC" w14:textId="77777777" w:rsidTr="00A011E2">
        <w:trPr>
          <w:trHeight w:val="320"/>
          <w:ins w:id="757" w:author="Holly Celina Mcqueary" w:date="2019-09-17T10:53:00Z"/>
        </w:trPr>
        <w:tc>
          <w:tcPr>
            <w:tcW w:w="1300" w:type="dxa"/>
            <w:tcBorders>
              <w:top w:val="nil"/>
              <w:left w:val="nil"/>
              <w:bottom w:val="nil"/>
              <w:right w:val="nil"/>
            </w:tcBorders>
            <w:shd w:val="clear" w:color="auto" w:fill="auto"/>
            <w:noWrap/>
            <w:vAlign w:val="bottom"/>
            <w:hideMark/>
          </w:tcPr>
          <w:p w14:paraId="5CC25441" w14:textId="77777777" w:rsidR="00A011E2" w:rsidRPr="00A011E2" w:rsidRDefault="00A011E2" w:rsidP="00A011E2">
            <w:pPr>
              <w:rPr>
                <w:ins w:id="758" w:author="Holly Celina Mcqueary" w:date="2019-09-17T10:53:00Z"/>
                <w:rFonts w:ascii="Calibri" w:eastAsia="Times New Roman" w:hAnsi="Calibri" w:cs="Times New Roman"/>
                <w:color w:val="000000"/>
              </w:rPr>
            </w:pPr>
            <w:ins w:id="759" w:author="Holly Celina Mcqueary" w:date="2019-09-17T10:53:00Z">
              <w:r w:rsidRPr="00A011E2">
                <w:rPr>
                  <w:rFonts w:ascii="Calibri" w:eastAsia="Times New Roman" w:hAnsi="Calibri" w:cs="Times New Roman"/>
                  <w:color w:val="000000"/>
                </w:rPr>
                <w:t>MA 1</w:t>
              </w:r>
            </w:ins>
          </w:p>
        </w:tc>
        <w:tc>
          <w:tcPr>
            <w:tcW w:w="1357" w:type="dxa"/>
            <w:tcBorders>
              <w:top w:val="nil"/>
              <w:left w:val="nil"/>
              <w:bottom w:val="nil"/>
              <w:right w:val="nil"/>
            </w:tcBorders>
            <w:shd w:val="clear" w:color="auto" w:fill="auto"/>
            <w:noWrap/>
            <w:vAlign w:val="bottom"/>
            <w:hideMark/>
          </w:tcPr>
          <w:p w14:paraId="26271768" w14:textId="77777777" w:rsidR="00A011E2" w:rsidRPr="00A011E2" w:rsidRDefault="00A011E2" w:rsidP="00A011E2">
            <w:pPr>
              <w:jc w:val="right"/>
              <w:rPr>
                <w:ins w:id="760" w:author="Holly Celina Mcqueary" w:date="2019-09-17T10:53:00Z"/>
                <w:rFonts w:ascii="Calibri" w:eastAsia="Times New Roman" w:hAnsi="Calibri" w:cs="Times New Roman"/>
                <w:color w:val="000000"/>
              </w:rPr>
            </w:pPr>
            <w:ins w:id="761" w:author="Holly Celina Mcqueary" w:date="2019-09-17T10:53:00Z">
              <w:r w:rsidRPr="00A011E2">
                <w:rPr>
                  <w:rFonts w:ascii="Calibri" w:eastAsia="Times New Roman" w:hAnsi="Calibri" w:cs="Times New Roman"/>
                  <w:color w:val="000000"/>
                </w:rPr>
                <w:t>115</w:t>
              </w:r>
            </w:ins>
          </w:p>
        </w:tc>
        <w:tc>
          <w:tcPr>
            <w:tcW w:w="1300" w:type="dxa"/>
            <w:tcBorders>
              <w:top w:val="nil"/>
              <w:left w:val="nil"/>
              <w:bottom w:val="nil"/>
              <w:right w:val="nil"/>
            </w:tcBorders>
            <w:shd w:val="clear" w:color="auto" w:fill="auto"/>
            <w:noWrap/>
            <w:vAlign w:val="bottom"/>
            <w:hideMark/>
          </w:tcPr>
          <w:p w14:paraId="44B9C9CC" w14:textId="77777777" w:rsidR="00A011E2" w:rsidRPr="00A011E2" w:rsidRDefault="00A011E2" w:rsidP="00A011E2">
            <w:pPr>
              <w:jc w:val="right"/>
              <w:rPr>
                <w:ins w:id="762" w:author="Holly Celina Mcqueary" w:date="2019-09-17T10:53:00Z"/>
                <w:rFonts w:ascii="Calibri" w:eastAsia="Times New Roman" w:hAnsi="Calibri" w:cs="Times New Roman"/>
                <w:color w:val="000000"/>
              </w:rPr>
            </w:pPr>
            <w:ins w:id="763"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267F68DC" w14:textId="77777777" w:rsidR="00A011E2" w:rsidRPr="00A011E2" w:rsidRDefault="00A011E2" w:rsidP="00A011E2">
            <w:pPr>
              <w:jc w:val="right"/>
              <w:rPr>
                <w:ins w:id="764" w:author="Holly Celina Mcqueary" w:date="2019-09-17T10:53:00Z"/>
                <w:rFonts w:ascii="Calibri" w:eastAsia="Times New Roman" w:hAnsi="Calibri" w:cs="Times New Roman"/>
                <w:color w:val="000000"/>
              </w:rPr>
            </w:pPr>
            <w:ins w:id="765" w:author="Holly Celina Mcqueary" w:date="2019-09-17T10:53:00Z">
              <w:r w:rsidRPr="00A011E2">
                <w:rPr>
                  <w:rFonts w:ascii="Calibri" w:eastAsia="Times New Roman" w:hAnsi="Calibri" w:cs="Times New Roman"/>
                  <w:color w:val="000000"/>
                </w:rPr>
                <w:t>100</w:t>
              </w:r>
            </w:ins>
          </w:p>
        </w:tc>
      </w:tr>
      <w:tr w:rsidR="00A011E2" w:rsidRPr="00A011E2" w14:paraId="7EC25D71" w14:textId="77777777" w:rsidTr="00A011E2">
        <w:trPr>
          <w:trHeight w:val="320"/>
          <w:ins w:id="766" w:author="Holly Celina Mcqueary" w:date="2019-09-17T10:53:00Z"/>
        </w:trPr>
        <w:tc>
          <w:tcPr>
            <w:tcW w:w="1300" w:type="dxa"/>
            <w:tcBorders>
              <w:top w:val="nil"/>
              <w:left w:val="nil"/>
              <w:bottom w:val="nil"/>
              <w:right w:val="nil"/>
            </w:tcBorders>
            <w:shd w:val="clear" w:color="auto" w:fill="auto"/>
            <w:noWrap/>
            <w:vAlign w:val="bottom"/>
            <w:hideMark/>
          </w:tcPr>
          <w:p w14:paraId="24DFF67A" w14:textId="77777777" w:rsidR="00A011E2" w:rsidRPr="00A011E2" w:rsidRDefault="00A011E2" w:rsidP="00A011E2">
            <w:pPr>
              <w:rPr>
                <w:ins w:id="767" w:author="Holly Celina Mcqueary" w:date="2019-09-17T10:53:00Z"/>
                <w:rFonts w:ascii="Calibri" w:eastAsia="Times New Roman" w:hAnsi="Calibri" w:cs="Times New Roman"/>
                <w:color w:val="000000"/>
              </w:rPr>
            </w:pPr>
            <w:ins w:id="768" w:author="Holly Celina Mcqueary" w:date="2019-09-17T10:53:00Z">
              <w:r w:rsidRPr="00A011E2">
                <w:rPr>
                  <w:rFonts w:ascii="Calibri" w:eastAsia="Times New Roman" w:hAnsi="Calibri" w:cs="Times New Roman"/>
                  <w:color w:val="000000"/>
                </w:rPr>
                <w:t>MA 2</w:t>
              </w:r>
            </w:ins>
          </w:p>
        </w:tc>
        <w:tc>
          <w:tcPr>
            <w:tcW w:w="1357" w:type="dxa"/>
            <w:tcBorders>
              <w:top w:val="nil"/>
              <w:left w:val="nil"/>
              <w:bottom w:val="nil"/>
              <w:right w:val="nil"/>
            </w:tcBorders>
            <w:shd w:val="clear" w:color="auto" w:fill="auto"/>
            <w:noWrap/>
            <w:vAlign w:val="bottom"/>
            <w:hideMark/>
          </w:tcPr>
          <w:p w14:paraId="3EFF7273" w14:textId="77777777" w:rsidR="00A011E2" w:rsidRPr="00A011E2" w:rsidRDefault="00A011E2" w:rsidP="00A011E2">
            <w:pPr>
              <w:jc w:val="right"/>
              <w:rPr>
                <w:ins w:id="769" w:author="Holly Celina Mcqueary" w:date="2019-09-17T10:53:00Z"/>
                <w:rFonts w:ascii="Calibri" w:eastAsia="Times New Roman" w:hAnsi="Calibri" w:cs="Times New Roman"/>
                <w:color w:val="000000"/>
              </w:rPr>
            </w:pPr>
            <w:ins w:id="770" w:author="Holly Celina Mcqueary" w:date="2019-09-17T10:53:00Z">
              <w:r w:rsidRPr="00A011E2">
                <w:rPr>
                  <w:rFonts w:ascii="Calibri" w:eastAsia="Times New Roman" w:hAnsi="Calibri" w:cs="Times New Roman"/>
                  <w:color w:val="000000"/>
                </w:rPr>
                <w:t>108</w:t>
              </w:r>
            </w:ins>
          </w:p>
        </w:tc>
        <w:tc>
          <w:tcPr>
            <w:tcW w:w="1300" w:type="dxa"/>
            <w:tcBorders>
              <w:top w:val="nil"/>
              <w:left w:val="nil"/>
              <w:bottom w:val="nil"/>
              <w:right w:val="nil"/>
            </w:tcBorders>
            <w:shd w:val="clear" w:color="auto" w:fill="auto"/>
            <w:noWrap/>
            <w:vAlign w:val="bottom"/>
            <w:hideMark/>
          </w:tcPr>
          <w:p w14:paraId="68D679BB" w14:textId="77777777" w:rsidR="00A011E2" w:rsidRPr="00A011E2" w:rsidRDefault="00A011E2" w:rsidP="00A011E2">
            <w:pPr>
              <w:jc w:val="right"/>
              <w:rPr>
                <w:ins w:id="771" w:author="Holly Celina Mcqueary" w:date="2019-09-17T10:53:00Z"/>
                <w:rFonts w:ascii="Calibri" w:eastAsia="Times New Roman" w:hAnsi="Calibri" w:cs="Times New Roman"/>
                <w:color w:val="000000"/>
              </w:rPr>
            </w:pPr>
            <w:ins w:id="772"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0708FC43" w14:textId="77777777" w:rsidR="00A011E2" w:rsidRPr="00A011E2" w:rsidRDefault="00A011E2" w:rsidP="00A011E2">
            <w:pPr>
              <w:jc w:val="right"/>
              <w:rPr>
                <w:ins w:id="773" w:author="Holly Celina Mcqueary" w:date="2019-09-17T10:53:00Z"/>
                <w:rFonts w:ascii="Calibri" w:eastAsia="Times New Roman" w:hAnsi="Calibri" w:cs="Times New Roman"/>
                <w:color w:val="000000"/>
              </w:rPr>
            </w:pPr>
            <w:ins w:id="774" w:author="Holly Celina Mcqueary" w:date="2019-09-17T10:53:00Z">
              <w:r w:rsidRPr="00A011E2">
                <w:rPr>
                  <w:rFonts w:ascii="Calibri" w:eastAsia="Times New Roman" w:hAnsi="Calibri" w:cs="Times New Roman"/>
                  <w:color w:val="000000"/>
                </w:rPr>
                <w:t>93.9130435</w:t>
              </w:r>
            </w:ins>
          </w:p>
        </w:tc>
      </w:tr>
      <w:tr w:rsidR="00A011E2" w:rsidRPr="00A011E2" w14:paraId="3CDE0D32" w14:textId="77777777" w:rsidTr="00A011E2">
        <w:trPr>
          <w:trHeight w:val="320"/>
          <w:ins w:id="775" w:author="Holly Celina Mcqueary" w:date="2019-09-17T10:53:00Z"/>
        </w:trPr>
        <w:tc>
          <w:tcPr>
            <w:tcW w:w="1300" w:type="dxa"/>
            <w:tcBorders>
              <w:top w:val="nil"/>
              <w:left w:val="nil"/>
              <w:bottom w:val="nil"/>
              <w:right w:val="nil"/>
            </w:tcBorders>
            <w:shd w:val="clear" w:color="auto" w:fill="auto"/>
            <w:noWrap/>
            <w:vAlign w:val="bottom"/>
            <w:hideMark/>
          </w:tcPr>
          <w:p w14:paraId="0187C6B8" w14:textId="77777777" w:rsidR="00A011E2" w:rsidRPr="00A011E2" w:rsidRDefault="00A011E2" w:rsidP="00A011E2">
            <w:pPr>
              <w:rPr>
                <w:ins w:id="776" w:author="Holly Celina Mcqueary" w:date="2019-09-17T10:53:00Z"/>
                <w:rFonts w:ascii="Calibri" w:eastAsia="Times New Roman" w:hAnsi="Calibri" w:cs="Times New Roman"/>
                <w:color w:val="000000"/>
              </w:rPr>
            </w:pPr>
            <w:ins w:id="777" w:author="Holly Celina Mcqueary" w:date="2019-09-17T10:53:00Z">
              <w:r w:rsidRPr="00A011E2">
                <w:rPr>
                  <w:rFonts w:ascii="Calibri" w:eastAsia="Times New Roman" w:hAnsi="Calibri" w:cs="Times New Roman"/>
                  <w:color w:val="000000"/>
                </w:rPr>
                <w:t>MA 3</w:t>
              </w:r>
            </w:ins>
          </w:p>
        </w:tc>
        <w:tc>
          <w:tcPr>
            <w:tcW w:w="1357" w:type="dxa"/>
            <w:tcBorders>
              <w:top w:val="nil"/>
              <w:left w:val="nil"/>
              <w:bottom w:val="nil"/>
              <w:right w:val="nil"/>
            </w:tcBorders>
            <w:shd w:val="clear" w:color="auto" w:fill="auto"/>
            <w:noWrap/>
            <w:vAlign w:val="bottom"/>
            <w:hideMark/>
          </w:tcPr>
          <w:p w14:paraId="50DF2E53" w14:textId="77777777" w:rsidR="00A011E2" w:rsidRPr="00A011E2" w:rsidRDefault="00A011E2" w:rsidP="00A011E2">
            <w:pPr>
              <w:jc w:val="right"/>
              <w:rPr>
                <w:ins w:id="778" w:author="Holly Celina Mcqueary" w:date="2019-09-17T10:53:00Z"/>
                <w:rFonts w:ascii="Calibri" w:eastAsia="Times New Roman" w:hAnsi="Calibri" w:cs="Times New Roman"/>
                <w:color w:val="000000"/>
              </w:rPr>
            </w:pPr>
            <w:ins w:id="779" w:author="Holly Celina Mcqueary" w:date="2019-09-17T10:53:00Z">
              <w:r w:rsidRPr="00A011E2">
                <w:rPr>
                  <w:rFonts w:ascii="Calibri" w:eastAsia="Times New Roman" w:hAnsi="Calibri" w:cs="Times New Roman"/>
                  <w:color w:val="000000"/>
                </w:rPr>
                <w:t>105</w:t>
              </w:r>
            </w:ins>
          </w:p>
        </w:tc>
        <w:tc>
          <w:tcPr>
            <w:tcW w:w="1300" w:type="dxa"/>
            <w:tcBorders>
              <w:top w:val="nil"/>
              <w:left w:val="nil"/>
              <w:bottom w:val="nil"/>
              <w:right w:val="nil"/>
            </w:tcBorders>
            <w:shd w:val="clear" w:color="auto" w:fill="auto"/>
            <w:noWrap/>
            <w:vAlign w:val="bottom"/>
            <w:hideMark/>
          </w:tcPr>
          <w:p w14:paraId="1D0109D0" w14:textId="77777777" w:rsidR="00A011E2" w:rsidRPr="00A011E2" w:rsidRDefault="00A011E2" w:rsidP="00A011E2">
            <w:pPr>
              <w:jc w:val="right"/>
              <w:rPr>
                <w:ins w:id="780" w:author="Holly Celina Mcqueary" w:date="2019-09-17T10:53:00Z"/>
                <w:rFonts w:ascii="Calibri" w:eastAsia="Times New Roman" w:hAnsi="Calibri" w:cs="Times New Roman"/>
                <w:color w:val="000000"/>
              </w:rPr>
            </w:pPr>
            <w:ins w:id="781"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4BE21F78" w14:textId="77777777" w:rsidR="00A011E2" w:rsidRPr="00A011E2" w:rsidRDefault="00A011E2" w:rsidP="00A011E2">
            <w:pPr>
              <w:jc w:val="right"/>
              <w:rPr>
                <w:ins w:id="782" w:author="Holly Celina Mcqueary" w:date="2019-09-17T10:53:00Z"/>
                <w:rFonts w:ascii="Calibri" w:eastAsia="Times New Roman" w:hAnsi="Calibri" w:cs="Times New Roman"/>
                <w:color w:val="000000"/>
              </w:rPr>
            </w:pPr>
            <w:ins w:id="783" w:author="Holly Celina Mcqueary" w:date="2019-09-17T10:53:00Z">
              <w:r w:rsidRPr="00A011E2">
                <w:rPr>
                  <w:rFonts w:ascii="Calibri" w:eastAsia="Times New Roman" w:hAnsi="Calibri" w:cs="Times New Roman"/>
                  <w:color w:val="000000"/>
                </w:rPr>
                <w:t>91.3043478</w:t>
              </w:r>
            </w:ins>
          </w:p>
        </w:tc>
      </w:tr>
      <w:tr w:rsidR="00A011E2" w:rsidRPr="00A011E2" w14:paraId="2F70E3E0" w14:textId="77777777" w:rsidTr="00A011E2">
        <w:trPr>
          <w:trHeight w:val="320"/>
          <w:ins w:id="784" w:author="Holly Celina Mcqueary" w:date="2019-09-17T10:53:00Z"/>
        </w:trPr>
        <w:tc>
          <w:tcPr>
            <w:tcW w:w="1300" w:type="dxa"/>
            <w:tcBorders>
              <w:top w:val="nil"/>
              <w:left w:val="nil"/>
              <w:bottom w:val="nil"/>
              <w:right w:val="nil"/>
            </w:tcBorders>
            <w:shd w:val="clear" w:color="auto" w:fill="auto"/>
            <w:noWrap/>
            <w:vAlign w:val="bottom"/>
            <w:hideMark/>
          </w:tcPr>
          <w:p w14:paraId="2DACFF65" w14:textId="77777777" w:rsidR="00A011E2" w:rsidRPr="00A011E2" w:rsidRDefault="00A011E2" w:rsidP="00A011E2">
            <w:pPr>
              <w:rPr>
                <w:ins w:id="785" w:author="Holly Celina Mcqueary" w:date="2019-09-17T10:53:00Z"/>
                <w:rFonts w:ascii="Calibri" w:eastAsia="Times New Roman" w:hAnsi="Calibri" w:cs="Times New Roman"/>
                <w:color w:val="000000"/>
              </w:rPr>
            </w:pPr>
            <w:ins w:id="786" w:author="Holly Celina Mcqueary" w:date="2019-09-17T10:53:00Z">
              <w:r w:rsidRPr="00A011E2">
                <w:rPr>
                  <w:rFonts w:ascii="Calibri" w:eastAsia="Times New Roman" w:hAnsi="Calibri" w:cs="Times New Roman"/>
                  <w:color w:val="000000"/>
                </w:rPr>
                <w:t>MA 4</w:t>
              </w:r>
            </w:ins>
          </w:p>
        </w:tc>
        <w:tc>
          <w:tcPr>
            <w:tcW w:w="1357" w:type="dxa"/>
            <w:tcBorders>
              <w:top w:val="nil"/>
              <w:left w:val="nil"/>
              <w:bottom w:val="nil"/>
              <w:right w:val="nil"/>
            </w:tcBorders>
            <w:shd w:val="clear" w:color="auto" w:fill="auto"/>
            <w:noWrap/>
            <w:vAlign w:val="bottom"/>
            <w:hideMark/>
          </w:tcPr>
          <w:p w14:paraId="60CEA36D" w14:textId="77777777" w:rsidR="00A011E2" w:rsidRPr="00A011E2" w:rsidRDefault="00A011E2" w:rsidP="00A011E2">
            <w:pPr>
              <w:jc w:val="right"/>
              <w:rPr>
                <w:ins w:id="787" w:author="Holly Celina Mcqueary" w:date="2019-09-17T10:53:00Z"/>
                <w:rFonts w:ascii="Calibri" w:eastAsia="Times New Roman" w:hAnsi="Calibri" w:cs="Times New Roman"/>
                <w:color w:val="000000"/>
              </w:rPr>
            </w:pPr>
            <w:ins w:id="788" w:author="Holly Celina Mcqueary" w:date="2019-09-17T10:53:00Z">
              <w:r w:rsidRPr="00A011E2">
                <w:rPr>
                  <w:rFonts w:ascii="Calibri" w:eastAsia="Times New Roman" w:hAnsi="Calibri" w:cs="Times New Roman"/>
                  <w:color w:val="000000"/>
                </w:rPr>
                <w:t>102</w:t>
              </w:r>
            </w:ins>
          </w:p>
        </w:tc>
        <w:tc>
          <w:tcPr>
            <w:tcW w:w="1300" w:type="dxa"/>
            <w:tcBorders>
              <w:top w:val="nil"/>
              <w:left w:val="nil"/>
              <w:bottom w:val="nil"/>
              <w:right w:val="nil"/>
            </w:tcBorders>
            <w:shd w:val="clear" w:color="auto" w:fill="auto"/>
            <w:noWrap/>
            <w:vAlign w:val="bottom"/>
            <w:hideMark/>
          </w:tcPr>
          <w:p w14:paraId="72606F5A" w14:textId="77777777" w:rsidR="00A011E2" w:rsidRPr="00A011E2" w:rsidRDefault="00A011E2" w:rsidP="00A011E2">
            <w:pPr>
              <w:jc w:val="right"/>
              <w:rPr>
                <w:ins w:id="789" w:author="Holly Celina Mcqueary" w:date="2019-09-17T10:53:00Z"/>
                <w:rFonts w:ascii="Calibri" w:eastAsia="Times New Roman" w:hAnsi="Calibri" w:cs="Times New Roman"/>
                <w:color w:val="000000"/>
              </w:rPr>
            </w:pPr>
            <w:ins w:id="790"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789CB8F7" w14:textId="77777777" w:rsidR="00A011E2" w:rsidRPr="00A011E2" w:rsidRDefault="00A011E2" w:rsidP="00A011E2">
            <w:pPr>
              <w:jc w:val="right"/>
              <w:rPr>
                <w:ins w:id="791" w:author="Holly Celina Mcqueary" w:date="2019-09-17T10:53:00Z"/>
                <w:rFonts w:ascii="Calibri" w:eastAsia="Times New Roman" w:hAnsi="Calibri" w:cs="Times New Roman"/>
                <w:color w:val="000000"/>
              </w:rPr>
            </w:pPr>
            <w:ins w:id="792" w:author="Holly Celina Mcqueary" w:date="2019-09-17T10:53:00Z">
              <w:r w:rsidRPr="00A011E2">
                <w:rPr>
                  <w:rFonts w:ascii="Calibri" w:eastAsia="Times New Roman" w:hAnsi="Calibri" w:cs="Times New Roman"/>
                  <w:color w:val="000000"/>
                </w:rPr>
                <w:t>88.6956522</w:t>
              </w:r>
            </w:ins>
          </w:p>
        </w:tc>
      </w:tr>
      <w:tr w:rsidR="00A011E2" w:rsidRPr="00A011E2" w14:paraId="56C5A0B8" w14:textId="77777777" w:rsidTr="00A011E2">
        <w:trPr>
          <w:trHeight w:val="320"/>
          <w:ins w:id="793" w:author="Holly Celina Mcqueary" w:date="2019-09-17T10:53:00Z"/>
        </w:trPr>
        <w:tc>
          <w:tcPr>
            <w:tcW w:w="1300" w:type="dxa"/>
            <w:tcBorders>
              <w:top w:val="nil"/>
              <w:left w:val="nil"/>
              <w:bottom w:val="nil"/>
              <w:right w:val="nil"/>
            </w:tcBorders>
            <w:shd w:val="clear" w:color="auto" w:fill="auto"/>
            <w:noWrap/>
            <w:vAlign w:val="bottom"/>
            <w:hideMark/>
          </w:tcPr>
          <w:p w14:paraId="18E2E3DD" w14:textId="77777777" w:rsidR="00A011E2" w:rsidRPr="00A011E2" w:rsidRDefault="00A011E2" w:rsidP="00A011E2">
            <w:pPr>
              <w:rPr>
                <w:ins w:id="794" w:author="Holly Celina Mcqueary" w:date="2019-09-17T10:53:00Z"/>
                <w:rFonts w:ascii="Calibri" w:eastAsia="Times New Roman" w:hAnsi="Calibri" w:cs="Times New Roman"/>
                <w:color w:val="000000"/>
              </w:rPr>
            </w:pPr>
            <w:ins w:id="795" w:author="Holly Celina Mcqueary" w:date="2019-09-17T10:53:00Z">
              <w:r w:rsidRPr="00A011E2">
                <w:rPr>
                  <w:rFonts w:ascii="Calibri" w:eastAsia="Times New Roman" w:hAnsi="Calibri" w:cs="Times New Roman"/>
                  <w:color w:val="000000"/>
                </w:rPr>
                <w:t>MA 5</w:t>
              </w:r>
            </w:ins>
          </w:p>
        </w:tc>
        <w:tc>
          <w:tcPr>
            <w:tcW w:w="1357" w:type="dxa"/>
            <w:tcBorders>
              <w:top w:val="nil"/>
              <w:left w:val="nil"/>
              <w:bottom w:val="nil"/>
              <w:right w:val="nil"/>
            </w:tcBorders>
            <w:shd w:val="clear" w:color="auto" w:fill="auto"/>
            <w:noWrap/>
            <w:vAlign w:val="bottom"/>
            <w:hideMark/>
          </w:tcPr>
          <w:p w14:paraId="534C66CE" w14:textId="77777777" w:rsidR="00A011E2" w:rsidRPr="00A011E2" w:rsidRDefault="00A011E2" w:rsidP="00A011E2">
            <w:pPr>
              <w:jc w:val="right"/>
              <w:rPr>
                <w:ins w:id="796" w:author="Holly Celina Mcqueary" w:date="2019-09-17T10:53:00Z"/>
                <w:rFonts w:ascii="Calibri" w:eastAsia="Times New Roman" w:hAnsi="Calibri" w:cs="Times New Roman"/>
                <w:color w:val="000000"/>
              </w:rPr>
            </w:pPr>
            <w:ins w:id="797" w:author="Holly Celina Mcqueary" w:date="2019-09-17T10:53:00Z">
              <w:r w:rsidRPr="00A011E2">
                <w:rPr>
                  <w:rFonts w:ascii="Calibri" w:eastAsia="Times New Roman" w:hAnsi="Calibri" w:cs="Times New Roman"/>
                  <w:color w:val="000000"/>
                </w:rPr>
                <w:t>106</w:t>
              </w:r>
            </w:ins>
          </w:p>
        </w:tc>
        <w:tc>
          <w:tcPr>
            <w:tcW w:w="1300" w:type="dxa"/>
            <w:tcBorders>
              <w:top w:val="nil"/>
              <w:left w:val="nil"/>
              <w:bottom w:val="nil"/>
              <w:right w:val="nil"/>
            </w:tcBorders>
            <w:shd w:val="clear" w:color="auto" w:fill="auto"/>
            <w:noWrap/>
            <w:vAlign w:val="bottom"/>
            <w:hideMark/>
          </w:tcPr>
          <w:p w14:paraId="3510DEA7" w14:textId="77777777" w:rsidR="00A011E2" w:rsidRPr="00A011E2" w:rsidRDefault="00A011E2" w:rsidP="00A011E2">
            <w:pPr>
              <w:jc w:val="right"/>
              <w:rPr>
                <w:ins w:id="798" w:author="Holly Celina Mcqueary" w:date="2019-09-17T10:53:00Z"/>
                <w:rFonts w:ascii="Calibri" w:eastAsia="Times New Roman" w:hAnsi="Calibri" w:cs="Times New Roman"/>
                <w:color w:val="000000"/>
              </w:rPr>
            </w:pPr>
            <w:ins w:id="799"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633A8322" w14:textId="77777777" w:rsidR="00A011E2" w:rsidRPr="00A011E2" w:rsidRDefault="00A011E2" w:rsidP="00A011E2">
            <w:pPr>
              <w:jc w:val="right"/>
              <w:rPr>
                <w:ins w:id="800" w:author="Holly Celina Mcqueary" w:date="2019-09-17T10:53:00Z"/>
                <w:rFonts w:ascii="Calibri" w:eastAsia="Times New Roman" w:hAnsi="Calibri" w:cs="Times New Roman"/>
                <w:color w:val="000000"/>
              </w:rPr>
            </w:pPr>
            <w:ins w:id="801" w:author="Holly Celina Mcqueary" w:date="2019-09-17T10:53:00Z">
              <w:r w:rsidRPr="00A011E2">
                <w:rPr>
                  <w:rFonts w:ascii="Calibri" w:eastAsia="Times New Roman" w:hAnsi="Calibri" w:cs="Times New Roman"/>
                  <w:color w:val="000000"/>
                </w:rPr>
                <w:t>92.173913</w:t>
              </w:r>
            </w:ins>
          </w:p>
        </w:tc>
      </w:tr>
      <w:tr w:rsidR="00A011E2" w:rsidRPr="00A011E2" w14:paraId="2EFE6DE2" w14:textId="77777777" w:rsidTr="00A011E2">
        <w:trPr>
          <w:trHeight w:val="320"/>
          <w:ins w:id="802" w:author="Holly Celina Mcqueary" w:date="2019-09-17T10:53:00Z"/>
        </w:trPr>
        <w:tc>
          <w:tcPr>
            <w:tcW w:w="1300" w:type="dxa"/>
            <w:tcBorders>
              <w:top w:val="nil"/>
              <w:left w:val="nil"/>
              <w:bottom w:val="nil"/>
              <w:right w:val="nil"/>
            </w:tcBorders>
            <w:shd w:val="clear" w:color="auto" w:fill="auto"/>
            <w:noWrap/>
            <w:vAlign w:val="bottom"/>
            <w:hideMark/>
          </w:tcPr>
          <w:p w14:paraId="76B385DC" w14:textId="77777777" w:rsidR="00A011E2" w:rsidRPr="00A011E2" w:rsidRDefault="00A011E2" w:rsidP="00A011E2">
            <w:pPr>
              <w:rPr>
                <w:ins w:id="803" w:author="Holly Celina Mcqueary" w:date="2019-09-17T10:53:00Z"/>
                <w:rFonts w:ascii="Calibri" w:eastAsia="Times New Roman" w:hAnsi="Calibri" w:cs="Times New Roman"/>
                <w:color w:val="000000"/>
              </w:rPr>
            </w:pPr>
            <w:ins w:id="804" w:author="Holly Celina Mcqueary" w:date="2019-09-17T10:53:00Z">
              <w:r w:rsidRPr="00A011E2">
                <w:rPr>
                  <w:rFonts w:ascii="Calibri" w:eastAsia="Times New Roman" w:hAnsi="Calibri" w:cs="Times New Roman"/>
                  <w:color w:val="000000"/>
                </w:rPr>
                <w:t>MA 7</w:t>
              </w:r>
            </w:ins>
          </w:p>
        </w:tc>
        <w:tc>
          <w:tcPr>
            <w:tcW w:w="1357" w:type="dxa"/>
            <w:tcBorders>
              <w:top w:val="nil"/>
              <w:left w:val="nil"/>
              <w:bottom w:val="nil"/>
              <w:right w:val="nil"/>
            </w:tcBorders>
            <w:shd w:val="clear" w:color="auto" w:fill="auto"/>
            <w:noWrap/>
            <w:vAlign w:val="bottom"/>
            <w:hideMark/>
          </w:tcPr>
          <w:p w14:paraId="60235303" w14:textId="77777777" w:rsidR="00A011E2" w:rsidRPr="00A011E2" w:rsidRDefault="00A011E2" w:rsidP="00A011E2">
            <w:pPr>
              <w:jc w:val="right"/>
              <w:rPr>
                <w:ins w:id="805" w:author="Holly Celina Mcqueary" w:date="2019-09-17T10:53:00Z"/>
                <w:rFonts w:ascii="Calibri" w:eastAsia="Times New Roman" w:hAnsi="Calibri" w:cs="Times New Roman"/>
                <w:color w:val="000000"/>
              </w:rPr>
            </w:pPr>
            <w:ins w:id="806" w:author="Holly Celina Mcqueary" w:date="2019-09-17T10:53:00Z">
              <w:r w:rsidRPr="00A011E2">
                <w:rPr>
                  <w:rFonts w:ascii="Calibri" w:eastAsia="Times New Roman" w:hAnsi="Calibri" w:cs="Times New Roman"/>
                  <w:color w:val="000000"/>
                </w:rPr>
                <w:t>114</w:t>
              </w:r>
            </w:ins>
          </w:p>
        </w:tc>
        <w:tc>
          <w:tcPr>
            <w:tcW w:w="1300" w:type="dxa"/>
            <w:tcBorders>
              <w:top w:val="nil"/>
              <w:left w:val="nil"/>
              <w:bottom w:val="nil"/>
              <w:right w:val="nil"/>
            </w:tcBorders>
            <w:shd w:val="clear" w:color="auto" w:fill="auto"/>
            <w:noWrap/>
            <w:vAlign w:val="bottom"/>
            <w:hideMark/>
          </w:tcPr>
          <w:p w14:paraId="4634914D" w14:textId="77777777" w:rsidR="00A011E2" w:rsidRPr="00A011E2" w:rsidRDefault="00A011E2" w:rsidP="00A011E2">
            <w:pPr>
              <w:jc w:val="right"/>
              <w:rPr>
                <w:ins w:id="807" w:author="Holly Celina Mcqueary" w:date="2019-09-17T10:53:00Z"/>
                <w:rFonts w:ascii="Calibri" w:eastAsia="Times New Roman" w:hAnsi="Calibri" w:cs="Times New Roman"/>
                <w:color w:val="000000"/>
              </w:rPr>
            </w:pPr>
            <w:ins w:id="808"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69B7106F" w14:textId="77777777" w:rsidR="00A011E2" w:rsidRPr="00A011E2" w:rsidRDefault="00A011E2" w:rsidP="00A011E2">
            <w:pPr>
              <w:jc w:val="right"/>
              <w:rPr>
                <w:ins w:id="809" w:author="Holly Celina Mcqueary" w:date="2019-09-17T10:53:00Z"/>
                <w:rFonts w:ascii="Calibri" w:eastAsia="Times New Roman" w:hAnsi="Calibri" w:cs="Times New Roman"/>
                <w:color w:val="000000"/>
              </w:rPr>
            </w:pPr>
            <w:ins w:id="810" w:author="Holly Celina Mcqueary" w:date="2019-09-17T10:53:00Z">
              <w:r w:rsidRPr="00A011E2">
                <w:rPr>
                  <w:rFonts w:ascii="Calibri" w:eastAsia="Times New Roman" w:hAnsi="Calibri" w:cs="Times New Roman"/>
                  <w:color w:val="000000"/>
                </w:rPr>
                <w:t>99.1304348</w:t>
              </w:r>
            </w:ins>
          </w:p>
        </w:tc>
      </w:tr>
      <w:tr w:rsidR="00A011E2" w:rsidRPr="00A011E2" w14:paraId="3F4E359F" w14:textId="77777777" w:rsidTr="00A011E2">
        <w:trPr>
          <w:trHeight w:val="320"/>
          <w:ins w:id="811" w:author="Holly Celina Mcqueary" w:date="2019-09-17T10:53:00Z"/>
        </w:trPr>
        <w:tc>
          <w:tcPr>
            <w:tcW w:w="1300" w:type="dxa"/>
            <w:tcBorders>
              <w:top w:val="nil"/>
              <w:left w:val="nil"/>
              <w:bottom w:val="nil"/>
              <w:right w:val="nil"/>
            </w:tcBorders>
            <w:shd w:val="clear" w:color="auto" w:fill="auto"/>
            <w:noWrap/>
            <w:vAlign w:val="bottom"/>
            <w:hideMark/>
          </w:tcPr>
          <w:p w14:paraId="71CA3EBB" w14:textId="77777777" w:rsidR="00A011E2" w:rsidRPr="00A011E2" w:rsidRDefault="00A011E2" w:rsidP="00A011E2">
            <w:pPr>
              <w:rPr>
                <w:ins w:id="812" w:author="Holly Celina Mcqueary" w:date="2019-09-17T10:53:00Z"/>
                <w:rFonts w:ascii="Calibri" w:eastAsia="Times New Roman" w:hAnsi="Calibri" w:cs="Times New Roman"/>
                <w:color w:val="000000"/>
              </w:rPr>
            </w:pPr>
            <w:ins w:id="813" w:author="Holly Celina Mcqueary" w:date="2019-09-17T10:53:00Z">
              <w:r w:rsidRPr="00A011E2">
                <w:rPr>
                  <w:rFonts w:ascii="Calibri" w:eastAsia="Times New Roman" w:hAnsi="Calibri" w:cs="Times New Roman"/>
                  <w:color w:val="000000"/>
                </w:rPr>
                <w:t>MA 8</w:t>
              </w:r>
            </w:ins>
          </w:p>
        </w:tc>
        <w:tc>
          <w:tcPr>
            <w:tcW w:w="1357" w:type="dxa"/>
            <w:tcBorders>
              <w:top w:val="nil"/>
              <w:left w:val="nil"/>
              <w:bottom w:val="nil"/>
              <w:right w:val="nil"/>
            </w:tcBorders>
            <w:shd w:val="clear" w:color="auto" w:fill="auto"/>
            <w:noWrap/>
            <w:vAlign w:val="bottom"/>
            <w:hideMark/>
          </w:tcPr>
          <w:p w14:paraId="76D57EA5" w14:textId="77777777" w:rsidR="00A011E2" w:rsidRPr="00A011E2" w:rsidRDefault="00A011E2" w:rsidP="00A011E2">
            <w:pPr>
              <w:jc w:val="right"/>
              <w:rPr>
                <w:ins w:id="814" w:author="Holly Celina Mcqueary" w:date="2019-09-17T10:53:00Z"/>
                <w:rFonts w:ascii="Calibri" w:eastAsia="Times New Roman" w:hAnsi="Calibri" w:cs="Times New Roman"/>
                <w:color w:val="000000"/>
              </w:rPr>
            </w:pPr>
            <w:ins w:id="815" w:author="Holly Celina Mcqueary" w:date="2019-09-17T10:53:00Z">
              <w:r w:rsidRPr="00A011E2">
                <w:rPr>
                  <w:rFonts w:ascii="Calibri" w:eastAsia="Times New Roman" w:hAnsi="Calibri" w:cs="Times New Roman"/>
                  <w:color w:val="000000"/>
                </w:rPr>
                <w:t>113</w:t>
              </w:r>
            </w:ins>
          </w:p>
        </w:tc>
        <w:tc>
          <w:tcPr>
            <w:tcW w:w="1300" w:type="dxa"/>
            <w:tcBorders>
              <w:top w:val="nil"/>
              <w:left w:val="nil"/>
              <w:bottom w:val="nil"/>
              <w:right w:val="nil"/>
            </w:tcBorders>
            <w:shd w:val="clear" w:color="auto" w:fill="auto"/>
            <w:noWrap/>
            <w:vAlign w:val="bottom"/>
            <w:hideMark/>
          </w:tcPr>
          <w:p w14:paraId="776883BD" w14:textId="77777777" w:rsidR="00A011E2" w:rsidRPr="00A011E2" w:rsidRDefault="00A011E2" w:rsidP="00A011E2">
            <w:pPr>
              <w:jc w:val="right"/>
              <w:rPr>
                <w:ins w:id="816" w:author="Holly Celina Mcqueary" w:date="2019-09-17T10:53:00Z"/>
                <w:rFonts w:ascii="Calibri" w:eastAsia="Times New Roman" w:hAnsi="Calibri" w:cs="Times New Roman"/>
                <w:color w:val="000000"/>
              </w:rPr>
            </w:pPr>
            <w:ins w:id="817"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7F92D6FA" w14:textId="77777777" w:rsidR="00A011E2" w:rsidRPr="00A011E2" w:rsidRDefault="00A011E2" w:rsidP="00A011E2">
            <w:pPr>
              <w:jc w:val="right"/>
              <w:rPr>
                <w:ins w:id="818" w:author="Holly Celina Mcqueary" w:date="2019-09-17T10:53:00Z"/>
                <w:rFonts w:ascii="Calibri" w:eastAsia="Times New Roman" w:hAnsi="Calibri" w:cs="Times New Roman"/>
                <w:color w:val="000000"/>
              </w:rPr>
            </w:pPr>
            <w:ins w:id="819" w:author="Holly Celina Mcqueary" w:date="2019-09-17T10:53:00Z">
              <w:r w:rsidRPr="00A011E2">
                <w:rPr>
                  <w:rFonts w:ascii="Calibri" w:eastAsia="Times New Roman" w:hAnsi="Calibri" w:cs="Times New Roman"/>
                  <w:color w:val="000000"/>
                </w:rPr>
                <w:t>98.2608696</w:t>
              </w:r>
            </w:ins>
          </w:p>
        </w:tc>
      </w:tr>
      <w:tr w:rsidR="00A011E2" w:rsidRPr="00A011E2" w14:paraId="419A622E" w14:textId="77777777" w:rsidTr="00A011E2">
        <w:trPr>
          <w:trHeight w:val="320"/>
          <w:ins w:id="820" w:author="Holly Celina Mcqueary" w:date="2019-09-17T10:53:00Z"/>
        </w:trPr>
        <w:tc>
          <w:tcPr>
            <w:tcW w:w="1300" w:type="dxa"/>
            <w:tcBorders>
              <w:top w:val="nil"/>
              <w:left w:val="nil"/>
              <w:bottom w:val="nil"/>
              <w:right w:val="nil"/>
            </w:tcBorders>
            <w:shd w:val="clear" w:color="auto" w:fill="auto"/>
            <w:noWrap/>
            <w:vAlign w:val="bottom"/>
            <w:hideMark/>
          </w:tcPr>
          <w:p w14:paraId="366BF7E5" w14:textId="77777777" w:rsidR="00A011E2" w:rsidRPr="00A011E2" w:rsidRDefault="00A011E2" w:rsidP="00A011E2">
            <w:pPr>
              <w:rPr>
                <w:ins w:id="821" w:author="Holly Celina Mcqueary" w:date="2019-09-17T10:53:00Z"/>
                <w:rFonts w:ascii="Calibri" w:eastAsia="Times New Roman" w:hAnsi="Calibri" w:cs="Times New Roman"/>
                <w:color w:val="000000"/>
              </w:rPr>
            </w:pPr>
            <w:ins w:id="822" w:author="Holly Celina Mcqueary" w:date="2019-09-17T10:53:00Z">
              <w:r w:rsidRPr="00A011E2">
                <w:rPr>
                  <w:rFonts w:ascii="Calibri" w:eastAsia="Times New Roman" w:hAnsi="Calibri" w:cs="Times New Roman"/>
                  <w:color w:val="000000"/>
                </w:rPr>
                <w:t>MA 11</w:t>
              </w:r>
            </w:ins>
          </w:p>
        </w:tc>
        <w:tc>
          <w:tcPr>
            <w:tcW w:w="1357" w:type="dxa"/>
            <w:tcBorders>
              <w:top w:val="nil"/>
              <w:left w:val="nil"/>
              <w:bottom w:val="nil"/>
              <w:right w:val="nil"/>
            </w:tcBorders>
            <w:shd w:val="clear" w:color="auto" w:fill="auto"/>
            <w:noWrap/>
            <w:vAlign w:val="bottom"/>
            <w:hideMark/>
          </w:tcPr>
          <w:p w14:paraId="6711CB94" w14:textId="77777777" w:rsidR="00A011E2" w:rsidRPr="00A011E2" w:rsidRDefault="00A011E2" w:rsidP="00A011E2">
            <w:pPr>
              <w:jc w:val="right"/>
              <w:rPr>
                <w:ins w:id="823" w:author="Holly Celina Mcqueary" w:date="2019-09-17T10:53:00Z"/>
                <w:rFonts w:ascii="Calibri" w:eastAsia="Times New Roman" w:hAnsi="Calibri" w:cs="Times New Roman"/>
                <w:color w:val="000000"/>
              </w:rPr>
            </w:pPr>
            <w:ins w:id="824" w:author="Holly Celina Mcqueary" w:date="2019-09-17T10:53:00Z">
              <w:r w:rsidRPr="00A011E2">
                <w:rPr>
                  <w:rFonts w:ascii="Calibri" w:eastAsia="Times New Roman" w:hAnsi="Calibri" w:cs="Times New Roman"/>
                  <w:color w:val="000000"/>
                </w:rPr>
                <w:t>113</w:t>
              </w:r>
            </w:ins>
          </w:p>
        </w:tc>
        <w:tc>
          <w:tcPr>
            <w:tcW w:w="1300" w:type="dxa"/>
            <w:tcBorders>
              <w:top w:val="nil"/>
              <w:left w:val="nil"/>
              <w:bottom w:val="nil"/>
              <w:right w:val="nil"/>
            </w:tcBorders>
            <w:shd w:val="clear" w:color="auto" w:fill="auto"/>
            <w:noWrap/>
            <w:vAlign w:val="bottom"/>
            <w:hideMark/>
          </w:tcPr>
          <w:p w14:paraId="30BBE03B" w14:textId="77777777" w:rsidR="00A011E2" w:rsidRPr="00A011E2" w:rsidRDefault="00A011E2" w:rsidP="00A011E2">
            <w:pPr>
              <w:jc w:val="right"/>
              <w:rPr>
                <w:ins w:id="825" w:author="Holly Celina Mcqueary" w:date="2019-09-17T10:53:00Z"/>
                <w:rFonts w:ascii="Calibri" w:eastAsia="Times New Roman" w:hAnsi="Calibri" w:cs="Times New Roman"/>
                <w:color w:val="000000"/>
              </w:rPr>
            </w:pPr>
            <w:ins w:id="826"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32960DC1" w14:textId="77777777" w:rsidR="00A011E2" w:rsidRPr="00A011E2" w:rsidRDefault="00A011E2" w:rsidP="00A011E2">
            <w:pPr>
              <w:jc w:val="right"/>
              <w:rPr>
                <w:ins w:id="827" w:author="Holly Celina Mcqueary" w:date="2019-09-17T10:53:00Z"/>
                <w:rFonts w:ascii="Calibri" w:eastAsia="Times New Roman" w:hAnsi="Calibri" w:cs="Times New Roman"/>
                <w:color w:val="000000"/>
              </w:rPr>
            </w:pPr>
            <w:ins w:id="828" w:author="Holly Celina Mcqueary" w:date="2019-09-17T10:53:00Z">
              <w:r w:rsidRPr="00A011E2">
                <w:rPr>
                  <w:rFonts w:ascii="Calibri" w:eastAsia="Times New Roman" w:hAnsi="Calibri" w:cs="Times New Roman"/>
                  <w:color w:val="000000"/>
                </w:rPr>
                <w:t>98.2608696</w:t>
              </w:r>
            </w:ins>
          </w:p>
        </w:tc>
      </w:tr>
      <w:tr w:rsidR="00A011E2" w:rsidRPr="00A011E2" w14:paraId="331250E6" w14:textId="77777777" w:rsidTr="00A011E2">
        <w:trPr>
          <w:trHeight w:val="320"/>
          <w:ins w:id="829" w:author="Holly Celina Mcqueary" w:date="2019-09-17T10:53:00Z"/>
        </w:trPr>
        <w:tc>
          <w:tcPr>
            <w:tcW w:w="1300" w:type="dxa"/>
            <w:tcBorders>
              <w:top w:val="nil"/>
              <w:left w:val="nil"/>
              <w:bottom w:val="nil"/>
              <w:right w:val="nil"/>
            </w:tcBorders>
            <w:shd w:val="clear" w:color="auto" w:fill="auto"/>
            <w:noWrap/>
            <w:vAlign w:val="bottom"/>
            <w:hideMark/>
          </w:tcPr>
          <w:p w14:paraId="5AB559F9" w14:textId="77777777" w:rsidR="00A011E2" w:rsidRPr="00A011E2" w:rsidRDefault="00A011E2" w:rsidP="00A011E2">
            <w:pPr>
              <w:rPr>
                <w:ins w:id="830" w:author="Holly Celina Mcqueary" w:date="2019-09-17T10:53:00Z"/>
                <w:rFonts w:ascii="Calibri" w:eastAsia="Times New Roman" w:hAnsi="Calibri" w:cs="Times New Roman"/>
                <w:color w:val="000000"/>
              </w:rPr>
            </w:pPr>
            <w:ins w:id="831" w:author="Holly Celina Mcqueary" w:date="2019-09-17T10:53:00Z">
              <w:r w:rsidRPr="00A011E2">
                <w:rPr>
                  <w:rFonts w:ascii="Calibri" w:eastAsia="Times New Roman" w:hAnsi="Calibri" w:cs="Times New Roman"/>
                  <w:color w:val="000000"/>
                </w:rPr>
                <w:t>MA 50</w:t>
              </w:r>
            </w:ins>
          </w:p>
        </w:tc>
        <w:tc>
          <w:tcPr>
            <w:tcW w:w="1357" w:type="dxa"/>
            <w:tcBorders>
              <w:top w:val="nil"/>
              <w:left w:val="nil"/>
              <w:bottom w:val="nil"/>
              <w:right w:val="nil"/>
            </w:tcBorders>
            <w:shd w:val="clear" w:color="auto" w:fill="auto"/>
            <w:noWrap/>
            <w:vAlign w:val="bottom"/>
            <w:hideMark/>
          </w:tcPr>
          <w:p w14:paraId="7A49886F" w14:textId="77777777" w:rsidR="00A011E2" w:rsidRPr="00A011E2" w:rsidRDefault="00A011E2" w:rsidP="00A011E2">
            <w:pPr>
              <w:jc w:val="right"/>
              <w:rPr>
                <w:ins w:id="832" w:author="Holly Celina Mcqueary" w:date="2019-09-17T10:53:00Z"/>
                <w:rFonts w:ascii="Calibri" w:eastAsia="Times New Roman" w:hAnsi="Calibri" w:cs="Times New Roman"/>
                <w:color w:val="000000"/>
              </w:rPr>
            </w:pPr>
            <w:ins w:id="833" w:author="Holly Celina Mcqueary" w:date="2019-09-17T10:53:00Z">
              <w:r w:rsidRPr="00A011E2">
                <w:rPr>
                  <w:rFonts w:ascii="Calibri" w:eastAsia="Times New Roman" w:hAnsi="Calibri" w:cs="Times New Roman"/>
                  <w:color w:val="000000"/>
                </w:rPr>
                <w:t>111</w:t>
              </w:r>
            </w:ins>
          </w:p>
        </w:tc>
        <w:tc>
          <w:tcPr>
            <w:tcW w:w="1300" w:type="dxa"/>
            <w:tcBorders>
              <w:top w:val="nil"/>
              <w:left w:val="nil"/>
              <w:bottom w:val="nil"/>
              <w:right w:val="nil"/>
            </w:tcBorders>
            <w:shd w:val="clear" w:color="auto" w:fill="auto"/>
            <w:noWrap/>
            <w:vAlign w:val="bottom"/>
            <w:hideMark/>
          </w:tcPr>
          <w:p w14:paraId="72040880" w14:textId="77777777" w:rsidR="00A011E2" w:rsidRPr="00A011E2" w:rsidRDefault="00A011E2" w:rsidP="00A011E2">
            <w:pPr>
              <w:jc w:val="right"/>
              <w:rPr>
                <w:ins w:id="834" w:author="Holly Celina Mcqueary" w:date="2019-09-17T10:53:00Z"/>
                <w:rFonts w:ascii="Calibri" w:eastAsia="Times New Roman" w:hAnsi="Calibri" w:cs="Times New Roman"/>
                <w:color w:val="000000"/>
              </w:rPr>
            </w:pPr>
            <w:ins w:id="835"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1FC71235" w14:textId="77777777" w:rsidR="00A011E2" w:rsidRPr="00A011E2" w:rsidRDefault="00A011E2" w:rsidP="00A011E2">
            <w:pPr>
              <w:jc w:val="right"/>
              <w:rPr>
                <w:ins w:id="836" w:author="Holly Celina Mcqueary" w:date="2019-09-17T10:53:00Z"/>
                <w:rFonts w:ascii="Calibri" w:eastAsia="Times New Roman" w:hAnsi="Calibri" w:cs="Times New Roman"/>
                <w:color w:val="000000"/>
              </w:rPr>
            </w:pPr>
            <w:ins w:id="837" w:author="Holly Celina Mcqueary" w:date="2019-09-17T10:53:00Z">
              <w:r w:rsidRPr="00A011E2">
                <w:rPr>
                  <w:rFonts w:ascii="Calibri" w:eastAsia="Times New Roman" w:hAnsi="Calibri" w:cs="Times New Roman"/>
                  <w:color w:val="000000"/>
                </w:rPr>
                <w:t>96.5217391</w:t>
              </w:r>
            </w:ins>
          </w:p>
        </w:tc>
      </w:tr>
      <w:tr w:rsidR="00A011E2" w:rsidRPr="00A011E2" w14:paraId="33C3B977" w14:textId="77777777" w:rsidTr="00A011E2">
        <w:trPr>
          <w:trHeight w:val="320"/>
          <w:ins w:id="838" w:author="Holly Celina Mcqueary" w:date="2019-09-17T10:53:00Z"/>
        </w:trPr>
        <w:tc>
          <w:tcPr>
            <w:tcW w:w="1300" w:type="dxa"/>
            <w:tcBorders>
              <w:top w:val="nil"/>
              <w:left w:val="nil"/>
              <w:bottom w:val="nil"/>
              <w:right w:val="nil"/>
            </w:tcBorders>
            <w:shd w:val="clear" w:color="auto" w:fill="auto"/>
            <w:noWrap/>
            <w:vAlign w:val="bottom"/>
            <w:hideMark/>
          </w:tcPr>
          <w:p w14:paraId="60B652A2" w14:textId="77777777" w:rsidR="00A011E2" w:rsidRPr="00A011E2" w:rsidRDefault="00A011E2" w:rsidP="00A011E2">
            <w:pPr>
              <w:rPr>
                <w:ins w:id="839" w:author="Holly Celina Mcqueary" w:date="2019-09-17T10:53:00Z"/>
                <w:rFonts w:ascii="Calibri" w:eastAsia="Times New Roman" w:hAnsi="Calibri" w:cs="Times New Roman"/>
                <w:color w:val="000000"/>
              </w:rPr>
            </w:pPr>
            <w:ins w:id="840" w:author="Holly Celina Mcqueary" w:date="2019-09-17T10:53:00Z">
              <w:r w:rsidRPr="00A011E2">
                <w:rPr>
                  <w:rFonts w:ascii="Calibri" w:eastAsia="Times New Roman" w:hAnsi="Calibri" w:cs="Times New Roman"/>
                  <w:color w:val="000000"/>
                </w:rPr>
                <w:t>MA 115</w:t>
              </w:r>
            </w:ins>
          </w:p>
        </w:tc>
        <w:tc>
          <w:tcPr>
            <w:tcW w:w="1357" w:type="dxa"/>
            <w:tcBorders>
              <w:top w:val="nil"/>
              <w:left w:val="nil"/>
              <w:bottom w:val="nil"/>
              <w:right w:val="nil"/>
            </w:tcBorders>
            <w:shd w:val="clear" w:color="auto" w:fill="auto"/>
            <w:noWrap/>
            <w:vAlign w:val="bottom"/>
            <w:hideMark/>
          </w:tcPr>
          <w:p w14:paraId="4D8CEAD7" w14:textId="77777777" w:rsidR="00A011E2" w:rsidRPr="00A011E2" w:rsidRDefault="00A011E2" w:rsidP="00A011E2">
            <w:pPr>
              <w:jc w:val="right"/>
              <w:rPr>
                <w:ins w:id="841" w:author="Holly Celina Mcqueary" w:date="2019-09-17T10:53:00Z"/>
                <w:rFonts w:ascii="Calibri" w:eastAsia="Times New Roman" w:hAnsi="Calibri" w:cs="Times New Roman"/>
                <w:color w:val="000000"/>
              </w:rPr>
            </w:pPr>
            <w:ins w:id="842" w:author="Holly Celina Mcqueary" w:date="2019-09-17T10:53:00Z">
              <w:r w:rsidRPr="00A011E2">
                <w:rPr>
                  <w:rFonts w:ascii="Calibri" w:eastAsia="Times New Roman" w:hAnsi="Calibri" w:cs="Times New Roman"/>
                  <w:color w:val="000000"/>
                </w:rPr>
                <w:t>115</w:t>
              </w:r>
            </w:ins>
          </w:p>
        </w:tc>
        <w:tc>
          <w:tcPr>
            <w:tcW w:w="1300" w:type="dxa"/>
            <w:tcBorders>
              <w:top w:val="nil"/>
              <w:left w:val="nil"/>
              <w:bottom w:val="nil"/>
              <w:right w:val="nil"/>
            </w:tcBorders>
            <w:shd w:val="clear" w:color="auto" w:fill="auto"/>
            <w:noWrap/>
            <w:vAlign w:val="bottom"/>
            <w:hideMark/>
          </w:tcPr>
          <w:p w14:paraId="321A19B7" w14:textId="77777777" w:rsidR="00A011E2" w:rsidRPr="00A011E2" w:rsidRDefault="00A011E2" w:rsidP="00A011E2">
            <w:pPr>
              <w:jc w:val="right"/>
              <w:rPr>
                <w:ins w:id="843" w:author="Holly Celina Mcqueary" w:date="2019-09-17T10:53:00Z"/>
                <w:rFonts w:ascii="Calibri" w:eastAsia="Times New Roman" w:hAnsi="Calibri" w:cs="Times New Roman"/>
                <w:color w:val="000000"/>
              </w:rPr>
            </w:pPr>
            <w:ins w:id="844"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2E5952A1" w14:textId="77777777" w:rsidR="00A011E2" w:rsidRPr="00A011E2" w:rsidRDefault="00A011E2" w:rsidP="00A011E2">
            <w:pPr>
              <w:jc w:val="right"/>
              <w:rPr>
                <w:ins w:id="845" w:author="Holly Celina Mcqueary" w:date="2019-09-17T10:53:00Z"/>
                <w:rFonts w:ascii="Calibri" w:eastAsia="Times New Roman" w:hAnsi="Calibri" w:cs="Times New Roman"/>
                <w:color w:val="000000"/>
              </w:rPr>
            </w:pPr>
            <w:ins w:id="846" w:author="Holly Celina Mcqueary" w:date="2019-09-17T10:53:00Z">
              <w:r w:rsidRPr="00A011E2">
                <w:rPr>
                  <w:rFonts w:ascii="Calibri" w:eastAsia="Times New Roman" w:hAnsi="Calibri" w:cs="Times New Roman"/>
                  <w:color w:val="000000"/>
                </w:rPr>
                <w:t>100</w:t>
              </w:r>
            </w:ins>
          </w:p>
        </w:tc>
      </w:tr>
      <w:tr w:rsidR="00A011E2" w:rsidRPr="00A011E2" w14:paraId="50F28156" w14:textId="77777777" w:rsidTr="00A011E2">
        <w:trPr>
          <w:trHeight w:val="320"/>
          <w:ins w:id="847" w:author="Holly Celina Mcqueary" w:date="2019-09-17T10:53:00Z"/>
        </w:trPr>
        <w:tc>
          <w:tcPr>
            <w:tcW w:w="1300" w:type="dxa"/>
            <w:tcBorders>
              <w:top w:val="nil"/>
              <w:left w:val="nil"/>
              <w:bottom w:val="nil"/>
              <w:right w:val="nil"/>
            </w:tcBorders>
            <w:shd w:val="clear" w:color="auto" w:fill="auto"/>
            <w:noWrap/>
            <w:vAlign w:val="bottom"/>
            <w:hideMark/>
          </w:tcPr>
          <w:p w14:paraId="76AECEF0" w14:textId="77777777" w:rsidR="00A011E2" w:rsidRPr="00A011E2" w:rsidRDefault="00A011E2" w:rsidP="00A011E2">
            <w:pPr>
              <w:rPr>
                <w:ins w:id="848" w:author="Holly Celina Mcqueary" w:date="2019-09-17T10:53:00Z"/>
                <w:rFonts w:ascii="Calibri" w:eastAsia="Times New Roman" w:hAnsi="Calibri" w:cs="Times New Roman"/>
                <w:color w:val="000000"/>
              </w:rPr>
            </w:pPr>
            <w:ins w:id="849" w:author="Holly Celina Mcqueary" w:date="2019-09-17T10:53:00Z">
              <w:r w:rsidRPr="00A011E2">
                <w:rPr>
                  <w:rFonts w:ascii="Calibri" w:eastAsia="Times New Roman" w:hAnsi="Calibri" w:cs="Times New Roman"/>
                  <w:color w:val="000000"/>
                </w:rPr>
                <w:t>GC 2</w:t>
              </w:r>
            </w:ins>
          </w:p>
        </w:tc>
        <w:tc>
          <w:tcPr>
            <w:tcW w:w="1357" w:type="dxa"/>
            <w:tcBorders>
              <w:top w:val="nil"/>
              <w:left w:val="nil"/>
              <w:bottom w:val="nil"/>
              <w:right w:val="nil"/>
            </w:tcBorders>
            <w:shd w:val="clear" w:color="auto" w:fill="auto"/>
            <w:noWrap/>
            <w:vAlign w:val="bottom"/>
            <w:hideMark/>
          </w:tcPr>
          <w:p w14:paraId="2B45BCAF" w14:textId="77777777" w:rsidR="00A011E2" w:rsidRPr="00A011E2" w:rsidRDefault="00A011E2" w:rsidP="00A011E2">
            <w:pPr>
              <w:jc w:val="right"/>
              <w:rPr>
                <w:ins w:id="850" w:author="Holly Celina Mcqueary" w:date="2019-09-17T10:53:00Z"/>
                <w:rFonts w:ascii="Calibri" w:eastAsia="Times New Roman" w:hAnsi="Calibri" w:cs="Times New Roman"/>
                <w:color w:val="000000"/>
              </w:rPr>
            </w:pPr>
            <w:ins w:id="851" w:author="Holly Celina Mcqueary" w:date="2019-09-17T10:53:00Z">
              <w:r w:rsidRPr="00A011E2">
                <w:rPr>
                  <w:rFonts w:ascii="Calibri" w:eastAsia="Times New Roman" w:hAnsi="Calibri" w:cs="Times New Roman"/>
                  <w:color w:val="000000"/>
                </w:rPr>
                <w:t>83</w:t>
              </w:r>
            </w:ins>
          </w:p>
        </w:tc>
        <w:tc>
          <w:tcPr>
            <w:tcW w:w="1300" w:type="dxa"/>
            <w:tcBorders>
              <w:top w:val="nil"/>
              <w:left w:val="nil"/>
              <w:bottom w:val="nil"/>
              <w:right w:val="nil"/>
            </w:tcBorders>
            <w:shd w:val="clear" w:color="auto" w:fill="auto"/>
            <w:noWrap/>
            <w:vAlign w:val="bottom"/>
            <w:hideMark/>
          </w:tcPr>
          <w:p w14:paraId="2D6443D7" w14:textId="77777777" w:rsidR="00A011E2" w:rsidRPr="00A011E2" w:rsidRDefault="00A011E2" w:rsidP="00A011E2">
            <w:pPr>
              <w:jc w:val="right"/>
              <w:rPr>
                <w:ins w:id="852" w:author="Holly Celina Mcqueary" w:date="2019-09-17T10:53:00Z"/>
                <w:rFonts w:ascii="Calibri" w:eastAsia="Times New Roman" w:hAnsi="Calibri" w:cs="Times New Roman"/>
                <w:color w:val="000000"/>
              </w:rPr>
            </w:pPr>
            <w:ins w:id="853"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7A8B66C5" w14:textId="77777777" w:rsidR="00A011E2" w:rsidRPr="00A011E2" w:rsidRDefault="00A011E2" w:rsidP="00A011E2">
            <w:pPr>
              <w:jc w:val="right"/>
              <w:rPr>
                <w:ins w:id="854" w:author="Holly Celina Mcqueary" w:date="2019-09-17T10:53:00Z"/>
                <w:rFonts w:ascii="Calibri" w:eastAsia="Times New Roman" w:hAnsi="Calibri" w:cs="Times New Roman"/>
                <w:color w:val="000000"/>
              </w:rPr>
            </w:pPr>
            <w:ins w:id="855" w:author="Holly Celina Mcqueary" w:date="2019-09-17T10:53:00Z">
              <w:r w:rsidRPr="00A011E2">
                <w:rPr>
                  <w:rFonts w:ascii="Calibri" w:eastAsia="Times New Roman" w:hAnsi="Calibri" w:cs="Times New Roman"/>
                  <w:color w:val="000000"/>
                </w:rPr>
                <w:t>72.173913</w:t>
              </w:r>
            </w:ins>
          </w:p>
        </w:tc>
      </w:tr>
      <w:tr w:rsidR="00A011E2" w:rsidRPr="00A011E2" w14:paraId="5F287310" w14:textId="77777777" w:rsidTr="00A011E2">
        <w:trPr>
          <w:trHeight w:val="320"/>
          <w:ins w:id="856" w:author="Holly Celina Mcqueary" w:date="2019-09-17T10:53:00Z"/>
        </w:trPr>
        <w:tc>
          <w:tcPr>
            <w:tcW w:w="1300" w:type="dxa"/>
            <w:tcBorders>
              <w:top w:val="nil"/>
              <w:left w:val="nil"/>
              <w:bottom w:val="nil"/>
              <w:right w:val="nil"/>
            </w:tcBorders>
            <w:shd w:val="clear" w:color="auto" w:fill="auto"/>
            <w:noWrap/>
            <w:vAlign w:val="bottom"/>
            <w:hideMark/>
          </w:tcPr>
          <w:p w14:paraId="02589E22" w14:textId="77777777" w:rsidR="00A011E2" w:rsidRPr="00A011E2" w:rsidRDefault="00A011E2" w:rsidP="00A011E2">
            <w:pPr>
              <w:rPr>
                <w:ins w:id="857" w:author="Holly Celina Mcqueary" w:date="2019-09-17T10:53:00Z"/>
                <w:rFonts w:ascii="Calibri" w:eastAsia="Times New Roman" w:hAnsi="Calibri" w:cs="Times New Roman"/>
                <w:color w:val="000000"/>
              </w:rPr>
            </w:pPr>
            <w:ins w:id="858" w:author="Holly Celina Mcqueary" w:date="2019-09-17T10:53:00Z">
              <w:r w:rsidRPr="00A011E2">
                <w:rPr>
                  <w:rFonts w:ascii="Calibri" w:eastAsia="Times New Roman" w:hAnsi="Calibri" w:cs="Times New Roman"/>
                  <w:color w:val="000000"/>
                </w:rPr>
                <w:t>GC 3</w:t>
              </w:r>
            </w:ins>
          </w:p>
        </w:tc>
        <w:tc>
          <w:tcPr>
            <w:tcW w:w="1357" w:type="dxa"/>
            <w:tcBorders>
              <w:top w:val="nil"/>
              <w:left w:val="nil"/>
              <w:bottom w:val="nil"/>
              <w:right w:val="nil"/>
            </w:tcBorders>
            <w:shd w:val="clear" w:color="auto" w:fill="auto"/>
            <w:noWrap/>
            <w:vAlign w:val="bottom"/>
            <w:hideMark/>
          </w:tcPr>
          <w:p w14:paraId="1CB72252" w14:textId="77777777" w:rsidR="00A011E2" w:rsidRPr="00A011E2" w:rsidRDefault="00A011E2" w:rsidP="00A011E2">
            <w:pPr>
              <w:jc w:val="right"/>
              <w:rPr>
                <w:ins w:id="859" w:author="Holly Celina Mcqueary" w:date="2019-09-17T10:53:00Z"/>
                <w:rFonts w:ascii="Calibri" w:eastAsia="Times New Roman" w:hAnsi="Calibri" w:cs="Times New Roman"/>
                <w:color w:val="000000"/>
              </w:rPr>
            </w:pPr>
            <w:ins w:id="860" w:author="Holly Celina Mcqueary" w:date="2019-09-17T10:53:00Z">
              <w:r w:rsidRPr="00A011E2">
                <w:rPr>
                  <w:rFonts w:ascii="Calibri" w:eastAsia="Times New Roman" w:hAnsi="Calibri" w:cs="Times New Roman"/>
                  <w:color w:val="000000"/>
                </w:rPr>
                <w:t>105</w:t>
              </w:r>
            </w:ins>
          </w:p>
        </w:tc>
        <w:tc>
          <w:tcPr>
            <w:tcW w:w="1300" w:type="dxa"/>
            <w:tcBorders>
              <w:top w:val="nil"/>
              <w:left w:val="nil"/>
              <w:bottom w:val="nil"/>
              <w:right w:val="nil"/>
            </w:tcBorders>
            <w:shd w:val="clear" w:color="auto" w:fill="auto"/>
            <w:noWrap/>
            <w:vAlign w:val="bottom"/>
            <w:hideMark/>
          </w:tcPr>
          <w:p w14:paraId="38AC5E76" w14:textId="77777777" w:rsidR="00A011E2" w:rsidRPr="00A011E2" w:rsidRDefault="00A011E2" w:rsidP="00A011E2">
            <w:pPr>
              <w:jc w:val="right"/>
              <w:rPr>
                <w:ins w:id="861" w:author="Holly Celina Mcqueary" w:date="2019-09-17T10:53:00Z"/>
                <w:rFonts w:ascii="Calibri" w:eastAsia="Times New Roman" w:hAnsi="Calibri" w:cs="Times New Roman"/>
                <w:color w:val="000000"/>
              </w:rPr>
            </w:pPr>
            <w:ins w:id="862"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47B0A7F6" w14:textId="77777777" w:rsidR="00A011E2" w:rsidRPr="00A011E2" w:rsidRDefault="00A011E2" w:rsidP="00A011E2">
            <w:pPr>
              <w:jc w:val="right"/>
              <w:rPr>
                <w:ins w:id="863" w:author="Holly Celina Mcqueary" w:date="2019-09-17T10:53:00Z"/>
                <w:rFonts w:ascii="Calibri" w:eastAsia="Times New Roman" w:hAnsi="Calibri" w:cs="Times New Roman"/>
                <w:color w:val="000000"/>
              </w:rPr>
            </w:pPr>
            <w:ins w:id="864" w:author="Holly Celina Mcqueary" w:date="2019-09-17T10:53:00Z">
              <w:r w:rsidRPr="00A011E2">
                <w:rPr>
                  <w:rFonts w:ascii="Calibri" w:eastAsia="Times New Roman" w:hAnsi="Calibri" w:cs="Times New Roman"/>
                  <w:color w:val="000000"/>
                </w:rPr>
                <w:t>91.3043478</w:t>
              </w:r>
            </w:ins>
          </w:p>
        </w:tc>
      </w:tr>
      <w:tr w:rsidR="00A011E2" w:rsidRPr="00A011E2" w14:paraId="74C49A04" w14:textId="77777777" w:rsidTr="00A011E2">
        <w:trPr>
          <w:trHeight w:val="320"/>
          <w:ins w:id="865" w:author="Holly Celina Mcqueary" w:date="2019-09-17T10:53:00Z"/>
        </w:trPr>
        <w:tc>
          <w:tcPr>
            <w:tcW w:w="1300" w:type="dxa"/>
            <w:tcBorders>
              <w:top w:val="nil"/>
              <w:left w:val="nil"/>
              <w:bottom w:val="nil"/>
              <w:right w:val="nil"/>
            </w:tcBorders>
            <w:shd w:val="clear" w:color="auto" w:fill="auto"/>
            <w:noWrap/>
            <w:vAlign w:val="bottom"/>
            <w:hideMark/>
          </w:tcPr>
          <w:p w14:paraId="2DD31FD4" w14:textId="77777777" w:rsidR="00A011E2" w:rsidRPr="00A011E2" w:rsidRDefault="00A011E2" w:rsidP="00A011E2">
            <w:pPr>
              <w:rPr>
                <w:ins w:id="866" w:author="Holly Celina Mcqueary" w:date="2019-09-17T10:53:00Z"/>
                <w:rFonts w:ascii="Calibri" w:eastAsia="Times New Roman" w:hAnsi="Calibri" w:cs="Times New Roman"/>
                <w:color w:val="000000"/>
              </w:rPr>
            </w:pPr>
            <w:ins w:id="867" w:author="Holly Celina Mcqueary" w:date="2019-09-17T10:53:00Z">
              <w:r w:rsidRPr="00A011E2">
                <w:rPr>
                  <w:rFonts w:ascii="Calibri" w:eastAsia="Times New Roman" w:hAnsi="Calibri" w:cs="Times New Roman"/>
                  <w:color w:val="000000"/>
                </w:rPr>
                <w:t>GC 5</w:t>
              </w:r>
            </w:ins>
          </w:p>
        </w:tc>
        <w:tc>
          <w:tcPr>
            <w:tcW w:w="1357" w:type="dxa"/>
            <w:tcBorders>
              <w:top w:val="nil"/>
              <w:left w:val="nil"/>
              <w:bottom w:val="nil"/>
              <w:right w:val="nil"/>
            </w:tcBorders>
            <w:shd w:val="clear" w:color="auto" w:fill="auto"/>
            <w:noWrap/>
            <w:vAlign w:val="bottom"/>
            <w:hideMark/>
          </w:tcPr>
          <w:p w14:paraId="1778DAE4" w14:textId="77777777" w:rsidR="00A011E2" w:rsidRPr="00A011E2" w:rsidRDefault="00A011E2" w:rsidP="00A011E2">
            <w:pPr>
              <w:jc w:val="right"/>
              <w:rPr>
                <w:ins w:id="868" w:author="Holly Celina Mcqueary" w:date="2019-09-17T10:53:00Z"/>
                <w:rFonts w:ascii="Calibri" w:eastAsia="Times New Roman" w:hAnsi="Calibri" w:cs="Times New Roman"/>
                <w:color w:val="000000"/>
              </w:rPr>
            </w:pPr>
            <w:ins w:id="869" w:author="Holly Celina Mcqueary" w:date="2019-09-17T10:53:00Z">
              <w:r w:rsidRPr="00A011E2">
                <w:rPr>
                  <w:rFonts w:ascii="Calibri" w:eastAsia="Times New Roman" w:hAnsi="Calibri" w:cs="Times New Roman"/>
                  <w:color w:val="000000"/>
                </w:rPr>
                <w:t>68</w:t>
              </w:r>
            </w:ins>
          </w:p>
        </w:tc>
        <w:tc>
          <w:tcPr>
            <w:tcW w:w="1300" w:type="dxa"/>
            <w:tcBorders>
              <w:top w:val="nil"/>
              <w:left w:val="nil"/>
              <w:bottom w:val="nil"/>
              <w:right w:val="nil"/>
            </w:tcBorders>
            <w:shd w:val="clear" w:color="auto" w:fill="auto"/>
            <w:noWrap/>
            <w:vAlign w:val="bottom"/>
            <w:hideMark/>
          </w:tcPr>
          <w:p w14:paraId="12720C43" w14:textId="77777777" w:rsidR="00A011E2" w:rsidRPr="00A011E2" w:rsidRDefault="00A011E2" w:rsidP="00A011E2">
            <w:pPr>
              <w:jc w:val="right"/>
              <w:rPr>
                <w:ins w:id="870" w:author="Holly Celina Mcqueary" w:date="2019-09-17T10:53:00Z"/>
                <w:rFonts w:ascii="Calibri" w:eastAsia="Times New Roman" w:hAnsi="Calibri" w:cs="Times New Roman"/>
                <w:color w:val="000000"/>
              </w:rPr>
            </w:pPr>
            <w:ins w:id="871"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3C4D18FE" w14:textId="77777777" w:rsidR="00A011E2" w:rsidRPr="00A011E2" w:rsidRDefault="00A011E2" w:rsidP="00A011E2">
            <w:pPr>
              <w:jc w:val="right"/>
              <w:rPr>
                <w:ins w:id="872" w:author="Holly Celina Mcqueary" w:date="2019-09-17T10:53:00Z"/>
                <w:rFonts w:ascii="Calibri" w:eastAsia="Times New Roman" w:hAnsi="Calibri" w:cs="Times New Roman"/>
                <w:color w:val="000000"/>
              </w:rPr>
            </w:pPr>
            <w:ins w:id="873" w:author="Holly Celina Mcqueary" w:date="2019-09-17T10:53:00Z">
              <w:r w:rsidRPr="00A011E2">
                <w:rPr>
                  <w:rFonts w:ascii="Calibri" w:eastAsia="Times New Roman" w:hAnsi="Calibri" w:cs="Times New Roman"/>
                  <w:color w:val="000000"/>
                </w:rPr>
                <w:t>59.1304348</w:t>
              </w:r>
            </w:ins>
          </w:p>
        </w:tc>
      </w:tr>
      <w:tr w:rsidR="00A011E2" w:rsidRPr="00A011E2" w14:paraId="669DBC5C" w14:textId="77777777" w:rsidTr="00A011E2">
        <w:trPr>
          <w:trHeight w:val="320"/>
          <w:ins w:id="874" w:author="Holly Celina Mcqueary" w:date="2019-09-17T10:53:00Z"/>
        </w:trPr>
        <w:tc>
          <w:tcPr>
            <w:tcW w:w="1300" w:type="dxa"/>
            <w:tcBorders>
              <w:top w:val="nil"/>
              <w:left w:val="nil"/>
              <w:bottom w:val="nil"/>
              <w:right w:val="nil"/>
            </w:tcBorders>
            <w:shd w:val="clear" w:color="auto" w:fill="auto"/>
            <w:noWrap/>
            <w:vAlign w:val="bottom"/>
            <w:hideMark/>
          </w:tcPr>
          <w:p w14:paraId="3555922D" w14:textId="77777777" w:rsidR="00A011E2" w:rsidRPr="00A011E2" w:rsidRDefault="00A011E2" w:rsidP="00A011E2">
            <w:pPr>
              <w:rPr>
                <w:ins w:id="875" w:author="Holly Celina Mcqueary" w:date="2019-09-17T10:53:00Z"/>
                <w:rFonts w:ascii="Calibri" w:eastAsia="Times New Roman" w:hAnsi="Calibri" w:cs="Times New Roman"/>
                <w:color w:val="000000"/>
              </w:rPr>
            </w:pPr>
            <w:ins w:id="876" w:author="Holly Celina Mcqueary" w:date="2019-09-17T10:53:00Z">
              <w:r w:rsidRPr="00A011E2">
                <w:rPr>
                  <w:rFonts w:ascii="Calibri" w:eastAsia="Times New Roman" w:hAnsi="Calibri" w:cs="Times New Roman"/>
                  <w:color w:val="000000"/>
                </w:rPr>
                <w:t>GC 9</w:t>
              </w:r>
            </w:ins>
          </w:p>
        </w:tc>
        <w:tc>
          <w:tcPr>
            <w:tcW w:w="1357" w:type="dxa"/>
            <w:tcBorders>
              <w:top w:val="nil"/>
              <w:left w:val="nil"/>
              <w:bottom w:val="nil"/>
              <w:right w:val="nil"/>
            </w:tcBorders>
            <w:shd w:val="clear" w:color="auto" w:fill="auto"/>
            <w:noWrap/>
            <w:vAlign w:val="bottom"/>
            <w:hideMark/>
          </w:tcPr>
          <w:p w14:paraId="2ED5929A" w14:textId="77777777" w:rsidR="00A011E2" w:rsidRPr="00A011E2" w:rsidRDefault="00A011E2" w:rsidP="00A011E2">
            <w:pPr>
              <w:jc w:val="right"/>
              <w:rPr>
                <w:ins w:id="877" w:author="Holly Celina Mcqueary" w:date="2019-09-17T10:53:00Z"/>
                <w:rFonts w:ascii="Calibri" w:eastAsia="Times New Roman" w:hAnsi="Calibri" w:cs="Times New Roman"/>
                <w:color w:val="000000"/>
              </w:rPr>
            </w:pPr>
            <w:ins w:id="878" w:author="Holly Celina Mcqueary" w:date="2019-09-17T10:53:00Z">
              <w:r w:rsidRPr="00A011E2">
                <w:rPr>
                  <w:rFonts w:ascii="Calibri" w:eastAsia="Times New Roman" w:hAnsi="Calibri" w:cs="Times New Roman"/>
                  <w:color w:val="000000"/>
                </w:rPr>
                <w:t>113</w:t>
              </w:r>
            </w:ins>
          </w:p>
        </w:tc>
        <w:tc>
          <w:tcPr>
            <w:tcW w:w="1300" w:type="dxa"/>
            <w:tcBorders>
              <w:top w:val="nil"/>
              <w:left w:val="nil"/>
              <w:bottom w:val="nil"/>
              <w:right w:val="nil"/>
            </w:tcBorders>
            <w:shd w:val="clear" w:color="auto" w:fill="auto"/>
            <w:noWrap/>
            <w:vAlign w:val="bottom"/>
            <w:hideMark/>
          </w:tcPr>
          <w:p w14:paraId="5265F802" w14:textId="77777777" w:rsidR="00A011E2" w:rsidRPr="00A011E2" w:rsidRDefault="00A011E2" w:rsidP="00A011E2">
            <w:pPr>
              <w:jc w:val="right"/>
              <w:rPr>
                <w:ins w:id="879" w:author="Holly Celina Mcqueary" w:date="2019-09-17T10:53:00Z"/>
                <w:rFonts w:ascii="Calibri" w:eastAsia="Times New Roman" w:hAnsi="Calibri" w:cs="Times New Roman"/>
                <w:color w:val="000000"/>
              </w:rPr>
            </w:pPr>
            <w:ins w:id="880" w:author="Holly Celina Mcqueary" w:date="2019-09-17T10:53:00Z">
              <w:r w:rsidRPr="00A011E2">
                <w:rPr>
                  <w:rFonts w:ascii="Calibri" w:eastAsia="Times New Roman" w:hAnsi="Calibri" w:cs="Times New Roman"/>
                  <w:color w:val="000000"/>
                </w:rPr>
                <w:t>115</w:t>
              </w:r>
            </w:ins>
          </w:p>
        </w:tc>
        <w:tc>
          <w:tcPr>
            <w:tcW w:w="1419" w:type="dxa"/>
            <w:tcBorders>
              <w:top w:val="nil"/>
              <w:left w:val="nil"/>
              <w:bottom w:val="nil"/>
              <w:right w:val="nil"/>
            </w:tcBorders>
            <w:shd w:val="clear" w:color="auto" w:fill="auto"/>
            <w:noWrap/>
            <w:vAlign w:val="bottom"/>
            <w:hideMark/>
          </w:tcPr>
          <w:p w14:paraId="2CE84B4E" w14:textId="77777777" w:rsidR="00A011E2" w:rsidRPr="00A011E2" w:rsidRDefault="00A011E2" w:rsidP="00A011E2">
            <w:pPr>
              <w:jc w:val="right"/>
              <w:rPr>
                <w:ins w:id="881" w:author="Holly Celina Mcqueary" w:date="2019-09-17T10:53:00Z"/>
                <w:rFonts w:ascii="Calibri" w:eastAsia="Times New Roman" w:hAnsi="Calibri" w:cs="Times New Roman"/>
                <w:color w:val="000000"/>
              </w:rPr>
            </w:pPr>
            <w:ins w:id="882" w:author="Holly Celina Mcqueary" w:date="2019-09-17T10:53:00Z">
              <w:r w:rsidRPr="00A011E2">
                <w:rPr>
                  <w:rFonts w:ascii="Calibri" w:eastAsia="Times New Roman" w:hAnsi="Calibri" w:cs="Times New Roman"/>
                  <w:color w:val="000000"/>
                </w:rPr>
                <w:t>98.2608696</w:t>
              </w:r>
            </w:ins>
          </w:p>
        </w:tc>
      </w:tr>
    </w:tbl>
    <w:p w14:paraId="23F6260A" w14:textId="7DEDE918" w:rsidR="00A011E2" w:rsidRDefault="00A011E2">
      <w:pPr>
        <w:spacing w:line="360" w:lineRule="auto"/>
        <w:rPr>
          <w:ins w:id="883" w:author="Holly Celina Mcqueary" w:date="2019-09-17T10:46:00Z"/>
          <w:rFonts w:ascii="Arial" w:eastAsia="Times New Roman" w:hAnsi="Arial" w:cs="Arial"/>
          <w:sz w:val="22"/>
        </w:rPr>
        <w:pPrChange w:id="884" w:author="Holly Celina Mcqueary" w:date="2019-09-17T10:46:00Z">
          <w:pPr>
            <w:spacing w:line="360" w:lineRule="auto"/>
            <w:ind w:firstLine="720"/>
          </w:pPr>
        </w:pPrChange>
      </w:pPr>
      <w:ins w:id="885" w:author="Holly Celina Mcqueary" w:date="2019-09-17T10:53:00Z">
        <w:r>
          <w:rPr>
            <w:rFonts w:ascii="Arial" w:eastAsia="Times New Roman" w:hAnsi="Arial" w:cs="Arial"/>
            <w:sz w:val="22"/>
          </w:rPr>
          <w:t xml:space="preserve">Table 3: Percent of dosage-sensitive genes analyzed that were significantly compensated in the euploid samples. </w:t>
        </w:r>
      </w:ins>
    </w:p>
    <w:p w14:paraId="4CDFBCFF" w14:textId="77777777" w:rsidR="00A011E2" w:rsidRDefault="00A011E2" w:rsidP="00C05D5D">
      <w:pPr>
        <w:spacing w:line="360" w:lineRule="auto"/>
        <w:ind w:firstLine="720"/>
        <w:rPr>
          <w:ins w:id="886" w:author="Holly Celina Mcqueary" w:date="2019-09-17T10:46:00Z"/>
          <w:rFonts w:ascii="Arial" w:eastAsia="Times New Roman" w:hAnsi="Arial" w:cs="Arial"/>
          <w:sz w:val="22"/>
        </w:rPr>
      </w:pPr>
    </w:p>
    <w:p w14:paraId="2691BC89" w14:textId="77777777" w:rsidR="00A011E2" w:rsidRDefault="00A011E2" w:rsidP="00C05D5D">
      <w:pPr>
        <w:spacing w:line="360" w:lineRule="auto"/>
        <w:ind w:firstLine="720"/>
        <w:rPr>
          <w:ins w:id="887" w:author="Holly Celina Mcqueary" w:date="2019-09-17T10:46:00Z"/>
          <w:rFonts w:ascii="Arial" w:eastAsia="Times New Roman" w:hAnsi="Arial" w:cs="Arial"/>
          <w:sz w:val="22"/>
        </w:rPr>
      </w:pPr>
    </w:p>
    <w:p w14:paraId="303DA07C" w14:textId="420DCD82" w:rsidR="009D4DE4" w:rsidRDefault="009D4DE4" w:rsidP="00C05D5D">
      <w:pPr>
        <w:spacing w:line="360" w:lineRule="auto"/>
        <w:ind w:firstLine="720"/>
        <w:rPr>
          <w:rFonts w:ascii="Arial" w:eastAsia="Times New Roman" w:hAnsi="Arial" w:cs="Arial"/>
          <w:sz w:val="22"/>
        </w:rPr>
      </w:pPr>
      <w:r>
        <w:rPr>
          <w:noProof/>
        </w:rPr>
        <w:lastRenderedPageBreak/>
        <w:drawing>
          <wp:inline distT="0" distB="0" distL="0" distR="0" wp14:anchorId="110F4E2F" wp14:editId="489816D2">
            <wp:extent cx="6844420" cy="4327556"/>
            <wp:effectExtent l="0" t="0" r="13970" b="15875"/>
            <wp:docPr id="3" name="Chart 3">
              <a:extLst xmlns:a="http://schemas.openxmlformats.org/drawingml/2006/main">
                <a:ext uri="{FF2B5EF4-FFF2-40B4-BE49-F238E27FC236}">
                  <a16:creationId xmlns:a16="http://schemas.microsoft.com/office/drawing/2014/main" id="{E09D364E-7C0E-C840-BF33-327777BDAB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79F20B1" w14:textId="3E477F39" w:rsidR="004F7BC0" w:rsidRPr="00623142" w:rsidRDefault="009D4DE4" w:rsidP="00C05D5D">
      <w:pPr>
        <w:spacing w:line="360" w:lineRule="auto"/>
        <w:rPr>
          <w:rFonts w:ascii="Arial" w:eastAsia="Times New Roman" w:hAnsi="Arial" w:cs="Arial"/>
          <w:sz w:val="22"/>
        </w:rPr>
      </w:pPr>
      <w:r w:rsidRPr="00623142">
        <w:rPr>
          <w:rFonts w:ascii="Arial" w:eastAsia="Times New Roman" w:hAnsi="Arial" w:cs="Arial"/>
          <w:b/>
          <w:bCs/>
          <w:sz w:val="22"/>
        </w:rPr>
        <w:t>Figure 1:</w:t>
      </w:r>
      <w:r>
        <w:rPr>
          <w:rFonts w:ascii="Arial" w:eastAsia="Times New Roman" w:hAnsi="Arial" w:cs="Arial"/>
          <w:sz w:val="22"/>
        </w:rPr>
        <w:t xml:space="preserve"> Rate of aneuploidy in heterozygous hybrid strain compared to the homozygous lab strain. Error bars are standard error. The homozygous lab strain had 0 </w:t>
      </w:r>
      <w:proofErr w:type="spellStart"/>
      <w:r>
        <w:rPr>
          <w:rFonts w:ascii="Arial" w:eastAsia="Times New Roman" w:hAnsi="Arial" w:cs="Arial"/>
          <w:sz w:val="22"/>
        </w:rPr>
        <w:t>tetrasomies</w:t>
      </w:r>
      <w:proofErr w:type="spellEnd"/>
      <w:r>
        <w:rPr>
          <w:rFonts w:ascii="Arial" w:eastAsia="Times New Roman" w:hAnsi="Arial" w:cs="Arial"/>
          <w:sz w:val="22"/>
        </w:rPr>
        <w:t>.</w:t>
      </w:r>
      <w:r w:rsidR="00623142">
        <w:rPr>
          <w:rFonts w:ascii="Arial" w:eastAsia="Times New Roman" w:hAnsi="Arial" w:cs="Arial"/>
          <w:sz w:val="22"/>
        </w:rPr>
        <w:t xml:space="preserve"> </w:t>
      </w:r>
      <w:r w:rsidR="004F7BC0">
        <w:t>Heterozygous lines have a higher rate of aneuploidy than homozygous lab strain lines</w:t>
      </w:r>
      <w:r w:rsidR="00623142">
        <w:t>.</w:t>
      </w:r>
    </w:p>
    <w:p w14:paraId="0852D790" w14:textId="2D94B924" w:rsidR="009D4DE4" w:rsidRDefault="009D4DE4" w:rsidP="00C05D5D">
      <w:pPr>
        <w:spacing w:line="360" w:lineRule="auto"/>
        <w:rPr>
          <w:ins w:id="888" w:author="Holly Celina Mcqueary" w:date="2019-09-05T11:04:00Z"/>
          <w:rFonts w:ascii="Arial" w:eastAsia="Times New Roman" w:hAnsi="Arial" w:cs="Arial"/>
          <w:sz w:val="22"/>
        </w:rPr>
      </w:pPr>
      <w:del w:id="889" w:author="Holly Celina Mcqueary" w:date="2019-09-05T11:06:00Z">
        <w:r w:rsidDel="00E858B1">
          <w:rPr>
            <w:rFonts w:ascii="Arial" w:eastAsia="Times New Roman" w:hAnsi="Arial" w:cs="Arial"/>
            <w:noProof/>
            <w:sz w:val="22"/>
          </w:rPr>
          <w:drawing>
            <wp:inline distT="0" distB="0" distL="0" distR="0" wp14:anchorId="2919A39B" wp14:editId="3D8F6FA6">
              <wp:extent cx="5943600" cy="37147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6-04 at 2.02.03 P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del>
    </w:p>
    <w:p w14:paraId="07F12C9A" w14:textId="4810E184" w:rsidR="00E858B1" w:rsidRDefault="00E858B1" w:rsidP="00C05D5D">
      <w:pPr>
        <w:spacing w:line="360" w:lineRule="auto"/>
        <w:rPr>
          <w:rFonts w:ascii="Arial" w:eastAsia="Times New Roman" w:hAnsi="Arial" w:cs="Arial"/>
          <w:sz w:val="22"/>
        </w:rPr>
      </w:pPr>
      <w:ins w:id="890" w:author="Holly Celina Mcqueary" w:date="2019-09-05T11:04:00Z">
        <w:r>
          <w:rPr>
            <w:rFonts w:ascii="Arial" w:eastAsia="Times New Roman" w:hAnsi="Arial" w:cs="Arial"/>
            <w:noProof/>
            <w:sz w:val="22"/>
          </w:rPr>
          <w:lastRenderedPageBreak/>
          <w:drawing>
            <wp:inline distT="0" distB="0" distL="0" distR="0" wp14:anchorId="26BF7908" wp14:editId="015CA22E">
              <wp:extent cx="5943600" cy="34042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9-09-05 at 11.03.59 AM.png"/>
                      <pic:cNvPicPr/>
                    </pic:nvPicPr>
                    <pic:blipFill>
                      <a:blip r:embed="rId20">
                        <a:extLst>
                          <a:ext uri="{28A0092B-C50C-407E-A947-70E740481C1C}">
                            <a14:useLocalDpi xmlns:a14="http://schemas.microsoft.com/office/drawing/2010/main" val="0"/>
                          </a:ext>
                        </a:extLst>
                      </a:blip>
                      <a:stretch>
                        <a:fillRect/>
                      </a:stretch>
                    </pic:blipFill>
                    <pic:spPr>
                      <a:xfrm>
                        <a:off x="0" y="0"/>
                        <a:ext cx="5968731" cy="3418629"/>
                      </a:xfrm>
                      <a:prstGeom prst="rect">
                        <a:avLst/>
                      </a:prstGeom>
                    </pic:spPr>
                  </pic:pic>
                </a:graphicData>
              </a:graphic>
            </wp:inline>
          </w:drawing>
        </w:r>
      </w:ins>
      <w:ins w:id="891" w:author="Holly Celina Mcqueary" w:date="2019-09-05T11:05:00Z">
        <w:r>
          <w:rPr>
            <w:rFonts w:ascii="Arial" w:eastAsia="Times New Roman" w:hAnsi="Arial" w:cs="Arial"/>
            <w:noProof/>
            <w:sz w:val="22"/>
          </w:rPr>
          <w:drawing>
            <wp:inline distT="0" distB="0" distL="0" distR="0" wp14:anchorId="4AA85AD2" wp14:editId="4C0A12D1">
              <wp:extent cx="5943600" cy="34601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19-09-05 at 11.04.11 A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460115"/>
                      </a:xfrm>
                      <a:prstGeom prst="rect">
                        <a:avLst/>
                      </a:prstGeom>
                    </pic:spPr>
                  </pic:pic>
                </a:graphicData>
              </a:graphic>
            </wp:inline>
          </w:drawing>
        </w:r>
      </w:ins>
    </w:p>
    <w:p w14:paraId="6D246A94" w14:textId="1FFB5892" w:rsidR="009D4DE4" w:rsidRDefault="009D4DE4" w:rsidP="00C05D5D">
      <w:pPr>
        <w:spacing w:line="360" w:lineRule="auto"/>
        <w:rPr>
          <w:rFonts w:ascii="Arial" w:eastAsia="Times New Roman" w:hAnsi="Arial" w:cs="Arial"/>
          <w:sz w:val="22"/>
        </w:rPr>
      </w:pPr>
      <w:commentRangeStart w:id="892"/>
      <w:r w:rsidRPr="00623142">
        <w:rPr>
          <w:rFonts w:ascii="Arial" w:eastAsia="Times New Roman" w:hAnsi="Arial" w:cs="Arial"/>
          <w:b/>
          <w:bCs/>
          <w:sz w:val="22"/>
        </w:rPr>
        <w:t>Figure 2</w:t>
      </w:r>
      <w:commentRangeEnd w:id="892"/>
      <w:r w:rsidR="00BC2D2E">
        <w:rPr>
          <w:rStyle w:val="CommentReference"/>
        </w:rPr>
        <w:commentReference w:id="892"/>
      </w:r>
      <w:r w:rsidRPr="00623142">
        <w:rPr>
          <w:rFonts w:ascii="Arial" w:eastAsia="Times New Roman" w:hAnsi="Arial" w:cs="Arial"/>
          <w:b/>
          <w:bCs/>
          <w:sz w:val="22"/>
        </w:rPr>
        <w:t>:</w:t>
      </w:r>
      <w:r>
        <w:rPr>
          <w:rFonts w:ascii="Arial" w:eastAsia="Times New Roman" w:hAnsi="Arial" w:cs="Arial"/>
          <w:sz w:val="22"/>
        </w:rPr>
        <w:t xml:space="preserve"> </w:t>
      </w:r>
      <w:ins w:id="893" w:author="Holly Celina Mcqueary" w:date="2019-09-05T11:04:00Z">
        <w:r w:rsidR="00E858B1">
          <w:rPr>
            <w:rFonts w:ascii="Arial" w:eastAsia="Times New Roman" w:hAnsi="Arial" w:cs="Arial"/>
            <w:sz w:val="22"/>
          </w:rPr>
          <w:t>a.</w:t>
        </w:r>
      </w:ins>
      <w:ins w:id="894" w:author="Holly Celina Mcqueary" w:date="2019-09-05T11:05:00Z">
        <w:r w:rsidR="00E858B1">
          <w:rPr>
            <w:rFonts w:ascii="Arial" w:eastAsia="Times New Roman" w:hAnsi="Arial" w:cs="Arial"/>
            <w:sz w:val="22"/>
          </w:rPr>
          <w:t xml:space="preserve"> </w:t>
        </w:r>
      </w:ins>
      <w:r w:rsidR="00623142">
        <w:rPr>
          <w:rFonts w:ascii="Arial" w:eastAsia="Times New Roman" w:hAnsi="Arial" w:cs="Arial"/>
          <w:sz w:val="22"/>
        </w:rPr>
        <w:t>Integrated genome viewer (</w:t>
      </w:r>
      <w:r>
        <w:rPr>
          <w:rFonts w:ascii="Arial" w:eastAsia="Times New Roman" w:hAnsi="Arial" w:cs="Arial"/>
          <w:sz w:val="22"/>
        </w:rPr>
        <w:t>IGV</w:t>
      </w:r>
      <w:r w:rsidR="00623142">
        <w:rPr>
          <w:rFonts w:ascii="Arial" w:eastAsia="Times New Roman" w:hAnsi="Arial" w:cs="Arial"/>
          <w:sz w:val="22"/>
        </w:rPr>
        <w:t>)</w:t>
      </w:r>
      <w:r>
        <w:rPr>
          <w:rFonts w:ascii="Arial" w:eastAsia="Times New Roman" w:hAnsi="Arial" w:cs="Arial"/>
          <w:sz w:val="22"/>
        </w:rPr>
        <w:t xml:space="preserve"> screenshot of the theorized initial breakpoint</w:t>
      </w:r>
      <w:ins w:id="895" w:author="Holly Celina Mcqueary" w:date="2019-09-05T11:05:00Z">
        <w:r w:rsidR="00E858B1">
          <w:rPr>
            <w:rFonts w:ascii="Arial" w:eastAsia="Times New Roman" w:hAnsi="Arial" w:cs="Arial"/>
            <w:sz w:val="22"/>
          </w:rPr>
          <w:t xml:space="preserve"> (24,351). Read count increases from 46 at 24,531 to 82 at 24,532</w:t>
        </w:r>
      </w:ins>
      <w:ins w:id="896" w:author="Holly Celina Mcqueary" w:date="2019-09-05T11:06:00Z">
        <w:r w:rsidR="00E858B1">
          <w:rPr>
            <w:rFonts w:ascii="Arial" w:eastAsia="Times New Roman" w:hAnsi="Arial" w:cs="Arial"/>
            <w:sz w:val="22"/>
          </w:rPr>
          <w:t xml:space="preserve"> (b</w:t>
        </w:r>
        <w:proofErr w:type="gramStart"/>
        <w:r w:rsidR="00E858B1">
          <w:rPr>
            <w:rFonts w:ascii="Arial" w:eastAsia="Times New Roman" w:hAnsi="Arial" w:cs="Arial"/>
            <w:sz w:val="22"/>
          </w:rPr>
          <w:t>)</w:t>
        </w:r>
      </w:ins>
      <w:ins w:id="897" w:author="Holly Celina Mcqueary" w:date="2019-09-05T11:05:00Z">
        <w:r w:rsidR="00E858B1">
          <w:rPr>
            <w:rFonts w:ascii="Arial" w:eastAsia="Times New Roman" w:hAnsi="Arial" w:cs="Arial"/>
            <w:sz w:val="22"/>
          </w:rPr>
          <w:t>, and</w:t>
        </w:r>
        <w:proofErr w:type="gramEnd"/>
        <w:r w:rsidR="00E858B1">
          <w:rPr>
            <w:rFonts w:ascii="Arial" w:eastAsia="Times New Roman" w:hAnsi="Arial" w:cs="Arial"/>
            <w:sz w:val="22"/>
          </w:rPr>
          <w:t xml:space="preserve"> continues increasing out of the frame.  </w:t>
        </w:r>
      </w:ins>
      <w:del w:id="898" w:author="Holly Celina Mcqueary" w:date="2019-09-05T11:05:00Z">
        <w:r w:rsidDel="00E858B1">
          <w:rPr>
            <w:rFonts w:ascii="Arial" w:eastAsia="Times New Roman" w:hAnsi="Arial" w:cs="Arial"/>
            <w:sz w:val="22"/>
          </w:rPr>
          <w:delText xml:space="preserve">. Read count increases from an average of 80 to an average of 120 (1.5-fold difference – consistent with 3 copies of each duplicated allele). </w:delText>
        </w:r>
      </w:del>
    </w:p>
    <w:p w14:paraId="395ADF23" w14:textId="10E23677" w:rsidR="009D4DE4" w:rsidRDefault="00E858B1" w:rsidP="00C05D5D">
      <w:pPr>
        <w:spacing w:line="360" w:lineRule="auto"/>
        <w:rPr>
          <w:rFonts w:ascii="Arial" w:eastAsia="Times New Roman" w:hAnsi="Arial" w:cs="Arial"/>
          <w:sz w:val="22"/>
        </w:rPr>
      </w:pPr>
      <w:ins w:id="899" w:author="Holly Celina Mcqueary" w:date="2019-09-05T11:06:00Z">
        <w:r>
          <w:rPr>
            <w:rFonts w:ascii="Arial" w:eastAsia="Times New Roman" w:hAnsi="Arial" w:cs="Arial"/>
            <w:noProof/>
            <w:sz w:val="22"/>
          </w:rPr>
          <w:lastRenderedPageBreak/>
          <w:drawing>
            <wp:inline distT="0" distB="0" distL="0" distR="0" wp14:anchorId="515023B5" wp14:editId="625514B5">
              <wp:extent cx="5943600" cy="3454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19-09-05 at 11.00.16 A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454400"/>
                      </a:xfrm>
                      <a:prstGeom prst="rect">
                        <a:avLst/>
                      </a:prstGeom>
                    </pic:spPr>
                  </pic:pic>
                </a:graphicData>
              </a:graphic>
            </wp:inline>
          </w:drawing>
        </w:r>
      </w:ins>
      <w:del w:id="900" w:author="Holly Celina Mcqueary" w:date="2019-09-05T11:06:00Z">
        <w:r w:rsidR="009D4DE4" w:rsidDel="00E858B1">
          <w:rPr>
            <w:rFonts w:ascii="Arial" w:eastAsia="Times New Roman" w:hAnsi="Arial" w:cs="Arial"/>
            <w:noProof/>
            <w:sz w:val="22"/>
          </w:rPr>
          <w:drawing>
            <wp:inline distT="0" distB="0" distL="0" distR="0" wp14:anchorId="217D1A09" wp14:editId="2F425879">
              <wp:extent cx="5943600" cy="34715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6-04 at 1.41.45 P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471545"/>
                      </a:xfrm>
                      <a:prstGeom prst="rect">
                        <a:avLst/>
                      </a:prstGeom>
                    </pic:spPr>
                  </pic:pic>
                </a:graphicData>
              </a:graphic>
            </wp:inline>
          </w:drawing>
        </w:r>
      </w:del>
      <w:ins w:id="901" w:author="Holly Celina Mcqueary" w:date="2019-09-05T11:06:00Z">
        <w:r>
          <w:rPr>
            <w:rFonts w:ascii="Arial" w:eastAsia="Times New Roman" w:hAnsi="Arial" w:cs="Arial"/>
            <w:noProof/>
            <w:sz w:val="22"/>
          </w:rPr>
          <w:drawing>
            <wp:inline distT="0" distB="0" distL="0" distR="0" wp14:anchorId="037197A9" wp14:editId="41C36D25">
              <wp:extent cx="5943600" cy="34315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19-09-05 at 11.00.03 A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431540"/>
                      </a:xfrm>
                      <a:prstGeom prst="rect">
                        <a:avLst/>
                      </a:prstGeom>
                    </pic:spPr>
                  </pic:pic>
                </a:graphicData>
              </a:graphic>
            </wp:inline>
          </w:drawing>
        </w:r>
      </w:ins>
    </w:p>
    <w:p w14:paraId="6E2F23CB" w14:textId="69FA2838" w:rsidR="009D4DE4" w:rsidRDefault="009D4DE4" w:rsidP="00C05D5D">
      <w:pPr>
        <w:spacing w:line="360" w:lineRule="auto"/>
        <w:rPr>
          <w:ins w:id="902" w:author="Holly Celina Mcqueary" w:date="2019-09-05T11:12:00Z"/>
          <w:rFonts w:ascii="Arial" w:eastAsia="Times New Roman" w:hAnsi="Arial" w:cs="Arial"/>
          <w:sz w:val="22"/>
        </w:rPr>
      </w:pPr>
      <w:r w:rsidRPr="00623142">
        <w:rPr>
          <w:rFonts w:ascii="Arial" w:eastAsia="Times New Roman" w:hAnsi="Arial" w:cs="Arial"/>
          <w:b/>
          <w:bCs/>
          <w:sz w:val="22"/>
        </w:rPr>
        <w:t>Figure 3:</w:t>
      </w:r>
      <w:r>
        <w:rPr>
          <w:rFonts w:ascii="Arial" w:eastAsia="Times New Roman" w:hAnsi="Arial" w:cs="Arial"/>
          <w:sz w:val="22"/>
        </w:rPr>
        <w:t xml:space="preserve"> IGV screenshot of the theorized final breakpoint. Read count decreases from </w:t>
      </w:r>
      <w:del w:id="903" w:author="Holly Celina Mcqueary" w:date="2019-09-05T11:07:00Z">
        <w:r w:rsidDel="00E858B1">
          <w:rPr>
            <w:rFonts w:ascii="Arial" w:eastAsia="Times New Roman" w:hAnsi="Arial" w:cs="Arial"/>
            <w:sz w:val="22"/>
          </w:rPr>
          <w:delText>an average of 120 to an average of 80</w:delText>
        </w:r>
      </w:del>
      <w:ins w:id="904" w:author="Holly Celina Mcqueary" w:date="2019-09-05T11:07:00Z">
        <w:r w:rsidR="00E858B1">
          <w:rPr>
            <w:rFonts w:ascii="Arial" w:eastAsia="Times New Roman" w:hAnsi="Arial" w:cs="Arial"/>
            <w:sz w:val="22"/>
          </w:rPr>
          <w:t>109 at 378,019 (a) to 78 at 378,020 (b)</w:t>
        </w:r>
      </w:ins>
      <w:r>
        <w:rPr>
          <w:rFonts w:ascii="Arial" w:eastAsia="Times New Roman" w:hAnsi="Arial" w:cs="Arial"/>
          <w:sz w:val="22"/>
        </w:rPr>
        <w:t xml:space="preserve"> (1.5-fold difference – consistent with 3 copies of each allele affected). </w:t>
      </w:r>
    </w:p>
    <w:p w14:paraId="3CE5CD00" w14:textId="15D2302A" w:rsidR="002D07F8" w:rsidRDefault="002D07F8" w:rsidP="00C05D5D">
      <w:pPr>
        <w:spacing w:line="360" w:lineRule="auto"/>
        <w:rPr>
          <w:ins w:id="905" w:author="Holly Celina Mcqueary" w:date="2019-09-05T11:12:00Z"/>
          <w:rFonts w:ascii="Arial" w:eastAsia="Times New Roman" w:hAnsi="Arial" w:cs="Arial"/>
          <w:sz w:val="22"/>
        </w:rPr>
      </w:pPr>
    </w:p>
    <w:p w14:paraId="3B8E81B1" w14:textId="6A33C31C" w:rsidR="002D07F8" w:rsidRDefault="002D07F8" w:rsidP="00C05D5D">
      <w:pPr>
        <w:spacing w:line="360" w:lineRule="auto"/>
        <w:rPr>
          <w:ins w:id="906" w:author="Holly Celina Mcqueary" w:date="2019-09-05T11:12:00Z"/>
          <w:rFonts w:ascii="Arial" w:eastAsia="Times New Roman" w:hAnsi="Arial" w:cs="Arial"/>
          <w:sz w:val="22"/>
        </w:rPr>
      </w:pPr>
      <w:ins w:id="907" w:author="Holly Celina Mcqueary" w:date="2019-09-05T11:12:00Z">
        <w:r>
          <w:rPr>
            <w:rFonts w:ascii="Arial" w:eastAsia="Times New Roman" w:hAnsi="Arial" w:cs="Arial"/>
            <w:noProof/>
            <w:sz w:val="22"/>
          </w:rPr>
          <w:lastRenderedPageBreak/>
          <w:drawing>
            <wp:inline distT="0" distB="0" distL="0" distR="0" wp14:anchorId="40BDCBBA" wp14:editId="112EDE8A">
              <wp:extent cx="5943600" cy="313055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19-09-05 at 11.11.54 AM.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3130550"/>
                      </a:xfrm>
                      <a:prstGeom prst="rect">
                        <a:avLst/>
                      </a:prstGeom>
                    </pic:spPr>
                  </pic:pic>
                </a:graphicData>
              </a:graphic>
            </wp:inline>
          </w:drawing>
        </w:r>
      </w:ins>
    </w:p>
    <w:p w14:paraId="5ED102DB" w14:textId="33CA70E7" w:rsidR="002D07F8" w:rsidRDefault="002D07F8" w:rsidP="00C05D5D">
      <w:pPr>
        <w:spacing w:line="360" w:lineRule="auto"/>
        <w:rPr>
          <w:rFonts w:ascii="Arial" w:eastAsia="Times New Roman" w:hAnsi="Arial" w:cs="Arial"/>
          <w:sz w:val="22"/>
        </w:rPr>
      </w:pPr>
      <w:ins w:id="908" w:author="Holly Celina Mcqueary" w:date="2019-09-05T11:12:00Z">
        <w:r>
          <w:rPr>
            <w:rFonts w:ascii="Arial" w:eastAsia="Times New Roman" w:hAnsi="Arial" w:cs="Arial"/>
            <w:sz w:val="22"/>
          </w:rPr>
          <w:t xml:space="preserve">Screenshot of genome browser (SGD) indicating approximate breakpoint of segmental duplication of chromosome X – within </w:t>
        </w:r>
      </w:ins>
      <w:ins w:id="909" w:author="Holly Celina Mcqueary" w:date="2019-09-05T11:13:00Z">
        <w:r>
          <w:rPr>
            <w:rFonts w:ascii="Arial" w:eastAsia="Times New Roman" w:hAnsi="Arial" w:cs="Arial"/>
            <w:sz w:val="22"/>
          </w:rPr>
          <w:t xml:space="preserve">200 bp of the YJLCdelta7 Ty1 LTR. </w:t>
        </w:r>
      </w:ins>
    </w:p>
    <w:p w14:paraId="3BEACA2C" w14:textId="1C8EF29B" w:rsidR="009D4DE4" w:rsidRDefault="00213525" w:rsidP="00C05D5D">
      <w:pPr>
        <w:spacing w:line="360" w:lineRule="auto"/>
        <w:rPr>
          <w:rFonts w:ascii="Arial" w:eastAsia="Times New Roman" w:hAnsi="Arial" w:cs="Arial"/>
          <w:sz w:val="22"/>
        </w:rPr>
      </w:pPr>
      <w:r>
        <w:rPr>
          <w:rFonts w:ascii="Arial" w:eastAsia="Times New Roman" w:hAnsi="Arial" w:cs="Arial"/>
          <w:noProof/>
          <w:sz w:val="22"/>
        </w:rPr>
        <w:drawing>
          <wp:inline distT="0" distB="0" distL="0" distR="0" wp14:anchorId="7ACA947B" wp14:editId="5DFCC877">
            <wp:extent cx="5567881" cy="34686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6-05 at 12.12.17 PM.png"/>
                    <pic:cNvPicPr/>
                  </pic:nvPicPr>
                  <pic:blipFill>
                    <a:blip r:embed="rId26">
                      <a:extLst>
                        <a:ext uri="{28A0092B-C50C-407E-A947-70E740481C1C}">
                          <a14:useLocalDpi xmlns:a14="http://schemas.microsoft.com/office/drawing/2010/main" val="0"/>
                        </a:ext>
                      </a:extLst>
                    </a:blip>
                    <a:stretch>
                      <a:fillRect/>
                    </a:stretch>
                  </pic:blipFill>
                  <pic:spPr>
                    <a:xfrm>
                      <a:off x="0" y="0"/>
                      <a:ext cx="5574071" cy="3472479"/>
                    </a:xfrm>
                    <a:prstGeom prst="rect">
                      <a:avLst/>
                    </a:prstGeom>
                  </pic:spPr>
                </pic:pic>
              </a:graphicData>
            </a:graphic>
          </wp:inline>
        </w:drawing>
      </w:r>
    </w:p>
    <w:p w14:paraId="3C076BCD" w14:textId="2616107A" w:rsidR="00213525" w:rsidRDefault="00213525" w:rsidP="00C05D5D">
      <w:pPr>
        <w:spacing w:line="360" w:lineRule="auto"/>
        <w:rPr>
          <w:rFonts w:ascii="Arial" w:eastAsia="Times New Roman" w:hAnsi="Arial" w:cs="Arial"/>
          <w:sz w:val="22"/>
        </w:rPr>
      </w:pPr>
      <w:commentRangeStart w:id="910"/>
      <w:r w:rsidRPr="00213525">
        <w:rPr>
          <w:rFonts w:ascii="Arial" w:eastAsia="Times New Roman" w:hAnsi="Arial" w:cs="Arial"/>
          <w:b/>
          <w:bCs/>
          <w:sz w:val="22"/>
        </w:rPr>
        <w:t>Figure 4</w:t>
      </w:r>
      <w:commentRangeEnd w:id="910"/>
      <w:r w:rsidR="00BC2D2E">
        <w:rPr>
          <w:rStyle w:val="CommentReference"/>
        </w:rPr>
        <w:commentReference w:id="910"/>
      </w:r>
      <w:r w:rsidRPr="00213525">
        <w:rPr>
          <w:rFonts w:ascii="Arial" w:eastAsia="Times New Roman" w:hAnsi="Arial" w:cs="Arial"/>
          <w:b/>
          <w:bCs/>
          <w:sz w:val="22"/>
        </w:rPr>
        <w:t>:</w:t>
      </w:r>
      <w:r>
        <w:rPr>
          <w:rFonts w:ascii="Arial" w:eastAsia="Times New Roman" w:hAnsi="Arial" w:cs="Arial"/>
          <w:sz w:val="22"/>
        </w:rPr>
        <w:t xml:space="preserve"> IGV screenshot of decrease in read count toward the end of chromosome VI: indicating a potential location of the duplicated arm of chromosome X in line 76. </w:t>
      </w:r>
    </w:p>
    <w:p w14:paraId="3782CE45" w14:textId="25CE1C5B" w:rsidR="00213525" w:rsidRDefault="00213525"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51348194" wp14:editId="305DD846">
            <wp:extent cx="5567680" cy="390451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6-05 at 12.22.16 PM.png"/>
                    <pic:cNvPicPr/>
                  </pic:nvPicPr>
                  <pic:blipFill>
                    <a:blip r:embed="rId27">
                      <a:extLst>
                        <a:ext uri="{28A0092B-C50C-407E-A947-70E740481C1C}">
                          <a14:useLocalDpi xmlns:a14="http://schemas.microsoft.com/office/drawing/2010/main" val="0"/>
                        </a:ext>
                      </a:extLst>
                    </a:blip>
                    <a:stretch>
                      <a:fillRect/>
                    </a:stretch>
                  </pic:blipFill>
                  <pic:spPr>
                    <a:xfrm>
                      <a:off x="0" y="0"/>
                      <a:ext cx="5574885" cy="3909567"/>
                    </a:xfrm>
                    <a:prstGeom prst="rect">
                      <a:avLst/>
                    </a:prstGeom>
                  </pic:spPr>
                </pic:pic>
              </a:graphicData>
            </a:graphic>
          </wp:inline>
        </w:drawing>
      </w:r>
    </w:p>
    <w:p w14:paraId="6F228B00" w14:textId="11A8C840" w:rsidR="00213525" w:rsidRDefault="00213525" w:rsidP="00C05D5D">
      <w:pPr>
        <w:spacing w:line="360" w:lineRule="auto"/>
        <w:rPr>
          <w:rFonts w:ascii="Arial" w:eastAsia="Times New Roman" w:hAnsi="Arial" w:cs="Arial"/>
          <w:sz w:val="22"/>
        </w:rPr>
      </w:pPr>
      <w:r w:rsidRPr="00213525">
        <w:rPr>
          <w:rFonts w:ascii="Arial" w:eastAsia="Times New Roman" w:hAnsi="Arial" w:cs="Arial"/>
          <w:b/>
          <w:bCs/>
          <w:sz w:val="22"/>
        </w:rPr>
        <w:t>Figure 5:</w:t>
      </w:r>
      <w:r>
        <w:rPr>
          <w:rFonts w:ascii="Arial" w:eastAsia="Times New Roman" w:hAnsi="Arial" w:cs="Arial"/>
          <w:sz w:val="22"/>
        </w:rPr>
        <w:t xml:space="preserve"> IGV screenshot of a decrease in copy number toward the end of chromosome XI, indicating a potential candidate for the location of the partially duplicated arm of chromosome X in line 76. </w:t>
      </w:r>
    </w:p>
    <w:p w14:paraId="68A11FEE" w14:textId="20954E60" w:rsidR="009D4DE4" w:rsidRDefault="009D4DE4" w:rsidP="00C05D5D">
      <w:pPr>
        <w:spacing w:line="360" w:lineRule="auto"/>
      </w:pPr>
    </w:p>
    <w:p w14:paraId="1AEC8DC5" w14:textId="77777777" w:rsidR="009D4DE4" w:rsidRDefault="009D4DE4" w:rsidP="00C05D5D">
      <w:pPr>
        <w:spacing w:line="360" w:lineRule="auto"/>
      </w:pPr>
    </w:p>
    <w:p w14:paraId="7D64982E" w14:textId="77777777" w:rsidR="00623142" w:rsidRDefault="004F7BC0" w:rsidP="00C05D5D">
      <w:pPr>
        <w:spacing w:line="360" w:lineRule="auto"/>
      </w:pPr>
      <w:r w:rsidRPr="00E74C40">
        <w:rPr>
          <w:noProof/>
        </w:rPr>
        <w:lastRenderedPageBreak/>
        <w:drawing>
          <wp:inline distT="0" distB="0" distL="0" distR="0" wp14:anchorId="3772AC99" wp14:editId="45543BDA">
            <wp:extent cx="2664430" cy="5254173"/>
            <wp:effectExtent l="0" t="0" r="0" b="0"/>
            <wp:docPr id="4" name="Picture 71">
              <a:extLst xmlns:a="http://schemas.openxmlformats.org/drawingml/2006/main">
                <a:ext uri="{FF2B5EF4-FFF2-40B4-BE49-F238E27FC236}">
                  <a16:creationId xmlns:a16="http://schemas.microsoft.com/office/drawing/2014/main" id="{A070556C-F9DD-3042-BAE4-A4EA7760FF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1">
                      <a:extLst>
                        <a:ext uri="{FF2B5EF4-FFF2-40B4-BE49-F238E27FC236}">
                          <a16:creationId xmlns:a16="http://schemas.microsoft.com/office/drawing/2014/main" id="{A070556C-F9DD-3042-BAE4-A4EA7760FFA1}"/>
                        </a:ext>
                      </a:extLst>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4430" cy="5254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EB5FEF1" w14:textId="2886A382" w:rsidR="004F7BC0" w:rsidRDefault="00CD3C1D" w:rsidP="00C05D5D">
      <w:pPr>
        <w:spacing w:line="360" w:lineRule="auto"/>
      </w:pPr>
      <w:r w:rsidRPr="00CD3C1D">
        <w:rPr>
          <w:b/>
          <w:bCs/>
        </w:rPr>
        <w:t>Figure 6:</w:t>
      </w:r>
      <w:r>
        <w:t xml:space="preserve"> </w:t>
      </w:r>
      <w:r w:rsidR="004F7BC0">
        <w:t>Heatmap depicting differential gene expression at the whole-chromosome level in aneuploid lines, when compared to ancestral expression levels.</w:t>
      </w:r>
    </w:p>
    <w:p w14:paraId="02FB2080" w14:textId="160F1863" w:rsidR="002A3599" w:rsidRDefault="007C14E6" w:rsidP="00C05D5D">
      <w:pPr>
        <w:spacing w:line="360" w:lineRule="auto"/>
      </w:pPr>
      <w:r>
        <w:rPr>
          <w:noProof/>
        </w:rPr>
        <w:lastRenderedPageBreak/>
        <w:drawing>
          <wp:inline distT="0" distB="0" distL="0" distR="0" wp14:anchorId="5C2752AC" wp14:editId="00C4D986">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plots_all.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B4A9EE3" w14:textId="4DEA9446" w:rsidR="004F7BC0" w:rsidRDefault="00CD3C1D" w:rsidP="00C05D5D">
      <w:pPr>
        <w:spacing w:line="360" w:lineRule="auto"/>
      </w:pPr>
      <w:r w:rsidRPr="00CD3C1D">
        <w:rPr>
          <w:b/>
          <w:bCs/>
        </w:rPr>
        <w:t>Figure 7:</w:t>
      </w:r>
      <w:r>
        <w:t xml:space="preserve"> </w:t>
      </w:r>
      <w:r w:rsidR="004F7BC0">
        <w:t>Boxplot</w:t>
      </w:r>
      <w:r>
        <w:t>s</w:t>
      </w:r>
      <w:r w:rsidR="004F7BC0">
        <w:t xml:space="preserve"> showing that gene expression levels (as measured by log2(</w:t>
      </w:r>
      <w:proofErr w:type="spellStart"/>
      <w:r w:rsidR="004F7BC0">
        <w:t>FPKMratio</w:t>
      </w:r>
      <w:proofErr w:type="spellEnd"/>
      <w:r w:rsidR="004F7BC0">
        <w:t>)</w:t>
      </w:r>
      <w:ins w:id="911" w:author="Holly Celina Mcqueary" w:date="2019-09-16T13:42:00Z">
        <w:r w:rsidR="00A21911">
          <w:t>)</w:t>
        </w:r>
      </w:ins>
      <w:r w:rsidR="004F7BC0">
        <w:t xml:space="preserve"> are as expected for aneuploid chromosomes. Boxes in blue represent monosomic chromosomes in the line, boxes in red represent trisomic chromosomes in the line,</w:t>
      </w:r>
      <w:r>
        <w:t xml:space="preserve"> dark red boxes indicate tetrasomic chromosomes, pink represents partially duplicated chromosomes,</w:t>
      </w:r>
      <w:r w:rsidR="004F7BC0">
        <w:t xml:space="preserve"> and gray boxes are euploid </w:t>
      </w:r>
      <w:r>
        <w:t>chromosomes</w:t>
      </w:r>
      <w:r w:rsidR="004F7BC0">
        <w:t xml:space="preserve">. Red line indicates expected log2 ratio for a 1.5x increase in gene dosage, and the blue line represents expected log2 ratio for a 0.5x decrease in gene dosage. Gray middle line indicates no change in gene dosage. </w:t>
      </w:r>
    </w:p>
    <w:p w14:paraId="3BD49AF9" w14:textId="77777777" w:rsidR="00D25776" w:rsidRDefault="00D25776" w:rsidP="00C05D5D">
      <w:pPr>
        <w:spacing w:line="360" w:lineRule="auto"/>
      </w:pPr>
    </w:p>
    <w:tbl>
      <w:tblPr>
        <w:tblW w:w="4482" w:type="dxa"/>
        <w:tblCellMar>
          <w:left w:w="0" w:type="dxa"/>
          <w:right w:w="0" w:type="dxa"/>
        </w:tblCellMar>
        <w:tblLook w:val="0600" w:firstRow="0" w:lastRow="0" w:firstColumn="0" w:lastColumn="0" w:noHBand="1" w:noVBand="1"/>
        <w:tblPrChange w:id="912" w:author="Holly Celina Mcqueary" w:date="2019-09-11T12:53:00Z">
          <w:tblPr>
            <w:tblW w:w="6780" w:type="dxa"/>
            <w:tblCellMar>
              <w:left w:w="0" w:type="dxa"/>
              <w:right w:w="0" w:type="dxa"/>
            </w:tblCellMar>
            <w:tblLook w:val="0600" w:firstRow="0" w:lastRow="0" w:firstColumn="0" w:lastColumn="0" w:noHBand="1" w:noVBand="1"/>
          </w:tblPr>
        </w:tblPrChange>
      </w:tblPr>
      <w:tblGrid>
        <w:gridCol w:w="2241"/>
        <w:gridCol w:w="2241"/>
        <w:tblGridChange w:id="913">
          <w:tblGrid>
            <w:gridCol w:w="3390"/>
            <w:gridCol w:w="3390"/>
          </w:tblGrid>
        </w:tblGridChange>
      </w:tblGrid>
      <w:tr w:rsidR="00293DD5" w:rsidRPr="009D577A" w14:paraId="77676526" w14:textId="77777777" w:rsidTr="003C12B4">
        <w:trPr>
          <w:trHeight w:val="1209"/>
          <w:ins w:id="914" w:author="Holly Celina Mcqueary" w:date="2019-09-11T12:52:00Z"/>
          <w:trPrChange w:id="915" w:author="Holly Celina Mcqueary" w:date="2019-09-11T12:53:00Z">
            <w:trPr>
              <w:trHeight w:val="133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16"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6455A291" w14:textId="77777777" w:rsidR="00293DD5" w:rsidRPr="009D577A" w:rsidRDefault="00293DD5" w:rsidP="00186E40">
            <w:pPr>
              <w:spacing w:line="360" w:lineRule="auto"/>
              <w:rPr>
                <w:ins w:id="917" w:author="Holly Celina Mcqueary" w:date="2019-09-11T12:52:00Z"/>
                <w:rFonts w:ascii="Arial" w:eastAsia="Times New Roman" w:hAnsi="Arial" w:cs="Arial"/>
                <w:sz w:val="22"/>
              </w:rPr>
            </w:pPr>
            <w:ins w:id="918" w:author="Holly Celina Mcqueary" w:date="2019-09-11T12:52:00Z">
              <w:r w:rsidRPr="009D577A">
                <w:rPr>
                  <w:rFonts w:ascii="Arial" w:eastAsia="Times New Roman" w:hAnsi="Arial" w:cs="Arial"/>
                  <w:sz w:val="22"/>
                </w:rPr>
                <w:lastRenderedPageBreak/>
                <w:t>Trisomic Chromosome</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19"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444A7496" w14:textId="77777777" w:rsidR="00293DD5" w:rsidRPr="009D577A" w:rsidRDefault="00293DD5" w:rsidP="00186E40">
            <w:pPr>
              <w:spacing w:line="360" w:lineRule="auto"/>
              <w:rPr>
                <w:ins w:id="920" w:author="Holly Celina Mcqueary" w:date="2019-09-11T12:52:00Z"/>
                <w:rFonts w:ascii="Arial" w:eastAsia="Times New Roman" w:hAnsi="Arial" w:cs="Arial"/>
                <w:sz w:val="22"/>
              </w:rPr>
            </w:pPr>
            <w:ins w:id="921" w:author="Holly Celina Mcqueary" w:date="2019-09-11T12:52:00Z">
              <w:r w:rsidRPr="009D577A">
                <w:rPr>
                  <w:rFonts w:ascii="Arial" w:eastAsia="Times New Roman" w:hAnsi="Arial" w:cs="Arial"/>
                  <w:sz w:val="22"/>
                </w:rPr>
                <w:t>Expected median/mode of ratio of gene expression when compared to euploid</w:t>
              </w:r>
            </w:ins>
          </w:p>
        </w:tc>
      </w:tr>
      <w:tr w:rsidR="00293DD5" w:rsidRPr="009D577A" w14:paraId="5EF98918" w14:textId="77777777" w:rsidTr="003C12B4">
        <w:trPr>
          <w:trHeight w:val="474"/>
          <w:ins w:id="922" w:author="Holly Celina Mcqueary" w:date="2019-09-11T12:52:00Z"/>
          <w:trPrChange w:id="923"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24"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54A047A8" w14:textId="77777777" w:rsidR="00293DD5" w:rsidRPr="009D577A" w:rsidRDefault="00293DD5" w:rsidP="00186E40">
            <w:pPr>
              <w:spacing w:line="360" w:lineRule="auto"/>
              <w:rPr>
                <w:ins w:id="925" w:author="Holly Celina Mcqueary" w:date="2019-09-11T12:52:00Z"/>
                <w:rFonts w:ascii="Arial" w:eastAsia="Times New Roman" w:hAnsi="Arial" w:cs="Arial"/>
                <w:sz w:val="22"/>
              </w:rPr>
            </w:pPr>
            <w:ins w:id="926" w:author="Holly Celina Mcqueary" w:date="2019-09-11T12:52:00Z">
              <w:r w:rsidRPr="009D577A">
                <w:rPr>
                  <w:rFonts w:ascii="Arial" w:eastAsia="Times New Roman" w:hAnsi="Arial" w:cs="Arial"/>
                  <w:sz w:val="22"/>
                </w:rPr>
                <w:t>I</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27"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23E9E4C1" w14:textId="77777777" w:rsidR="00293DD5" w:rsidRPr="009D577A" w:rsidRDefault="00293DD5" w:rsidP="00186E40">
            <w:pPr>
              <w:spacing w:line="360" w:lineRule="auto"/>
              <w:rPr>
                <w:ins w:id="928" w:author="Holly Celina Mcqueary" w:date="2019-09-11T12:52:00Z"/>
                <w:rFonts w:ascii="Arial" w:eastAsia="Times New Roman" w:hAnsi="Arial" w:cs="Arial"/>
                <w:sz w:val="22"/>
              </w:rPr>
            </w:pPr>
            <w:ins w:id="929" w:author="Holly Celina Mcqueary" w:date="2019-09-11T12:52:00Z">
              <w:r w:rsidRPr="009D577A">
                <w:rPr>
                  <w:rFonts w:ascii="Arial" w:eastAsia="Times New Roman" w:hAnsi="Arial" w:cs="Arial"/>
                  <w:sz w:val="22"/>
                </w:rPr>
                <w:t>0.98130081</w:t>
              </w:r>
            </w:ins>
          </w:p>
        </w:tc>
      </w:tr>
      <w:tr w:rsidR="00293DD5" w:rsidRPr="009D577A" w14:paraId="1F5D5FBF" w14:textId="77777777" w:rsidTr="003C12B4">
        <w:trPr>
          <w:trHeight w:val="474"/>
          <w:ins w:id="930" w:author="Holly Celina Mcqueary" w:date="2019-09-11T12:52:00Z"/>
          <w:trPrChange w:id="931"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32"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260D346A" w14:textId="77777777" w:rsidR="00293DD5" w:rsidRPr="009D577A" w:rsidRDefault="00293DD5" w:rsidP="00186E40">
            <w:pPr>
              <w:spacing w:line="360" w:lineRule="auto"/>
              <w:rPr>
                <w:ins w:id="933" w:author="Holly Celina Mcqueary" w:date="2019-09-11T12:52:00Z"/>
                <w:rFonts w:ascii="Arial" w:eastAsia="Times New Roman" w:hAnsi="Arial" w:cs="Arial"/>
                <w:sz w:val="22"/>
              </w:rPr>
            </w:pPr>
            <w:ins w:id="934" w:author="Holly Celina Mcqueary" w:date="2019-09-11T12:52:00Z">
              <w:r w:rsidRPr="009D577A">
                <w:rPr>
                  <w:rFonts w:ascii="Arial" w:eastAsia="Times New Roman" w:hAnsi="Arial" w:cs="Arial"/>
                  <w:sz w:val="22"/>
                </w:rPr>
                <w:t>II</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35"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63A0800D" w14:textId="77777777" w:rsidR="00293DD5" w:rsidRPr="009D577A" w:rsidRDefault="00293DD5" w:rsidP="00186E40">
            <w:pPr>
              <w:spacing w:line="360" w:lineRule="auto"/>
              <w:rPr>
                <w:ins w:id="936" w:author="Holly Celina Mcqueary" w:date="2019-09-11T12:52:00Z"/>
                <w:rFonts w:ascii="Arial" w:eastAsia="Times New Roman" w:hAnsi="Arial" w:cs="Arial"/>
                <w:sz w:val="22"/>
              </w:rPr>
            </w:pPr>
            <w:ins w:id="937" w:author="Holly Celina Mcqueary" w:date="2019-09-11T12:52:00Z">
              <w:r w:rsidRPr="009D577A">
                <w:rPr>
                  <w:rFonts w:ascii="Arial" w:eastAsia="Times New Roman" w:hAnsi="Arial" w:cs="Arial"/>
                  <w:sz w:val="22"/>
                </w:rPr>
                <w:t>0.9371118</w:t>
              </w:r>
            </w:ins>
          </w:p>
        </w:tc>
      </w:tr>
      <w:tr w:rsidR="00293DD5" w:rsidRPr="009D577A" w14:paraId="7DD06E51" w14:textId="77777777" w:rsidTr="003C12B4">
        <w:trPr>
          <w:trHeight w:val="474"/>
          <w:ins w:id="938" w:author="Holly Celina Mcqueary" w:date="2019-09-11T12:52:00Z"/>
          <w:trPrChange w:id="939"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40"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5C2EE0E0" w14:textId="77777777" w:rsidR="00293DD5" w:rsidRPr="009D577A" w:rsidRDefault="00293DD5" w:rsidP="00186E40">
            <w:pPr>
              <w:spacing w:line="360" w:lineRule="auto"/>
              <w:rPr>
                <w:ins w:id="941" w:author="Holly Celina Mcqueary" w:date="2019-09-11T12:52:00Z"/>
                <w:rFonts w:ascii="Arial" w:eastAsia="Times New Roman" w:hAnsi="Arial" w:cs="Arial"/>
                <w:sz w:val="22"/>
              </w:rPr>
            </w:pPr>
            <w:ins w:id="942" w:author="Holly Celina Mcqueary" w:date="2019-09-11T12:52:00Z">
              <w:r w:rsidRPr="009D577A">
                <w:rPr>
                  <w:rFonts w:ascii="Arial" w:eastAsia="Times New Roman" w:hAnsi="Arial" w:cs="Arial"/>
                  <w:sz w:val="22"/>
                </w:rPr>
                <w:t>III</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43"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0D75DDF3" w14:textId="77777777" w:rsidR="00293DD5" w:rsidRPr="009D577A" w:rsidRDefault="00293DD5" w:rsidP="00186E40">
            <w:pPr>
              <w:spacing w:line="360" w:lineRule="auto"/>
              <w:rPr>
                <w:ins w:id="944" w:author="Holly Celina Mcqueary" w:date="2019-09-11T12:52:00Z"/>
                <w:rFonts w:ascii="Arial" w:eastAsia="Times New Roman" w:hAnsi="Arial" w:cs="Arial"/>
                <w:sz w:val="22"/>
              </w:rPr>
            </w:pPr>
            <w:ins w:id="945" w:author="Holly Celina Mcqueary" w:date="2019-09-11T12:52:00Z">
              <w:r w:rsidRPr="009D577A">
                <w:rPr>
                  <w:rFonts w:ascii="Arial" w:eastAsia="Times New Roman" w:hAnsi="Arial" w:cs="Arial"/>
                  <w:sz w:val="22"/>
                </w:rPr>
                <w:t>0.97417272</w:t>
              </w:r>
            </w:ins>
          </w:p>
        </w:tc>
      </w:tr>
      <w:tr w:rsidR="00293DD5" w:rsidRPr="009D577A" w14:paraId="25B789B9" w14:textId="77777777" w:rsidTr="003C12B4">
        <w:trPr>
          <w:trHeight w:val="474"/>
          <w:ins w:id="946" w:author="Holly Celina Mcqueary" w:date="2019-09-11T12:52:00Z"/>
          <w:trPrChange w:id="947"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48"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40251EB9" w14:textId="77777777" w:rsidR="00293DD5" w:rsidRPr="009D577A" w:rsidRDefault="00293DD5" w:rsidP="00186E40">
            <w:pPr>
              <w:spacing w:line="360" w:lineRule="auto"/>
              <w:rPr>
                <w:ins w:id="949" w:author="Holly Celina Mcqueary" w:date="2019-09-11T12:52:00Z"/>
                <w:rFonts w:ascii="Arial" w:eastAsia="Times New Roman" w:hAnsi="Arial" w:cs="Arial"/>
                <w:sz w:val="22"/>
              </w:rPr>
            </w:pPr>
            <w:ins w:id="950" w:author="Holly Celina Mcqueary" w:date="2019-09-11T12:52:00Z">
              <w:r w:rsidRPr="009D577A">
                <w:rPr>
                  <w:rFonts w:ascii="Arial" w:eastAsia="Times New Roman" w:hAnsi="Arial" w:cs="Arial"/>
                  <w:sz w:val="22"/>
                </w:rPr>
                <w:t>IV</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51"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6B187E70" w14:textId="77777777" w:rsidR="00293DD5" w:rsidRPr="009D577A" w:rsidRDefault="00293DD5" w:rsidP="00186E40">
            <w:pPr>
              <w:spacing w:line="360" w:lineRule="auto"/>
              <w:rPr>
                <w:ins w:id="952" w:author="Holly Celina Mcqueary" w:date="2019-09-11T12:52:00Z"/>
                <w:rFonts w:ascii="Arial" w:eastAsia="Times New Roman" w:hAnsi="Arial" w:cs="Arial"/>
                <w:sz w:val="22"/>
              </w:rPr>
            </w:pPr>
            <w:ins w:id="953" w:author="Holly Celina Mcqueary" w:date="2019-09-11T12:52:00Z">
              <w:r w:rsidRPr="009D577A">
                <w:rPr>
                  <w:rFonts w:ascii="Arial" w:eastAsia="Times New Roman" w:hAnsi="Arial" w:cs="Arial"/>
                  <w:sz w:val="22"/>
                </w:rPr>
                <w:t>0.8875</w:t>
              </w:r>
            </w:ins>
          </w:p>
        </w:tc>
      </w:tr>
      <w:tr w:rsidR="00293DD5" w:rsidRPr="009D577A" w14:paraId="694C5BD7" w14:textId="77777777" w:rsidTr="003C12B4">
        <w:trPr>
          <w:trHeight w:val="474"/>
          <w:ins w:id="954" w:author="Holly Celina Mcqueary" w:date="2019-09-11T12:52:00Z"/>
          <w:trPrChange w:id="955"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56"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0D2B3B94" w14:textId="77777777" w:rsidR="00293DD5" w:rsidRPr="009D577A" w:rsidRDefault="00293DD5" w:rsidP="00186E40">
            <w:pPr>
              <w:spacing w:line="360" w:lineRule="auto"/>
              <w:rPr>
                <w:ins w:id="957" w:author="Holly Celina Mcqueary" w:date="2019-09-11T12:52:00Z"/>
                <w:rFonts w:ascii="Arial" w:eastAsia="Times New Roman" w:hAnsi="Arial" w:cs="Arial"/>
                <w:sz w:val="22"/>
              </w:rPr>
            </w:pPr>
            <w:ins w:id="958" w:author="Holly Celina Mcqueary" w:date="2019-09-11T12:52:00Z">
              <w:r w:rsidRPr="009D577A">
                <w:rPr>
                  <w:rFonts w:ascii="Arial" w:eastAsia="Times New Roman" w:hAnsi="Arial" w:cs="Arial"/>
                  <w:sz w:val="22"/>
                </w:rPr>
                <w:t>V</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59"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4E99472D" w14:textId="77777777" w:rsidR="00293DD5" w:rsidRPr="009D577A" w:rsidRDefault="00293DD5" w:rsidP="00186E40">
            <w:pPr>
              <w:spacing w:line="360" w:lineRule="auto"/>
              <w:rPr>
                <w:ins w:id="960" w:author="Holly Celina Mcqueary" w:date="2019-09-11T12:52:00Z"/>
                <w:rFonts w:ascii="Arial" w:eastAsia="Times New Roman" w:hAnsi="Arial" w:cs="Arial"/>
                <w:sz w:val="22"/>
              </w:rPr>
            </w:pPr>
            <w:ins w:id="961" w:author="Holly Celina Mcqueary" w:date="2019-09-11T12:52:00Z">
              <w:r w:rsidRPr="009D577A">
                <w:rPr>
                  <w:rFonts w:ascii="Arial" w:eastAsia="Times New Roman" w:hAnsi="Arial" w:cs="Arial"/>
                  <w:sz w:val="22"/>
                </w:rPr>
                <w:t>0.9541502</w:t>
              </w:r>
            </w:ins>
          </w:p>
        </w:tc>
      </w:tr>
      <w:tr w:rsidR="00293DD5" w:rsidRPr="009D577A" w14:paraId="4F81F7AA" w14:textId="77777777" w:rsidTr="003C12B4">
        <w:trPr>
          <w:trHeight w:val="474"/>
          <w:ins w:id="962" w:author="Holly Celina Mcqueary" w:date="2019-09-11T12:52:00Z"/>
          <w:trPrChange w:id="963"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64"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316C46C9" w14:textId="77777777" w:rsidR="00293DD5" w:rsidRPr="009D577A" w:rsidRDefault="00293DD5" w:rsidP="00186E40">
            <w:pPr>
              <w:spacing w:line="360" w:lineRule="auto"/>
              <w:rPr>
                <w:ins w:id="965" w:author="Holly Celina Mcqueary" w:date="2019-09-11T12:52:00Z"/>
                <w:rFonts w:ascii="Arial" w:eastAsia="Times New Roman" w:hAnsi="Arial" w:cs="Arial"/>
                <w:sz w:val="22"/>
              </w:rPr>
            </w:pPr>
            <w:ins w:id="966" w:author="Holly Celina Mcqueary" w:date="2019-09-11T12:52:00Z">
              <w:r w:rsidRPr="009D577A">
                <w:rPr>
                  <w:rFonts w:ascii="Arial" w:eastAsia="Times New Roman" w:hAnsi="Arial" w:cs="Arial"/>
                  <w:sz w:val="22"/>
                </w:rPr>
                <w:t>VI</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67"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21E45447" w14:textId="77777777" w:rsidR="00293DD5" w:rsidRPr="009D577A" w:rsidRDefault="00293DD5" w:rsidP="00186E40">
            <w:pPr>
              <w:spacing w:line="360" w:lineRule="auto"/>
              <w:rPr>
                <w:ins w:id="968" w:author="Holly Celina Mcqueary" w:date="2019-09-11T12:52:00Z"/>
                <w:rFonts w:ascii="Arial" w:eastAsia="Times New Roman" w:hAnsi="Arial" w:cs="Arial"/>
                <w:sz w:val="22"/>
              </w:rPr>
            </w:pPr>
            <w:ins w:id="969" w:author="Holly Celina Mcqueary" w:date="2019-09-11T12:52:00Z">
              <w:r w:rsidRPr="009D577A">
                <w:rPr>
                  <w:rFonts w:ascii="Arial" w:eastAsia="Times New Roman" w:hAnsi="Arial" w:cs="Arial"/>
                  <w:sz w:val="22"/>
                </w:rPr>
                <w:t>0.97811994</w:t>
              </w:r>
            </w:ins>
          </w:p>
        </w:tc>
      </w:tr>
      <w:tr w:rsidR="00293DD5" w:rsidRPr="009D577A" w14:paraId="2EDE28CC" w14:textId="77777777" w:rsidTr="003C12B4">
        <w:trPr>
          <w:trHeight w:val="474"/>
          <w:ins w:id="970" w:author="Holly Celina Mcqueary" w:date="2019-09-11T12:52:00Z"/>
          <w:trPrChange w:id="971"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72"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480726B9" w14:textId="77777777" w:rsidR="00293DD5" w:rsidRPr="009D577A" w:rsidRDefault="00293DD5" w:rsidP="00186E40">
            <w:pPr>
              <w:spacing w:line="360" w:lineRule="auto"/>
              <w:rPr>
                <w:ins w:id="973" w:author="Holly Celina Mcqueary" w:date="2019-09-11T12:52:00Z"/>
                <w:rFonts w:ascii="Arial" w:eastAsia="Times New Roman" w:hAnsi="Arial" w:cs="Arial"/>
                <w:sz w:val="22"/>
              </w:rPr>
            </w:pPr>
            <w:ins w:id="974" w:author="Holly Celina Mcqueary" w:date="2019-09-11T12:52:00Z">
              <w:r w:rsidRPr="009D577A">
                <w:rPr>
                  <w:rFonts w:ascii="Arial" w:eastAsia="Times New Roman" w:hAnsi="Arial" w:cs="Arial"/>
                  <w:sz w:val="22"/>
                </w:rPr>
                <w:t>VII</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75"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55656B9C" w14:textId="77777777" w:rsidR="00293DD5" w:rsidRPr="009D577A" w:rsidRDefault="00293DD5" w:rsidP="00186E40">
            <w:pPr>
              <w:spacing w:line="360" w:lineRule="auto"/>
              <w:rPr>
                <w:ins w:id="976" w:author="Holly Celina Mcqueary" w:date="2019-09-11T12:52:00Z"/>
                <w:rFonts w:ascii="Arial" w:eastAsia="Times New Roman" w:hAnsi="Arial" w:cs="Arial"/>
                <w:sz w:val="22"/>
              </w:rPr>
            </w:pPr>
            <w:ins w:id="977" w:author="Holly Celina Mcqueary" w:date="2019-09-11T12:52:00Z">
              <w:r w:rsidRPr="009D577A">
                <w:rPr>
                  <w:rFonts w:ascii="Arial" w:eastAsia="Times New Roman" w:hAnsi="Arial" w:cs="Arial"/>
                  <w:sz w:val="22"/>
                </w:rPr>
                <w:t>0.91717325</w:t>
              </w:r>
            </w:ins>
          </w:p>
        </w:tc>
      </w:tr>
      <w:tr w:rsidR="00293DD5" w:rsidRPr="009D577A" w14:paraId="103AFC87" w14:textId="77777777" w:rsidTr="003C12B4">
        <w:trPr>
          <w:trHeight w:val="474"/>
          <w:ins w:id="978" w:author="Holly Celina Mcqueary" w:date="2019-09-11T12:52:00Z"/>
          <w:trPrChange w:id="979"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80"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1BCFEDE2" w14:textId="77777777" w:rsidR="00293DD5" w:rsidRPr="009D577A" w:rsidRDefault="00293DD5" w:rsidP="00186E40">
            <w:pPr>
              <w:spacing w:line="360" w:lineRule="auto"/>
              <w:rPr>
                <w:ins w:id="981" w:author="Holly Celina Mcqueary" w:date="2019-09-11T12:52:00Z"/>
                <w:rFonts w:ascii="Arial" w:eastAsia="Times New Roman" w:hAnsi="Arial" w:cs="Arial"/>
                <w:sz w:val="22"/>
              </w:rPr>
            </w:pPr>
            <w:ins w:id="982" w:author="Holly Celina Mcqueary" w:date="2019-09-11T12:52:00Z">
              <w:r w:rsidRPr="009D577A">
                <w:rPr>
                  <w:rFonts w:ascii="Arial" w:eastAsia="Times New Roman" w:hAnsi="Arial" w:cs="Arial"/>
                  <w:sz w:val="22"/>
                </w:rPr>
                <w:t>VIII</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83"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12E5AD6D" w14:textId="77777777" w:rsidR="00293DD5" w:rsidRPr="009D577A" w:rsidRDefault="00293DD5" w:rsidP="00186E40">
            <w:pPr>
              <w:spacing w:line="360" w:lineRule="auto"/>
              <w:rPr>
                <w:ins w:id="984" w:author="Holly Celina Mcqueary" w:date="2019-09-11T12:52:00Z"/>
                <w:rFonts w:ascii="Arial" w:eastAsia="Times New Roman" w:hAnsi="Arial" w:cs="Arial"/>
                <w:sz w:val="22"/>
              </w:rPr>
            </w:pPr>
            <w:ins w:id="985" w:author="Holly Celina Mcqueary" w:date="2019-09-11T12:52:00Z">
              <w:r w:rsidRPr="009D577A">
                <w:rPr>
                  <w:rFonts w:ascii="Arial" w:eastAsia="Times New Roman" w:hAnsi="Arial" w:cs="Arial"/>
                  <w:sz w:val="22"/>
                </w:rPr>
                <w:t>0.95566112</w:t>
              </w:r>
            </w:ins>
          </w:p>
        </w:tc>
      </w:tr>
      <w:tr w:rsidR="00293DD5" w:rsidRPr="009D577A" w14:paraId="6DD6158C" w14:textId="77777777" w:rsidTr="003C12B4">
        <w:trPr>
          <w:trHeight w:val="474"/>
          <w:ins w:id="986" w:author="Holly Celina Mcqueary" w:date="2019-09-11T12:52:00Z"/>
          <w:trPrChange w:id="987"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88"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41F676EC" w14:textId="77777777" w:rsidR="00293DD5" w:rsidRPr="009D577A" w:rsidRDefault="00293DD5" w:rsidP="00186E40">
            <w:pPr>
              <w:spacing w:line="360" w:lineRule="auto"/>
              <w:rPr>
                <w:ins w:id="989" w:author="Holly Celina Mcqueary" w:date="2019-09-11T12:52:00Z"/>
                <w:rFonts w:ascii="Arial" w:eastAsia="Times New Roman" w:hAnsi="Arial" w:cs="Arial"/>
                <w:sz w:val="22"/>
              </w:rPr>
            </w:pPr>
            <w:ins w:id="990" w:author="Holly Celina Mcqueary" w:date="2019-09-11T12:52:00Z">
              <w:r w:rsidRPr="009D577A">
                <w:rPr>
                  <w:rFonts w:ascii="Arial" w:eastAsia="Times New Roman" w:hAnsi="Arial" w:cs="Arial"/>
                  <w:sz w:val="22"/>
                </w:rPr>
                <w:t>IX</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91"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273D1833" w14:textId="77777777" w:rsidR="00293DD5" w:rsidRPr="009D577A" w:rsidRDefault="00293DD5" w:rsidP="00186E40">
            <w:pPr>
              <w:spacing w:line="360" w:lineRule="auto"/>
              <w:rPr>
                <w:ins w:id="992" w:author="Holly Celina Mcqueary" w:date="2019-09-11T12:52:00Z"/>
                <w:rFonts w:ascii="Arial" w:eastAsia="Times New Roman" w:hAnsi="Arial" w:cs="Arial"/>
                <w:sz w:val="22"/>
              </w:rPr>
            </w:pPr>
            <w:ins w:id="993" w:author="Holly Celina Mcqueary" w:date="2019-09-11T12:52:00Z">
              <w:r w:rsidRPr="009D577A">
                <w:rPr>
                  <w:rFonts w:ascii="Arial" w:eastAsia="Times New Roman" w:hAnsi="Arial" w:cs="Arial"/>
                  <w:sz w:val="22"/>
                </w:rPr>
                <w:t>0.96482814</w:t>
              </w:r>
            </w:ins>
          </w:p>
        </w:tc>
      </w:tr>
      <w:tr w:rsidR="00293DD5" w:rsidRPr="009D577A" w14:paraId="68BE829F" w14:textId="77777777" w:rsidTr="003C12B4">
        <w:trPr>
          <w:trHeight w:val="474"/>
          <w:ins w:id="994" w:author="Holly Celina Mcqueary" w:date="2019-09-11T12:52:00Z"/>
          <w:trPrChange w:id="995"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96"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49057E77" w14:textId="77777777" w:rsidR="00293DD5" w:rsidRPr="009D577A" w:rsidRDefault="00293DD5" w:rsidP="00186E40">
            <w:pPr>
              <w:spacing w:line="360" w:lineRule="auto"/>
              <w:rPr>
                <w:ins w:id="997" w:author="Holly Celina Mcqueary" w:date="2019-09-11T12:52:00Z"/>
                <w:rFonts w:ascii="Arial" w:eastAsia="Times New Roman" w:hAnsi="Arial" w:cs="Arial"/>
                <w:sz w:val="22"/>
              </w:rPr>
            </w:pPr>
            <w:ins w:id="998" w:author="Holly Celina Mcqueary" w:date="2019-09-11T12:52:00Z">
              <w:r w:rsidRPr="009D577A">
                <w:rPr>
                  <w:rFonts w:ascii="Arial" w:eastAsia="Times New Roman" w:hAnsi="Arial" w:cs="Arial"/>
                  <w:sz w:val="22"/>
                </w:rPr>
                <w:t>X</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999"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72D17691" w14:textId="77777777" w:rsidR="00293DD5" w:rsidRPr="009D577A" w:rsidRDefault="00293DD5" w:rsidP="00186E40">
            <w:pPr>
              <w:spacing w:line="360" w:lineRule="auto"/>
              <w:rPr>
                <w:ins w:id="1000" w:author="Holly Celina Mcqueary" w:date="2019-09-11T12:52:00Z"/>
                <w:rFonts w:ascii="Arial" w:eastAsia="Times New Roman" w:hAnsi="Arial" w:cs="Arial"/>
                <w:sz w:val="22"/>
              </w:rPr>
            </w:pPr>
            <w:ins w:id="1001" w:author="Holly Celina Mcqueary" w:date="2019-09-11T12:52:00Z">
              <w:r w:rsidRPr="009D577A">
                <w:rPr>
                  <w:rFonts w:ascii="Arial" w:eastAsia="Times New Roman" w:hAnsi="Arial" w:cs="Arial"/>
                  <w:sz w:val="22"/>
                </w:rPr>
                <w:t>0.94149766</w:t>
              </w:r>
            </w:ins>
          </w:p>
        </w:tc>
      </w:tr>
      <w:tr w:rsidR="00293DD5" w:rsidRPr="009D577A" w14:paraId="5FCCC7B4" w14:textId="77777777" w:rsidTr="003C12B4">
        <w:trPr>
          <w:trHeight w:val="474"/>
          <w:ins w:id="1002" w:author="Holly Celina Mcqueary" w:date="2019-09-11T12:52:00Z"/>
          <w:trPrChange w:id="1003"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1004"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6FA607F8" w14:textId="77777777" w:rsidR="00293DD5" w:rsidRPr="009D577A" w:rsidRDefault="00293DD5" w:rsidP="00186E40">
            <w:pPr>
              <w:spacing w:line="360" w:lineRule="auto"/>
              <w:rPr>
                <w:ins w:id="1005" w:author="Holly Celina Mcqueary" w:date="2019-09-11T12:52:00Z"/>
                <w:rFonts w:ascii="Arial" w:eastAsia="Times New Roman" w:hAnsi="Arial" w:cs="Arial"/>
                <w:sz w:val="22"/>
              </w:rPr>
            </w:pPr>
            <w:ins w:id="1006" w:author="Holly Celina Mcqueary" w:date="2019-09-11T12:52:00Z">
              <w:r w:rsidRPr="009D577A">
                <w:rPr>
                  <w:rFonts w:ascii="Arial" w:eastAsia="Times New Roman" w:hAnsi="Arial" w:cs="Arial"/>
                  <w:sz w:val="22"/>
                </w:rPr>
                <w:t>XI</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1007"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4F8C98BF" w14:textId="77777777" w:rsidR="00293DD5" w:rsidRPr="009D577A" w:rsidRDefault="00293DD5" w:rsidP="00186E40">
            <w:pPr>
              <w:spacing w:line="360" w:lineRule="auto"/>
              <w:rPr>
                <w:ins w:id="1008" w:author="Holly Celina Mcqueary" w:date="2019-09-11T12:52:00Z"/>
                <w:rFonts w:ascii="Arial" w:eastAsia="Times New Roman" w:hAnsi="Arial" w:cs="Arial"/>
                <w:sz w:val="22"/>
              </w:rPr>
            </w:pPr>
            <w:ins w:id="1009" w:author="Holly Celina Mcqueary" w:date="2019-09-11T12:52:00Z">
              <w:r w:rsidRPr="009D577A">
                <w:rPr>
                  <w:rFonts w:ascii="Arial" w:eastAsia="Times New Roman" w:hAnsi="Arial" w:cs="Arial"/>
                  <w:sz w:val="22"/>
                </w:rPr>
                <w:t>0.94740973</w:t>
              </w:r>
            </w:ins>
          </w:p>
        </w:tc>
      </w:tr>
      <w:tr w:rsidR="00293DD5" w:rsidRPr="009D577A" w14:paraId="47DDFE90" w14:textId="77777777" w:rsidTr="003C12B4">
        <w:trPr>
          <w:trHeight w:val="474"/>
          <w:ins w:id="1010" w:author="Holly Celina Mcqueary" w:date="2019-09-11T12:52:00Z"/>
          <w:trPrChange w:id="1011"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1012"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4E1628F2" w14:textId="77777777" w:rsidR="00293DD5" w:rsidRPr="009D577A" w:rsidRDefault="00293DD5" w:rsidP="00186E40">
            <w:pPr>
              <w:spacing w:line="360" w:lineRule="auto"/>
              <w:rPr>
                <w:ins w:id="1013" w:author="Holly Celina Mcqueary" w:date="2019-09-11T12:52:00Z"/>
                <w:rFonts w:ascii="Arial" w:eastAsia="Times New Roman" w:hAnsi="Arial" w:cs="Arial"/>
                <w:sz w:val="22"/>
              </w:rPr>
            </w:pPr>
            <w:ins w:id="1014" w:author="Holly Celina Mcqueary" w:date="2019-09-11T12:52:00Z">
              <w:r w:rsidRPr="009D577A">
                <w:rPr>
                  <w:rFonts w:ascii="Arial" w:eastAsia="Times New Roman" w:hAnsi="Arial" w:cs="Arial"/>
                  <w:sz w:val="22"/>
                </w:rPr>
                <w:t>XII</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1015"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432D9C9D" w14:textId="77777777" w:rsidR="00293DD5" w:rsidRPr="009D577A" w:rsidRDefault="00293DD5" w:rsidP="00186E40">
            <w:pPr>
              <w:spacing w:line="360" w:lineRule="auto"/>
              <w:rPr>
                <w:ins w:id="1016" w:author="Holly Celina Mcqueary" w:date="2019-09-11T12:52:00Z"/>
                <w:rFonts w:ascii="Arial" w:eastAsia="Times New Roman" w:hAnsi="Arial" w:cs="Arial"/>
                <w:sz w:val="22"/>
              </w:rPr>
            </w:pPr>
            <w:ins w:id="1017" w:author="Holly Celina Mcqueary" w:date="2019-09-11T12:52:00Z">
              <w:r w:rsidRPr="009D577A">
                <w:rPr>
                  <w:rFonts w:ascii="Arial" w:eastAsia="Times New Roman" w:hAnsi="Arial" w:cs="Arial"/>
                  <w:sz w:val="22"/>
                </w:rPr>
                <w:t>0.91787072</w:t>
              </w:r>
            </w:ins>
          </w:p>
        </w:tc>
      </w:tr>
      <w:tr w:rsidR="00293DD5" w:rsidRPr="009D577A" w14:paraId="5E42A53F" w14:textId="77777777" w:rsidTr="003C12B4">
        <w:trPr>
          <w:trHeight w:val="474"/>
          <w:ins w:id="1018" w:author="Holly Celina Mcqueary" w:date="2019-09-11T12:52:00Z"/>
          <w:trPrChange w:id="1019"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1020"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2A7BB7C0" w14:textId="77777777" w:rsidR="00293DD5" w:rsidRPr="009D577A" w:rsidRDefault="00293DD5" w:rsidP="00186E40">
            <w:pPr>
              <w:spacing w:line="360" w:lineRule="auto"/>
              <w:rPr>
                <w:ins w:id="1021" w:author="Holly Celina Mcqueary" w:date="2019-09-11T12:52:00Z"/>
                <w:rFonts w:ascii="Arial" w:eastAsia="Times New Roman" w:hAnsi="Arial" w:cs="Arial"/>
                <w:sz w:val="22"/>
              </w:rPr>
            </w:pPr>
            <w:ins w:id="1022" w:author="Holly Celina Mcqueary" w:date="2019-09-11T12:52:00Z">
              <w:r w:rsidRPr="009D577A">
                <w:rPr>
                  <w:rFonts w:ascii="Arial" w:eastAsia="Times New Roman" w:hAnsi="Arial" w:cs="Arial"/>
                  <w:sz w:val="22"/>
                </w:rPr>
                <w:t>XIII</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1023"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674507A1" w14:textId="77777777" w:rsidR="00293DD5" w:rsidRPr="009D577A" w:rsidRDefault="00293DD5" w:rsidP="00186E40">
            <w:pPr>
              <w:spacing w:line="360" w:lineRule="auto"/>
              <w:rPr>
                <w:ins w:id="1024" w:author="Holly Celina Mcqueary" w:date="2019-09-11T12:52:00Z"/>
                <w:rFonts w:ascii="Arial" w:eastAsia="Times New Roman" w:hAnsi="Arial" w:cs="Arial"/>
                <w:sz w:val="22"/>
              </w:rPr>
            </w:pPr>
            <w:ins w:id="1025" w:author="Holly Celina Mcqueary" w:date="2019-09-11T12:52:00Z">
              <w:r w:rsidRPr="009D577A">
                <w:rPr>
                  <w:rFonts w:ascii="Arial" w:eastAsia="Times New Roman" w:hAnsi="Arial" w:cs="Arial"/>
                  <w:sz w:val="22"/>
                </w:rPr>
                <w:t>0.92917629</w:t>
              </w:r>
            </w:ins>
          </w:p>
        </w:tc>
      </w:tr>
      <w:tr w:rsidR="00293DD5" w:rsidRPr="009D577A" w14:paraId="76DCEC9E" w14:textId="77777777" w:rsidTr="003C12B4">
        <w:trPr>
          <w:trHeight w:val="474"/>
          <w:ins w:id="1026" w:author="Holly Celina Mcqueary" w:date="2019-09-11T12:52:00Z"/>
          <w:trPrChange w:id="1027"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1028"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3DCA4218" w14:textId="77777777" w:rsidR="00293DD5" w:rsidRPr="009D577A" w:rsidRDefault="00293DD5" w:rsidP="00186E40">
            <w:pPr>
              <w:spacing w:line="360" w:lineRule="auto"/>
              <w:rPr>
                <w:ins w:id="1029" w:author="Holly Celina Mcqueary" w:date="2019-09-11T12:52:00Z"/>
                <w:rFonts w:ascii="Arial" w:eastAsia="Times New Roman" w:hAnsi="Arial" w:cs="Arial"/>
                <w:sz w:val="22"/>
              </w:rPr>
            </w:pPr>
            <w:ins w:id="1030" w:author="Holly Celina Mcqueary" w:date="2019-09-11T12:52:00Z">
              <w:r w:rsidRPr="009D577A">
                <w:rPr>
                  <w:rFonts w:ascii="Arial" w:eastAsia="Times New Roman" w:hAnsi="Arial" w:cs="Arial"/>
                  <w:sz w:val="22"/>
                </w:rPr>
                <w:t>XIV</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1031"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13567541" w14:textId="77777777" w:rsidR="00293DD5" w:rsidRPr="009D577A" w:rsidRDefault="00293DD5" w:rsidP="00186E40">
            <w:pPr>
              <w:spacing w:line="360" w:lineRule="auto"/>
              <w:rPr>
                <w:ins w:id="1032" w:author="Holly Celina Mcqueary" w:date="2019-09-11T12:52:00Z"/>
                <w:rFonts w:ascii="Arial" w:eastAsia="Times New Roman" w:hAnsi="Arial" w:cs="Arial"/>
                <w:sz w:val="22"/>
              </w:rPr>
            </w:pPr>
            <w:ins w:id="1033" w:author="Holly Celina Mcqueary" w:date="2019-09-11T12:52:00Z">
              <w:r w:rsidRPr="009D577A">
                <w:rPr>
                  <w:rFonts w:ascii="Arial" w:eastAsia="Times New Roman" w:hAnsi="Arial" w:cs="Arial"/>
                  <w:sz w:val="22"/>
                </w:rPr>
                <w:t>0.93929961</w:t>
              </w:r>
            </w:ins>
          </w:p>
        </w:tc>
      </w:tr>
      <w:tr w:rsidR="00293DD5" w:rsidRPr="009D577A" w14:paraId="71D4EF1E" w14:textId="77777777" w:rsidTr="003C12B4">
        <w:trPr>
          <w:trHeight w:val="474"/>
          <w:ins w:id="1034" w:author="Holly Celina Mcqueary" w:date="2019-09-11T12:52:00Z"/>
          <w:trPrChange w:id="1035"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1036"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146E5779" w14:textId="77777777" w:rsidR="00293DD5" w:rsidRPr="009D577A" w:rsidRDefault="00293DD5" w:rsidP="00186E40">
            <w:pPr>
              <w:spacing w:line="360" w:lineRule="auto"/>
              <w:rPr>
                <w:ins w:id="1037" w:author="Holly Celina Mcqueary" w:date="2019-09-11T12:52:00Z"/>
                <w:rFonts w:ascii="Arial" w:eastAsia="Times New Roman" w:hAnsi="Arial" w:cs="Arial"/>
                <w:sz w:val="22"/>
              </w:rPr>
            </w:pPr>
            <w:ins w:id="1038" w:author="Holly Celina Mcqueary" w:date="2019-09-11T12:52:00Z">
              <w:r w:rsidRPr="009D577A">
                <w:rPr>
                  <w:rFonts w:ascii="Arial" w:eastAsia="Times New Roman" w:hAnsi="Arial" w:cs="Arial"/>
                  <w:sz w:val="22"/>
                </w:rPr>
                <w:t>XV</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1039"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681E69FD" w14:textId="77777777" w:rsidR="00293DD5" w:rsidRPr="009D577A" w:rsidRDefault="00293DD5" w:rsidP="00186E40">
            <w:pPr>
              <w:spacing w:line="360" w:lineRule="auto"/>
              <w:rPr>
                <w:ins w:id="1040" w:author="Holly Celina Mcqueary" w:date="2019-09-11T12:52:00Z"/>
                <w:rFonts w:ascii="Arial" w:eastAsia="Times New Roman" w:hAnsi="Arial" w:cs="Arial"/>
                <w:sz w:val="22"/>
              </w:rPr>
            </w:pPr>
            <w:ins w:id="1041" w:author="Holly Celina Mcqueary" w:date="2019-09-11T12:52:00Z">
              <w:r w:rsidRPr="009D577A">
                <w:rPr>
                  <w:rFonts w:ascii="Arial" w:eastAsia="Times New Roman" w:hAnsi="Arial" w:cs="Arial"/>
                  <w:sz w:val="22"/>
                </w:rPr>
                <w:t>0.91717325</w:t>
              </w:r>
            </w:ins>
          </w:p>
        </w:tc>
      </w:tr>
      <w:tr w:rsidR="00293DD5" w:rsidRPr="009D577A" w14:paraId="53C54874" w14:textId="77777777" w:rsidTr="003C12B4">
        <w:trPr>
          <w:trHeight w:val="474"/>
          <w:ins w:id="1042" w:author="Holly Celina Mcqueary" w:date="2019-09-11T12:52:00Z"/>
          <w:trPrChange w:id="1043" w:author="Holly Celina Mcqueary" w:date="2019-09-11T12:53:00Z">
            <w:trPr>
              <w:trHeight w:val="523"/>
            </w:trPr>
          </w:trPrChange>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1044"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10E6346F" w14:textId="77777777" w:rsidR="00293DD5" w:rsidRPr="009D577A" w:rsidRDefault="00293DD5" w:rsidP="00186E40">
            <w:pPr>
              <w:spacing w:line="360" w:lineRule="auto"/>
              <w:rPr>
                <w:ins w:id="1045" w:author="Holly Celina Mcqueary" w:date="2019-09-11T12:52:00Z"/>
                <w:rFonts w:ascii="Arial" w:eastAsia="Times New Roman" w:hAnsi="Arial" w:cs="Arial"/>
                <w:sz w:val="22"/>
              </w:rPr>
            </w:pPr>
            <w:ins w:id="1046" w:author="Holly Celina Mcqueary" w:date="2019-09-11T12:52:00Z">
              <w:r w:rsidRPr="009D577A">
                <w:rPr>
                  <w:rFonts w:ascii="Arial" w:eastAsia="Times New Roman" w:hAnsi="Arial" w:cs="Arial"/>
                  <w:sz w:val="22"/>
                </w:rPr>
                <w:t>XVI</w:t>
              </w:r>
            </w:ins>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Change w:id="1047" w:author="Holly Celina Mcqueary" w:date="2019-09-11T12:53:00Z">
              <w:tcPr>
                <w:tcW w:w="34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tcPrChange>
          </w:tcPr>
          <w:p w14:paraId="6A763467" w14:textId="77777777" w:rsidR="00293DD5" w:rsidRPr="009D577A" w:rsidRDefault="00293DD5" w:rsidP="00186E40">
            <w:pPr>
              <w:spacing w:line="360" w:lineRule="auto"/>
              <w:rPr>
                <w:ins w:id="1048" w:author="Holly Celina Mcqueary" w:date="2019-09-11T12:52:00Z"/>
                <w:rFonts w:ascii="Arial" w:eastAsia="Times New Roman" w:hAnsi="Arial" w:cs="Arial"/>
                <w:sz w:val="22"/>
              </w:rPr>
            </w:pPr>
            <w:ins w:id="1049" w:author="Holly Celina Mcqueary" w:date="2019-09-11T12:52:00Z">
              <w:r w:rsidRPr="009D577A">
                <w:rPr>
                  <w:rFonts w:ascii="Arial" w:eastAsia="Times New Roman" w:hAnsi="Arial" w:cs="Arial"/>
                  <w:sz w:val="22"/>
                </w:rPr>
                <w:t>0.92703533</w:t>
              </w:r>
            </w:ins>
          </w:p>
        </w:tc>
      </w:tr>
    </w:tbl>
    <w:p w14:paraId="4E167223" w14:textId="2DEB17BD" w:rsidR="00293DD5" w:rsidRDefault="00293DD5" w:rsidP="00C05D5D">
      <w:pPr>
        <w:spacing w:line="360" w:lineRule="auto"/>
        <w:rPr>
          <w:ins w:id="1050" w:author="Holly Celina Mcqueary" w:date="2019-09-11T12:52:00Z"/>
        </w:rPr>
      </w:pPr>
      <w:ins w:id="1051" w:author="Holly Celina Mcqueary" w:date="2019-09-11T12:52:00Z">
        <w:r>
          <w:t xml:space="preserve">Table ^: Expected trans genes ratios for trisomic chromosomes. </w:t>
        </w:r>
      </w:ins>
    </w:p>
    <w:p w14:paraId="21C64675" w14:textId="24E05B2C" w:rsidR="00C027A7" w:rsidRDefault="00D25776" w:rsidP="00C05D5D">
      <w:pPr>
        <w:spacing w:line="360" w:lineRule="auto"/>
        <w:rPr>
          <w:ins w:id="1052" w:author="Holly Celina Mcqueary" w:date="2019-09-10T15:17:00Z"/>
        </w:rPr>
      </w:pPr>
      <w:del w:id="1053" w:author="Holly Celina Mcqueary" w:date="2019-09-05T14:58:00Z">
        <w:r w:rsidDel="009D577A">
          <w:rPr>
            <w:noProof/>
          </w:rPr>
          <w:lastRenderedPageBreak/>
          <w:drawing>
            <wp:inline distT="0" distB="0" distL="0" distR="0" wp14:anchorId="7A47E8D4" wp14:editId="71F54BAF">
              <wp:extent cx="5943600" cy="55441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hromXIII_cis_transGenesDist.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5544185"/>
                      </a:xfrm>
                      <a:prstGeom prst="rect">
                        <a:avLst/>
                      </a:prstGeom>
                    </pic:spPr>
                  </pic:pic>
                </a:graphicData>
              </a:graphic>
            </wp:inline>
          </w:drawing>
        </w:r>
      </w:del>
      <w:ins w:id="1054" w:author="Holly Celina Mcqueary" w:date="2019-09-06T15:15:00Z">
        <w:r w:rsidR="00A33910">
          <w:rPr>
            <w:noProof/>
          </w:rPr>
          <w:drawing>
            <wp:inline distT="0" distB="0" distL="0" distR="0" wp14:anchorId="474BF484" wp14:editId="3A4C18D0">
              <wp:extent cx="5943600" cy="592010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_samples_euploids_Distr.pdf"/>
                      <pic:cNvPicPr/>
                    </pic:nvPicPr>
                    <pic:blipFill>
                      <a:blip r:embed="rId31">
                        <a:extLst>
                          <a:ext uri="{28A0092B-C50C-407E-A947-70E740481C1C}">
                            <a14:useLocalDpi xmlns:a14="http://schemas.microsoft.com/office/drawing/2010/main" val="0"/>
                          </a:ext>
                        </a:extLst>
                      </a:blip>
                      <a:stretch>
                        <a:fillRect/>
                      </a:stretch>
                    </pic:blipFill>
                    <pic:spPr>
                      <a:xfrm>
                        <a:off x="0" y="0"/>
                        <a:ext cx="5943600" cy="5920105"/>
                      </a:xfrm>
                      <a:prstGeom prst="rect">
                        <a:avLst/>
                      </a:prstGeom>
                    </pic:spPr>
                  </pic:pic>
                </a:graphicData>
              </a:graphic>
            </wp:inline>
          </w:drawing>
        </w:r>
      </w:ins>
    </w:p>
    <w:p w14:paraId="03EE73A1" w14:textId="17F1F941" w:rsidR="00C027A7" w:rsidRDefault="00C027A7" w:rsidP="00C05D5D">
      <w:pPr>
        <w:spacing w:line="360" w:lineRule="auto"/>
        <w:rPr>
          <w:ins w:id="1055" w:author="Holly Celina Mcqueary" w:date="2019-09-10T15:17:00Z"/>
        </w:rPr>
      </w:pPr>
      <w:ins w:id="1056" w:author="Holly Celina Mcqueary" w:date="2019-09-10T15:17:00Z">
        <w:r>
          <w:t xml:space="preserve">Figure ^: Ratio distribution plots of euploid progenitor lines compared to the ancestor. This plot: lab strain. </w:t>
        </w:r>
      </w:ins>
    </w:p>
    <w:p w14:paraId="4860DE7E" w14:textId="41A5CEFF" w:rsidR="009D577A" w:rsidRDefault="00A33910" w:rsidP="00C05D5D">
      <w:pPr>
        <w:spacing w:line="360" w:lineRule="auto"/>
        <w:rPr>
          <w:ins w:id="1057" w:author="Holly Celina Mcqueary" w:date="2019-09-10T15:17:00Z"/>
        </w:rPr>
      </w:pPr>
      <w:ins w:id="1058" w:author="Holly Celina Mcqueary" w:date="2019-09-06T15:15:00Z">
        <w:r>
          <w:rPr>
            <w:noProof/>
          </w:rPr>
          <w:lastRenderedPageBreak/>
          <w:drawing>
            <wp:inline distT="0" distB="0" distL="0" distR="0" wp14:anchorId="409F88E0" wp14:editId="034CCED2">
              <wp:extent cx="4556837" cy="6803756"/>
              <wp:effectExtent l="0" t="0" r="254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C_samples_euploids_Dist.pdf"/>
                      <pic:cNvPicPr/>
                    </pic:nvPicPr>
                    <pic:blipFill>
                      <a:blip r:embed="rId32">
                        <a:extLst>
                          <a:ext uri="{28A0092B-C50C-407E-A947-70E740481C1C}">
                            <a14:useLocalDpi xmlns:a14="http://schemas.microsoft.com/office/drawing/2010/main" val="0"/>
                          </a:ext>
                        </a:extLst>
                      </a:blip>
                      <a:stretch>
                        <a:fillRect/>
                      </a:stretch>
                    </pic:blipFill>
                    <pic:spPr>
                      <a:xfrm>
                        <a:off x="0" y="0"/>
                        <a:ext cx="4563489" cy="6813688"/>
                      </a:xfrm>
                      <a:prstGeom prst="rect">
                        <a:avLst/>
                      </a:prstGeom>
                    </pic:spPr>
                  </pic:pic>
                </a:graphicData>
              </a:graphic>
            </wp:inline>
          </w:drawing>
        </w:r>
      </w:ins>
    </w:p>
    <w:p w14:paraId="501E6C24" w14:textId="42656088" w:rsidR="00C027A7" w:rsidRDefault="00C027A7" w:rsidP="00C027A7">
      <w:pPr>
        <w:spacing w:line="360" w:lineRule="auto"/>
        <w:rPr>
          <w:ins w:id="1059" w:author="Holly Celina Mcqueary" w:date="2019-09-10T15:17:00Z"/>
        </w:rPr>
      </w:pPr>
      <w:ins w:id="1060" w:author="Holly Celina Mcqueary" w:date="2019-09-10T15:17:00Z">
        <w:r>
          <w:t xml:space="preserve">Figure ^: Ratio distribution plots of euploid progenitor lines compared to the ancestor. This plot: </w:t>
        </w:r>
      </w:ins>
      <w:ins w:id="1061" w:author="Holly Celina Mcqueary" w:date="2019-09-10T15:18:00Z">
        <w:r>
          <w:t>hybrid</w:t>
        </w:r>
      </w:ins>
      <w:ins w:id="1062" w:author="Holly Celina Mcqueary" w:date="2019-09-10T15:17:00Z">
        <w:r>
          <w:t xml:space="preserve"> strain. </w:t>
        </w:r>
      </w:ins>
    </w:p>
    <w:p w14:paraId="1102DD0A" w14:textId="77777777" w:rsidR="00C027A7" w:rsidRDefault="00C027A7" w:rsidP="00C05D5D">
      <w:pPr>
        <w:spacing w:line="360" w:lineRule="auto"/>
        <w:rPr>
          <w:ins w:id="1063" w:author="Holly Celina Mcqueary" w:date="2019-09-09T13:50:00Z"/>
        </w:rPr>
      </w:pPr>
    </w:p>
    <w:p w14:paraId="77723F43" w14:textId="1FBE9C70" w:rsidR="005C47CE" w:rsidRDefault="00B11042" w:rsidP="00C05D5D">
      <w:pPr>
        <w:spacing w:line="360" w:lineRule="auto"/>
        <w:rPr>
          <w:ins w:id="1064" w:author="Holly Celina Mcqueary" w:date="2019-09-09T14:19:00Z"/>
        </w:rPr>
      </w:pPr>
      <w:ins w:id="1065" w:author="Holly Celina Mcqueary" w:date="2019-09-09T14:18:00Z">
        <w:r>
          <w:rPr>
            <w:noProof/>
          </w:rPr>
          <w:lastRenderedPageBreak/>
          <w:drawing>
            <wp:inline distT="0" distB="0" distL="0" distR="0" wp14:anchorId="523BF629" wp14:editId="235D8787">
              <wp:extent cx="3206750" cy="601997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hrI_aneuploidsDistr.pdf"/>
                      <pic:cNvPicPr/>
                    </pic:nvPicPr>
                    <pic:blipFill rotWithShape="1">
                      <a:blip r:embed="rId33">
                        <a:extLst>
                          <a:ext uri="{28A0092B-C50C-407E-A947-70E740481C1C}">
                            <a14:useLocalDpi xmlns:a14="http://schemas.microsoft.com/office/drawing/2010/main" val="0"/>
                          </a:ext>
                        </a:extLst>
                      </a:blip>
                      <a:srcRect l="16548" t="3587" r="19438" b="3553"/>
                      <a:stretch/>
                    </pic:blipFill>
                    <pic:spPr bwMode="auto">
                      <a:xfrm>
                        <a:off x="0" y="0"/>
                        <a:ext cx="3211848" cy="6029542"/>
                      </a:xfrm>
                      <a:prstGeom prst="rect">
                        <a:avLst/>
                      </a:prstGeom>
                      <a:ln>
                        <a:noFill/>
                      </a:ln>
                      <a:extLst>
                        <a:ext uri="{53640926-AAD7-44D8-BBD7-CCE9431645EC}">
                          <a14:shadowObscured xmlns:a14="http://schemas.microsoft.com/office/drawing/2010/main"/>
                        </a:ext>
                      </a:extLst>
                    </pic:spPr>
                  </pic:pic>
                </a:graphicData>
              </a:graphic>
            </wp:inline>
          </w:drawing>
        </w:r>
      </w:ins>
    </w:p>
    <w:p w14:paraId="6E844528" w14:textId="1E8530E5" w:rsidR="00B11042" w:rsidRDefault="00B11042" w:rsidP="00C05D5D">
      <w:pPr>
        <w:spacing w:line="360" w:lineRule="auto"/>
        <w:rPr>
          <w:ins w:id="1066" w:author="Holly Celina Mcqueary" w:date="2019-09-09T14:22:00Z"/>
        </w:rPr>
      </w:pPr>
      <w:ins w:id="1067" w:author="Holly Celina Mcqueary" w:date="2019-09-09T14:19:00Z">
        <w:r>
          <w:t>Figure ^: a. Cis genes located on chromosome I for line 7 (hybrid strain), b. trans genes (located elsewhere in the genome) for line 7 (hybrid strain). C. cis genes chromosome I for li</w:t>
        </w:r>
      </w:ins>
      <w:ins w:id="1068" w:author="Holly Celina Mcqueary" w:date="2019-09-09T14:20:00Z">
        <w:r>
          <w:t xml:space="preserve">ne 18 (hybrid strain), d. trans genes for line 18, </w:t>
        </w:r>
        <w:r w:rsidR="001368ED">
          <w:t>e. cis genes for chromosome I line 152 (lab strain), f. trans genes</w:t>
        </w:r>
      </w:ins>
      <w:ins w:id="1069" w:author="Holly Celina Mcqueary" w:date="2019-09-09T14:21:00Z">
        <w:r w:rsidR="001368ED">
          <w:t xml:space="preserve"> line 152, g. cis genes chromosome I line 11 (hybrid strain), h. trans genes line 11 </w:t>
        </w:r>
      </w:ins>
    </w:p>
    <w:p w14:paraId="76B189DE" w14:textId="414E909F" w:rsidR="00645B8F" w:rsidRDefault="001D0E6E" w:rsidP="00C05D5D">
      <w:pPr>
        <w:spacing w:line="360" w:lineRule="auto"/>
        <w:rPr>
          <w:ins w:id="1070" w:author="Holly Celina Mcqueary" w:date="2019-09-09T15:25:00Z"/>
        </w:rPr>
      </w:pPr>
      <w:ins w:id="1071" w:author="Holly Celina Mcqueary" w:date="2019-09-09T15:40:00Z">
        <w:r>
          <w:rPr>
            <w:noProof/>
          </w:rPr>
          <w:lastRenderedPageBreak/>
          <w:drawing>
            <wp:inline distT="0" distB="0" distL="0" distR="0" wp14:anchorId="7E0EFE7F" wp14:editId="73F14AF3">
              <wp:extent cx="3491148" cy="6772759"/>
              <wp:effectExtent l="0" t="0" r="190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hrV_aneuploidsDistr.pdf"/>
                      <pic:cNvPicPr/>
                    </pic:nvPicPr>
                    <pic:blipFill rotWithShape="1">
                      <a:blip r:embed="rId34">
                        <a:extLst>
                          <a:ext uri="{28A0092B-C50C-407E-A947-70E740481C1C}">
                            <a14:useLocalDpi xmlns:a14="http://schemas.microsoft.com/office/drawing/2010/main" val="0"/>
                          </a:ext>
                        </a:extLst>
                      </a:blip>
                      <a:srcRect l="18254" t="3325" r="19035" b="2667"/>
                      <a:stretch/>
                    </pic:blipFill>
                    <pic:spPr bwMode="auto">
                      <a:xfrm>
                        <a:off x="0" y="0"/>
                        <a:ext cx="3497589" cy="6785254"/>
                      </a:xfrm>
                      <a:prstGeom prst="rect">
                        <a:avLst/>
                      </a:prstGeom>
                      <a:ln>
                        <a:noFill/>
                      </a:ln>
                      <a:extLst>
                        <a:ext uri="{53640926-AAD7-44D8-BBD7-CCE9431645EC}">
                          <a14:shadowObscured xmlns:a14="http://schemas.microsoft.com/office/drawing/2010/main"/>
                        </a:ext>
                      </a:extLst>
                    </pic:spPr>
                  </pic:pic>
                </a:graphicData>
              </a:graphic>
            </wp:inline>
          </w:drawing>
        </w:r>
      </w:ins>
    </w:p>
    <w:p w14:paraId="5CC77705" w14:textId="2A3DD63E" w:rsidR="00AE04BD" w:rsidRDefault="00AE04BD" w:rsidP="00C05D5D">
      <w:pPr>
        <w:spacing w:line="360" w:lineRule="auto"/>
        <w:rPr>
          <w:ins w:id="1072" w:author="Holly Celina Mcqueary" w:date="2019-09-09T15:40:00Z"/>
        </w:rPr>
      </w:pPr>
      <w:ins w:id="1073" w:author="Holly Celina Mcqueary" w:date="2019-09-09T15:25:00Z">
        <w:r>
          <w:t xml:space="preserve">Figure ^: a is line 4 </w:t>
        </w:r>
      </w:ins>
      <w:ins w:id="1074" w:author="Holly Celina Mcqueary" w:date="2019-09-09T15:26:00Z">
        <w:r>
          <w:t xml:space="preserve">cis genes chromosome V, b is line 4 trans genes chromosome V, c is line 49 cis, d is like 49 trans, </w:t>
        </w:r>
      </w:ins>
      <w:ins w:id="1075" w:author="Holly Celina Mcqueary" w:date="2019-09-09T15:39:00Z">
        <w:r w:rsidR="009F5A50">
          <w:t>e</w:t>
        </w:r>
        <w:r>
          <w:t xml:space="preserve"> is line 117 cis, </w:t>
        </w:r>
        <w:r w:rsidR="009F5A50">
          <w:t>f</w:t>
        </w:r>
        <w:r>
          <w:t xml:space="preserve"> is line 117 trans, </w:t>
        </w:r>
        <w:r w:rsidR="009F5A50">
          <w:t xml:space="preserve">g </w:t>
        </w:r>
        <w:r>
          <w:t xml:space="preserve">is line 123 cis, </w:t>
        </w:r>
      </w:ins>
      <w:proofErr w:type="spellStart"/>
      <w:ins w:id="1076" w:author="Holly Celina Mcqueary" w:date="2019-09-09T15:40:00Z">
        <w:r w:rsidR="009F5A50">
          <w:t>h</w:t>
        </w:r>
      </w:ins>
      <w:ins w:id="1077" w:author="Holly Celina Mcqueary" w:date="2019-09-09T15:39:00Z">
        <w:r>
          <w:t xml:space="preserve"> is</w:t>
        </w:r>
        <w:proofErr w:type="spellEnd"/>
        <w:r>
          <w:t xml:space="preserve"> line </w:t>
        </w:r>
      </w:ins>
      <w:ins w:id="1078" w:author="Holly Celina Mcqueary" w:date="2019-09-09T15:40:00Z">
        <w:r w:rsidR="009F5A50">
          <w:t>123 trans</w:t>
        </w:r>
      </w:ins>
    </w:p>
    <w:p w14:paraId="1B5537E4" w14:textId="0E09B4D8" w:rsidR="0061408B" w:rsidRDefault="001328A4" w:rsidP="00C05D5D">
      <w:pPr>
        <w:spacing w:line="360" w:lineRule="auto"/>
        <w:rPr>
          <w:ins w:id="1079" w:author="Holly Celina Mcqueary" w:date="2019-09-09T15:41:00Z"/>
        </w:rPr>
      </w:pPr>
      <w:ins w:id="1080" w:author="Holly Celina Mcqueary" w:date="2019-09-09T15:54:00Z">
        <w:r>
          <w:rPr>
            <w:noProof/>
          </w:rPr>
          <w:lastRenderedPageBreak/>
          <w:drawing>
            <wp:inline distT="0" distB="0" distL="0" distR="0" wp14:anchorId="28BE68EC" wp14:editId="532A3879">
              <wp:extent cx="5029200" cy="509778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hrVII_aneuploidsDistr.pdf"/>
                      <pic:cNvPicPr/>
                    </pic:nvPicPr>
                    <pic:blipFill rotWithShape="1">
                      <a:blip r:embed="rId35">
                        <a:extLst>
                          <a:ext uri="{28A0092B-C50C-407E-A947-70E740481C1C}">
                            <a14:useLocalDpi xmlns:a14="http://schemas.microsoft.com/office/drawing/2010/main" val="0"/>
                          </a:ext>
                        </a:extLst>
                      </a:blip>
                      <a:srcRect l="7499" t="16792" r="7886" b="16932"/>
                      <a:stretch/>
                    </pic:blipFill>
                    <pic:spPr bwMode="auto">
                      <a:xfrm>
                        <a:off x="0" y="0"/>
                        <a:ext cx="5029200" cy="5097780"/>
                      </a:xfrm>
                      <a:prstGeom prst="rect">
                        <a:avLst/>
                      </a:prstGeom>
                      <a:ln>
                        <a:noFill/>
                      </a:ln>
                      <a:extLst>
                        <a:ext uri="{53640926-AAD7-44D8-BBD7-CCE9431645EC}">
                          <a14:shadowObscured xmlns:a14="http://schemas.microsoft.com/office/drawing/2010/main"/>
                        </a:ext>
                      </a:extLst>
                    </pic:spPr>
                  </pic:pic>
                </a:graphicData>
              </a:graphic>
            </wp:inline>
          </w:drawing>
        </w:r>
      </w:ins>
    </w:p>
    <w:p w14:paraId="523573E8" w14:textId="22628B73" w:rsidR="001D0E6E" w:rsidRDefault="001328A4" w:rsidP="00C05D5D">
      <w:pPr>
        <w:spacing w:line="360" w:lineRule="auto"/>
        <w:rPr>
          <w:ins w:id="1081" w:author="Holly Celina Mcqueary" w:date="2019-09-09T16:09:00Z"/>
        </w:rPr>
      </w:pPr>
      <w:ins w:id="1082" w:author="Holly Celina Mcqueary" w:date="2019-09-09T15:53:00Z">
        <w:r>
          <w:t xml:space="preserve">Figure ^: a. line 59 </w:t>
        </w:r>
        <w:proofErr w:type="spellStart"/>
        <w:r>
          <w:t>chr</w:t>
        </w:r>
        <w:proofErr w:type="spellEnd"/>
        <w:r>
          <w:t xml:space="preserve"> VII cis genes, b. line 59 trans genes, c. line 61 cis genes, d. line 61 trans genes </w:t>
        </w:r>
      </w:ins>
    </w:p>
    <w:p w14:paraId="398C8CE7" w14:textId="1646A18E" w:rsidR="0061408B" w:rsidRDefault="0061408B" w:rsidP="00C05D5D">
      <w:pPr>
        <w:spacing w:line="360" w:lineRule="auto"/>
        <w:rPr>
          <w:ins w:id="1083" w:author="Holly Celina Mcqueary" w:date="2019-09-09T16:09:00Z"/>
        </w:rPr>
      </w:pPr>
      <w:ins w:id="1084" w:author="Holly Celina Mcqueary" w:date="2019-09-09T16:09:00Z">
        <w:r>
          <w:rPr>
            <w:noProof/>
          </w:rPr>
          <w:lastRenderedPageBreak/>
          <w:drawing>
            <wp:inline distT="0" distB="0" distL="0" distR="0" wp14:anchorId="4F25A8F6" wp14:editId="72CFC007">
              <wp:extent cx="5212080" cy="508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hrVIII_aneuploidsDistr.pdf"/>
                      <pic:cNvPicPr/>
                    </pic:nvPicPr>
                    <pic:blipFill rotWithShape="1">
                      <a:blip r:embed="rId36">
                        <a:extLst>
                          <a:ext uri="{28A0092B-C50C-407E-A947-70E740481C1C}">
                            <a14:useLocalDpi xmlns:a14="http://schemas.microsoft.com/office/drawing/2010/main" val="0"/>
                          </a:ext>
                        </a:extLst>
                      </a:blip>
                      <a:srcRect l="6539" t="16940" r="5769" b="16932"/>
                      <a:stretch/>
                    </pic:blipFill>
                    <pic:spPr bwMode="auto">
                      <a:xfrm>
                        <a:off x="0" y="0"/>
                        <a:ext cx="5212080" cy="5086350"/>
                      </a:xfrm>
                      <a:prstGeom prst="rect">
                        <a:avLst/>
                      </a:prstGeom>
                      <a:ln>
                        <a:noFill/>
                      </a:ln>
                      <a:extLst>
                        <a:ext uri="{53640926-AAD7-44D8-BBD7-CCE9431645EC}">
                          <a14:shadowObscured xmlns:a14="http://schemas.microsoft.com/office/drawing/2010/main"/>
                        </a:ext>
                      </a:extLst>
                    </pic:spPr>
                  </pic:pic>
                </a:graphicData>
              </a:graphic>
            </wp:inline>
          </w:drawing>
        </w:r>
      </w:ins>
    </w:p>
    <w:p w14:paraId="2EB083C0" w14:textId="453B7975" w:rsidR="0061408B" w:rsidRDefault="0061408B" w:rsidP="00C05D5D">
      <w:pPr>
        <w:spacing w:line="360" w:lineRule="auto"/>
        <w:rPr>
          <w:ins w:id="1085" w:author="Holly Celina Mcqueary" w:date="2019-09-09T16:18:00Z"/>
        </w:rPr>
      </w:pPr>
      <w:ins w:id="1086" w:author="Holly Celina Mcqueary" w:date="2019-09-09T16:09:00Z">
        <w:r>
          <w:t xml:space="preserve">Figure ^: a. line 108 </w:t>
        </w:r>
        <w:proofErr w:type="spellStart"/>
        <w:r>
          <w:t>chr</w:t>
        </w:r>
        <w:proofErr w:type="spellEnd"/>
        <w:r>
          <w:t xml:space="preserve"> VIII cis genes, </w:t>
        </w:r>
        <w:r w:rsidR="00D11C81">
          <w:t xml:space="preserve">b. line 108 trans genes, c. line 152 </w:t>
        </w:r>
        <w:proofErr w:type="spellStart"/>
        <w:r w:rsidR="00D11C81">
          <w:t>chr</w:t>
        </w:r>
        <w:proofErr w:type="spellEnd"/>
        <w:r w:rsidR="00D11C81">
          <w:t xml:space="preserve"> VIII cis genes, d. </w:t>
        </w:r>
      </w:ins>
      <w:ins w:id="1087" w:author="Holly Celina Mcqueary" w:date="2019-09-09T16:10:00Z">
        <w:r w:rsidR="00D11C81">
          <w:t xml:space="preserve">line 152 trans genes </w:t>
        </w:r>
      </w:ins>
    </w:p>
    <w:p w14:paraId="15AF64C2" w14:textId="2269AC44" w:rsidR="00004585" w:rsidRDefault="00004585" w:rsidP="00C05D5D">
      <w:pPr>
        <w:spacing w:line="360" w:lineRule="auto"/>
        <w:rPr>
          <w:ins w:id="1088" w:author="Holly Celina Mcqueary" w:date="2019-09-09T16:18:00Z"/>
        </w:rPr>
      </w:pPr>
    </w:p>
    <w:p w14:paraId="4B02686C" w14:textId="3AEB5AE3" w:rsidR="00004585" w:rsidRDefault="00C564C4" w:rsidP="00C05D5D">
      <w:pPr>
        <w:spacing w:line="360" w:lineRule="auto"/>
        <w:rPr>
          <w:ins w:id="1089" w:author="Holly Celina Mcqueary" w:date="2019-09-09T16:10:00Z"/>
        </w:rPr>
      </w:pPr>
      <w:ins w:id="1090" w:author="Holly Celina Mcqueary" w:date="2019-09-10T14:47:00Z">
        <w:r>
          <w:rPr>
            <w:noProof/>
          </w:rPr>
          <w:lastRenderedPageBreak/>
          <w:drawing>
            <wp:inline distT="0" distB="0" distL="0" distR="0" wp14:anchorId="720A85D0" wp14:editId="161A4A2A">
              <wp:extent cx="5074920" cy="403479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hrIX_aneuploidsDistr.pdf"/>
                      <pic:cNvPicPr/>
                    </pic:nvPicPr>
                    <pic:blipFill rotWithShape="1">
                      <a:blip r:embed="rId37">
                        <a:extLst>
                          <a:ext uri="{28A0092B-C50C-407E-A947-70E740481C1C}">
                            <a14:useLocalDpi xmlns:a14="http://schemas.microsoft.com/office/drawing/2010/main" val="0"/>
                          </a:ext>
                        </a:extLst>
                      </a:blip>
                      <a:srcRect l="9423" t="5226" r="5191" b="6927"/>
                      <a:stretch/>
                    </pic:blipFill>
                    <pic:spPr bwMode="auto">
                      <a:xfrm>
                        <a:off x="0" y="0"/>
                        <a:ext cx="5074920" cy="4034790"/>
                      </a:xfrm>
                      <a:prstGeom prst="rect">
                        <a:avLst/>
                      </a:prstGeom>
                      <a:ln>
                        <a:noFill/>
                      </a:ln>
                      <a:extLst>
                        <a:ext uri="{53640926-AAD7-44D8-BBD7-CCE9431645EC}">
                          <a14:shadowObscured xmlns:a14="http://schemas.microsoft.com/office/drawing/2010/main"/>
                        </a:ext>
                      </a:extLst>
                    </pic:spPr>
                  </pic:pic>
                </a:graphicData>
              </a:graphic>
            </wp:inline>
          </w:drawing>
        </w:r>
      </w:ins>
    </w:p>
    <w:p w14:paraId="442595BE" w14:textId="538DBD05" w:rsidR="00D11C81" w:rsidRDefault="00004585" w:rsidP="00C05D5D">
      <w:pPr>
        <w:spacing w:line="360" w:lineRule="auto"/>
        <w:rPr>
          <w:ins w:id="1091" w:author="Holly Celina Mcqueary" w:date="2019-09-09T16:18:00Z"/>
        </w:rPr>
      </w:pPr>
      <w:ins w:id="1092" w:author="Holly Celina Mcqueary" w:date="2019-09-09T16:16:00Z">
        <w:r>
          <w:t xml:space="preserve">Figure ^: a. line 15 </w:t>
        </w:r>
        <w:proofErr w:type="spellStart"/>
        <w:r>
          <w:t>chr</w:t>
        </w:r>
        <w:proofErr w:type="spellEnd"/>
        <w:r>
          <w:t xml:space="preserve"> IX cis genes (trisomic), b. line 15 trans genes, </w:t>
        </w:r>
      </w:ins>
      <w:ins w:id="1093" w:author="Holly Celina Mcqueary" w:date="2019-09-09T16:18:00Z">
        <w:r>
          <w:t>c. line 88 cis, d. line 88 trans</w:t>
        </w:r>
      </w:ins>
      <w:ins w:id="1094" w:author="Holly Celina Mcqueary" w:date="2019-09-09T16:26:00Z">
        <w:r w:rsidR="00586BD2">
          <w:t xml:space="preserve">, </w:t>
        </w:r>
        <w:r w:rsidR="00113512">
          <w:t xml:space="preserve">e. line 119 cis, f. line 119 trans, </w:t>
        </w:r>
      </w:ins>
      <w:ins w:id="1095" w:author="Holly Celina Mcqueary" w:date="2019-09-10T14:46:00Z">
        <w:r w:rsidR="00C564C4">
          <w:t xml:space="preserve">g. line 76 cis, h. line 76 trans, </w:t>
        </w:r>
        <w:proofErr w:type="spellStart"/>
        <w:r w:rsidR="00C564C4">
          <w:t>i</w:t>
        </w:r>
        <w:proofErr w:type="spellEnd"/>
        <w:r w:rsidR="00C564C4">
          <w:t>. line 29 cis (monosomic), j. line 29 trans, k. line 108 cis (monosomic), l. line 108 trans</w:t>
        </w:r>
      </w:ins>
      <w:ins w:id="1096" w:author="Holly Celina Mcqueary" w:date="2019-09-10T14:51:00Z">
        <w:r w:rsidR="00924823">
          <w:rPr>
            <w:noProof/>
          </w:rPr>
          <w:drawing>
            <wp:inline distT="0" distB="0" distL="0" distR="0" wp14:anchorId="7F994786" wp14:editId="62C4B822">
              <wp:extent cx="4469130" cy="2343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hrX_aneuploidDistr.pdf"/>
                      <pic:cNvPicPr/>
                    </pic:nvPicPr>
                    <pic:blipFill rotWithShape="1">
                      <a:blip r:embed="rId38">
                        <a:extLst>
                          <a:ext uri="{28A0092B-C50C-407E-A947-70E740481C1C}">
                            <a14:useLocalDpi xmlns:a14="http://schemas.microsoft.com/office/drawing/2010/main" val="0"/>
                          </a:ext>
                        </a:extLst>
                      </a:blip>
                      <a:srcRect l="12115" t="30610" r="12692" b="18374"/>
                      <a:stretch/>
                    </pic:blipFill>
                    <pic:spPr bwMode="auto">
                      <a:xfrm>
                        <a:off x="0" y="0"/>
                        <a:ext cx="4469130" cy="2343150"/>
                      </a:xfrm>
                      <a:prstGeom prst="rect">
                        <a:avLst/>
                      </a:prstGeom>
                      <a:ln>
                        <a:noFill/>
                      </a:ln>
                      <a:extLst>
                        <a:ext uri="{53640926-AAD7-44D8-BBD7-CCE9431645EC}">
                          <a14:shadowObscured xmlns:a14="http://schemas.microsoft.com/office/drawing/2010/main"/>
                        </a:ext>
                      </a:extLst>
                    </pic:spPr>
                  </pic:pic>
                </a:graphicData>
              </a:graphic>
            </wp:inline>
          </w:drawing>
        </w:r>
      </w:ins>
    </w:p>
    <w:p w14:paraId="508EF0EB" w14:textId="46A18898" w:rsidR="00004585" w:rsidRDefault="00004585" w:rsidP="00C05D5D">
      <w:pPr>
        <w:spacing w:line="360" w:lineRule="auto"/>
        <w:rPr>
          <w:ins w:id="1097" w:author="Holly Celina Mcqueary" w:date="2019-09-10T14:47:00Z"/>
        </w:rPr>
      </w:pPr>
    </w:p>
    <w:p w14:paraId="3E02034A" w14:textId="6A8050F9" w:rsidR="00C564C4" w:rsidRDefault="00924823" w:rsidP="00C05D5D">
      <w:pPr>
        <w:spacing w:line="360" w:lineRule="auto"/>
        <w:rPr>
          <w:ins w:id="1098" w:author="Holly Celina Mcqueary" w:date="2019-09-10T14:57:00Z"/>
        </w:rPr>
      </w:pPr>
      <w:ins w:id="1099" w:author="Holly Celina Mcqueary" w:date="2019-09-10T14:51:00Z">
        <w:r>
          <w:t xml:space="preserve">Figure ^: a. cis genes chromosome X line 76 (partially trisomic), b. trans genes line 76 </w:t>
        </w:r>
      </w:ins>
    </w:p>
    <w:p w14:paraId="57AF53D8" w14:textId="6967DBB0" w:rsidR="007C716C" w:rsidRDefault="007C716C" w:rsidP="00C05D5D">
      <w:pPr>
        <w:spacing w:line="360" w:lineRule="auto"/>
        <w:rPr>
          <w:ins w:id="1100" w:author="Holly Celina Mcqueary" w:date="2019-09-10T14:51:00Z"/>
        </w:rPr>
      </w:pPr>
      <w:ins w:id="1101" w:author="Holly Celina Mcqueary" w:date="2019-09-10T14:57:00Z">
        <w:r>
          <w:rPr>
            <w:noProof/>
          </w:rPr>
          <w:lastRenderedPageBreak/>
          <w:drawing>
            <wp:inline distT="0" distB="0" distL="0" distR="0" wp14:anchorId="5063F01D" wp14:editId="61ABB12D">
              <wp:extent cx="4011930" cy="210312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hrXII_aneuploidDistr.pdf"/>
                      <pic:cNvPicPr/>
                    </pic:nvPicPr>
                    <pic:blipFill rotWithShape="1">
                      <a:blip r:embed="rId39">
                        <a:extLst>
                          <a:ext uri="{28A0092B-C50C-407E-A947-70E740481C1C}">
                            <a14:useLocalDpi xmlns:a14="http://schemas.microsoft.com/office/drawing/2010/main" val="0"/>
                          </a:ext>
                        </a:extLst>
                      </a:blip>
                      <a:srcRect l="15961" t="25383" r="16539" b="28826"/>
                      <a:stretch/>
                    </pic:blipFill>
                    <pic:spPr bwMode="auto">
                      <a:xfrm>
                        <a:off x="0" y="0"/>
                        <a:ext cx="4011930" cy="2103120"/>
                      </a:xfrm>
                      <a:prstGeom prst="rect">
                        <a:avLst/>
                      </a:prstGeom>
                      <a:ln>
                        <a:noFill/>
                      </a:ln>
                      <a:extLst>
                        <a:ext uri="{53640926-AAD7-44D8-BBD7-CCE9431645EC}">
                          <a14:shadowObscured xmlns:a14="http://schemas.microsoft.com/office/drawing/2010/main"/>
                        </a:ext>
                      </a:extLst>
                    </pic:spPr>
                  </pic:pic>
                </a:graphicData>
              </a:graphic>
            </wp:inline>
          </w:drawing>
        </w:r>
      </w:ins>
    </w:p>
    <w:p w14:paraId="5CD702D6" w14:textId="0D30F190" w:rsidR="00924823" w:rsidRDefault="007C716C" w:rsidP="00C05D5D">
      <w:pPr>
        <w:spacing w:line="360" w:lineRule="auto"/>
        <w:rPr>
          <w:ins w:id="1102" w:author="Holly Celina Mcqueary" w:date="2019-09-10T14:57:00Z"/>
        </w:rPr>
      </w:pPr>
      <w:ins w:id="1103" w:author="Holly Celina Mcqueary" w:date="2019-09-10T14:56:00Z">
        <w:r>
          <w:t>F</w:t>
        </w:r>
      </w:ins>
      <w:ins w:id="1104" w:author="Holly Celina Mcqueary" w:date="2019-09-10T14:57:00Z">
        <w:r>
          <w:t xml:space="preserve">igure ^: a. cis genes chromosome XII line 18 (trisomic), b. trans genes line 18 </w:t>
        </w:r>
      </w:ins>
    </w:p>
    <w:p w14:paraId="29AFEB0B" w14:textId="1BD232A2" w:rsidR="007C716C" w:rsidRDefault="00F861C1" w:rsidP="00C05D5D">
      <w:pPr>
        <w:spacing w:line="360" w:lineRule="auto"/>
        <w:rPr>
          <w:ins w:id="1105" w:author="Holly Celina Mcqueary" w:date="2019-09-10T14:57:00Z"/>
        </w:rPr>
      </w:pPr>
      <w:ins w:id="1106" w:author="Holly Celina Mcqueary" w:date="2019-09-10T15:03:00Z">
        <w:r>
          <w:rPr>
            <w:noProof/>
          </w:rPr>
          <w:drawing>
            <wp:inline distT="0" distB="0" distL="0" distR="0" wp14:anchorId="2936E445" wp14:editId="5230DEB2">
              <wp:extent cx="3966210" cy="204597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hrXV_aneuploidDistr.pdf"/>
                      <pic:cNvPicPr/>
                    </pic:nvPicPr>
                    <pic:blipFill rotWithShape="1">
                      <a:blip r:embed="rId40">
                        <a:extLst>
                          <a:ext uri="{28A0092B-C50C-407E-A947-70E740481C1C}">
                            <a14:useLocalDpi xmlns:a14="http://schemas.microsoft.com/office/drawing/2010/main" val="0"/>
                          </a:ext>
                        </a:extLst>
                      </a:blip>
                      <a:srcRect l="16154" t="27623" r="17116" b="27831"/>
                      <a:stretch/>
                    </pic:blipFill>
                    <pic:spPr bwMode="auto">
                      <a:xfrm>
                        <a:off x="0" y="0"/>
                        <a:ext cx="3966210" cy="2045970"/>
                      </a:xfrm>
                      <a:prstGeom prst="rect">
                        <a:avLst/>
                      </a:prstGeom>
                      <a:ln>
                        <a:noFill/>
                      </a:ln>
                      <a:extLst>
                        <a:ext uri="{53640926-AAD7-44D8-BBD7-CCE9431645EC}">
                          <a14:shadowObscured xmlns:a14="http://schemas.microsoft.com/office/drawing/2010/main"/>
                        </a:ext>
                      </a:extLst>
                    </pic:spPr>
                  </pic:pic>
                </a:graphicData>
              </a:graphic>
            </wp:inline>
          </w:drawing>
        </w:r>
      </w:ins>
    </w:p>
    <w:p w14:paraId="05690DE2" w14:textId="42AAF26C" w:rsidR="007C716C" w:rsidRDefault="00F861C1" w:rsidP="00C05D5D">
      <w:pPr>
        <w:spacing w:line="360" w:lineRule="auto"/>
        <w:rPr>
          <w:ins w:id="1107" w:author="Holly Celina Mcqueary" w:date="2019-09-10T15:01:00Z"/>
        </w:rPr>
      </w:pPr>
      <w:ins w:id="1108" w:author="Holly Celina Mcqueary" w:date="2019-09-10T15:00:00Z">
        <w:r>
          <w:t xml:space="preserve">Figure ^: a. cis genes chromosome XIV, line 9 (trisomic), b. trans genes line 9. </w:t>
        </w:r>
      </w:ins>
    </w:p>
    <w:p w14:paraId="3322F71F" w14:textId="264E7204" w:rsidR="00F861C1" w:rsidRDefault="00F861C1" w:rsidP="00C05D5D">
      <w:pPr>
        <w:spacing w:line="360" w:lineRule="auto"/>
        <w:rPr>
          <w:ins w:id="1109" w:author="Holly Celina Mcqueary" w:date="2019-09-10T15:01:00Z"/>
        </w:rPr>
      </w:pPr>
      <w:ins w:id="1110" w:author="Holly Celina Mcqueary" w:date="2019-09-10T15:03:00Z">
        <w:r>
          <w:rPr>
            <w:noProof/>
          </w:rPr>
          <w:drawing>
            <wp:inline distT="0" distB="0" distL="0" distR="0" wp14:anchorId="2A78CC96" wp14:editId="700261CB">
              <wp:extent cx="4000500" cy="20802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hrXIV_aneuploidDistr.pdf"/>
                      <pic:cNvPicPr/>
                    </pic:nvPicPr>
                    <pic:blipFill rotWithShape="1">
                      <a:blip r:embed="rId41">
                        <a:extLst>
                          <a:ext uri="{28A0092B-C50C-407E-A947-70E740481C1C}">
                            <a14:useLocalDpi xmlns:a14="http://schemas.microsoft.com/office/drawing/2010/main" val="0"/>
                          </a:ext>
                        </a:extLst>
                      </a:blip>
                      <a:srcRect l="16539" t="27623" r="16154" b="27084"/>
                      <a:stretch/>
                    </pic:blipFill>
                    <pic:spPr bwMode="auto">
                      <a:xfrm>
                        <a:off x="0" y="0"/>
                        <a:ext cx="4000500" cy="2080260"/>
                      </a:xfrm>
                      <a:prstGeom prst="rect">
                        <a:avLst/>
                      </a:prstGeom>
                      <a:ln>
                        <a:noFill/>
                      </a:ln>
                      <a:extLst>
                        <a:ext uri="{53640926-AAD7-44D8-BBD7-CCE9431645EC}">
                          <a14:shadowObscured xmlns:a14="http://schemas.microsoft.com/office/drawing/2010/main"/>
                        </a:ext>
                      </a:extLst>
                    </pic:spPr>
                  </pic:pic>
                </a:graphicData>
              </a:graphic>
            </wp:inline>
          </w:drawing>
        </w:r>
      </w:ins>
    </w:p>
    <w:p w14:paraId="67C59988" w14:textId="6EF18835" w:rsidR="00F861C1" w:rsidRDefault="00F861C1" w:rsidP="00C05D5D">
      <w:pPr>
        <w:spacing w:line="360" w:lineRule="auto"/>
        <w:rPr>
          <w:ins w:id="1111" w:author="Holly Celina Mcqueary" w:date="2019-09-10T15:04:00Z"/>
        </w:rPr>
      </w:pPr>
      <w:ins w:id="1112" w:author="Holly Celina Mcqueary" w:date="2019-09-10T15:03:00Z">
        <w:r>
          <w:lastRenderedPageBreak/>
          <w:t xml:space="preserve">Figure ^: a. cis genes chromosome XV, line 11 (trisomic), b. trans genes line 11. </w:t>
        </w:r>
      </w:ins>
      <w:ins w:id="1113" w:author="Holly Celina Mcqueary" w:date="2019-09-10T15:11:00Z">
        <w:r w:rsidR="002102F0">
          <w:rPr>
            <w:noProof/>
          </w:rPr>
          <w:drawing>
            <wp:inline distT="0" distB="0" distL="0" distR="0" wp14:anchorId="430346E0" wp14:editId="02B24797">
              <wp:extent cx="5097780" cy="507492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hrXVI_aneuploidsDistr.pdf"/>
                      <pic:cNvPicPr/>
                    </pic:nvPicPr>
                    <pic:blipFill rotWithShape="1">
                      <a:blip r:embed="rId42">
                        <a:extLst>
                          <a:ext uri="{28A0092B-C50C-407E-A947-70E740481C1C}">
                            <a14:useLocalDpi xmlns:a14="http://schemas.microsoft.com/office/drawing/2010/main" val="0"/>
                          </a:ext>
                        </a:extLst>
                      </a:blip>
                      <a:srcRect l="6731" t="17387" r="7500" b="16635"/>
                      <a:stretch/>
                    </pic:blipFill>
                    <pic:spPr bwMode="auto">
                      <a:xfrm>
                        <a:off x="0" y="0"/>
                        <a:ext cx="5097780" cy="5074920"/>
                      </a:xfrm>
                      <a:prstGeom prst="rect">
                        <a:avLst/>
                      </a:prstGeom>
                      <a:ln>
                        <a:noFill/>
                      </a:ln>
                      <a:extLst>
                        <a:ext uri="{53640926-AAD7-44D8-BBD7-CCE9431645EC}">
                          <a14:shadowObscured xmlns:a14="http://schemas.microsoft.com/office/drawing/2010/main"/>
                        </a:ext>
                      </a:extLst>
                    </pic:spPr>
                  </pic:pic>
                </a:graphicData>
              </a:graphic>
            </wp:inline>
          </w:drawing>
        </w:r>
      </w:ins>
    </w:p>
    <w:p w14:paraId="4292541B" w14:textId="611EBB69" w:rsidR="005F710E" w:rsidRDefault="005F710E" w:rsidP="00C05D5D">
      <w:pPr>
        <w:spacing w:line="360" w:lineRule="auto"/>
        <w:rPr>
          <w:ins w:id="1114" w:author="Holly Celina Mcqueary" w:date="2019-09-10T15:04:00Z"/>
        </w:rPr>
      </w:pPr>
    </w:p>
    <w:p w14:paraId="73088295" w14:textId="6D19CAEF" w:rsidR="005F710E" w:rsidRDefault="005F710E" w:rsidP="00C05D5D">
      <w:pPr>
        <w:spacing w:line="360" w:lineRule="auto"/>
        <w:rPr>
          <w:ins w:id="1115" w:author="Holly Celina Mcqueary" w:date="2019-09-06T15:14:00Z"/>
        </w:rPr>
      </w:pPr>
      <w:ins w:id="1116" w:author="Holly Celina Mcqueary" w:date="2019-09-10T15:08:00Z">
        <w:r>
          <w:t>Figure^: a. cis genes chromosome XVI line</w:t>
        </w:r>
      </w:ins>
      <w:ins w:id="1117" w:author="Holly Celina Mcqueary" w:date="2019-09-10T15:10:00Z">
        <w:r>
          <w:t xml:space="preserve"> 112 </w:t>
        </w:r>
      </w:ins>
      <w:ins w:id="1118" w:author="Holly Celina Mcqueary" w:date="2019-09-10T15:08:00Z">
        <w:r>
          <w:t>(t</w:t>
        </w:r>
      </w:ins>
      <w:ins w:id="1119" w:author="Holly Celina Mcqueary" w:date="2019-09-10T15:10:00Z">
        <w:r>
          <w:t>ri</w:t>
        </w:r>
      </w:ins>
      <w:ins w:id="1120" w:author="Holly Celina Mcqueary" w:date="2019-09-10T15:08:00Z">
        <w:r>
          <w:t xml:space="preserve">somic), b. trans genes line </w:t>
        </w:r>
      </w:ins>
      <w:ins w:id="1121" w:author="Holly Celina Mcqueary" w:date="2019-09-10T15:10:00Z">
        <w:r>
          <w:t>112,</w:t>
        </w:r>
      </w:ins>
      <w:ins w:id="1122" w:author="Holly Celina Mcqueary" w:date="2019-09-10T15:09:00Z">
        <w:r>
          <w:t xml:space="preserve"> c. cis genes line </w:t>
        </w:r>
      </w:ins>
      <w:ins w:id="1123" w:author="Holly Celina Mcqueary" w:date="2019-09-10T15:10:00Z">
        <w:r>
          <w:t xml:space="preserve">8 </w:t>
        </w:r>
      </w:ins>
      <w:ins w:id="1124" w:author="Holly Celina Mcqueary" w:date="2019-09-10T15:11:00Z">
        <w:r>
          <w:t xml:space="preserve">(tetrasomic), d. trans genes line 8 </w:t>
        </w:r>
      </w:ins>
    </w:p>
    <w:p w14:paraId="73E25E06" w14:textId="77777777" w:rsidR="00A33910" w:rsidDel="00A33910" w:rsidRDefault="00A33910" w:rsidP="00C05D5D">
      <w:pPr>
        <w:spacing w:line="360" w:lineRule="auto"/>
        <w:rPr>
          <w:del w:id="1125" w:author="Holly Celina Mcqueary" w:date="2019-09-06T15:16:00Z"/>
        </w:rPr>
      </w:pPr>
    </w:p>
    <w:p w14:paraId="59EC377C" w14:textId="31AE1A1A" w:rsidR="00D25776" w:rsidRDefault="00D25776" w:rsidP="00C05D5D">
      <w:pPr>
        <w:spacing w:line="360" w:lineRule="auto"/>
      </w:pPr>
      <w:r w:rsidRPr="00015D1C">
        <w:rPr>
          <w:b/>
          <w:bCs/>
        </w:rPr>
        <w:t>Figure 8:</w:t>
      </w:r>
      <w:r>
        <w:t xml:space="preserve"> Ratio distribution of cis and trans genes for two lines with trisomy VI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7F2C32A2" w14:textId="2797079E" w:rsidR="00D25776" w:rsidRDefault="00D25776" w:rsidP="00C05D5D">
      <w:pPr>
        <w:spacing w:line="360" w:lineRule="auto"/>
      </w:pPr>
      <w:r>
        <w:t xml:space="preserve">** This is an example of plots that I will include – I have a lot </w:t>
      </w:r>
      <w:proofErr w:type="gramStart"/>
      <w:r>
        <w:t>more,</w:t>
      </w:r>
      <w:proofErr w:type="gramEnd"/>
      <w:r>
        <w:t xml:space="preserve"> I just need to modify them to look like this one. </w:t>
      </w:r>
    </w:p>
    <w:p w14:paraId="680C06B2" w14:textId="7A3F7810" w:rsidR="007F2F9A" w:rsidDel="00C027A7" w:rsidRDefault="007F2F9A" w:rsidP="00C05D5D">
      <w:pPr>
        <w:spacing w:line="360" w:lineRule="auto"/>
        <w:rPr>
          <w:del w:id="1126" w:author="Holly Celina Mcqueary" w:date="2019-09-10T15:14:00Z"/>
        </w:rPr>
      </w:pPr>
    </w:p>
    <w:p w14:paraId="6FEDF3AC" w14:textId="79954E1A" w:rsidR="007F2F9A" w:rsidDel="00C027A7" w:rsidRDefault="007F2F9A" w:rsidP="00C05D5D">
      <w:pPr>
        <w:spacing w:line="360" w:lineRule="auto"/>
        <w:rPr>
          <w:del w:id="1127" w:author="Holly Celina Mcqueary" w:date="2019-09-10T15:14:00Z"/>
        </w:rPr>
      </w:pPr>
    </w:p>
    <w:p w14:paraId="6FE23D25" w14:textId="63244A85" w:rsidR="007F2F9A" w:rsidDel="00C027A7" w:rsidRDefault="007F2F9A" w:rsidP="00C05D5D">
      <w:pPr>
        <w:spacing w:line="360" w:lineRule="auto"/>
        <w:rPr>
          <w:del w:id="1128" w:author="Holly Celina Mcqueary" w:date="2019-09-10T15:14:00Z"/>
        </w:rPr>
      </w:pPr>
    </w:p>
    <w:p w14:paraId="024BBB8B" w14:textId="4A45160F" w:rsidR="007F2F9A" w:rsidDel="00C027A7" w:rsidRDefault="007F2F9A" w:rsidP="00C05D5D">
      <w:pPr>
        <w:spacing w:line="360" w:lineRule="auto"/>
        <w:rPr>
          <w:del w:id="1129" w:author="Holly Celina Mcqueary" w:date="2019-09-10T15:14:00Z"/>
        </w:rPr>
      </w:pPr>
    </w:p>
    <w:p w14:paraId="576C28AC" w14:textId="644023D9" w:rsidR="007F2F9A" w:rsidDel="00C027A7" w:rsidRDefault="007F2F9A" w:rsidP="00C05D5D">
      <w:pPr>
        <w:spacing w:line="360" w:lineRule="auto"/>
        <w:rPr>
          <w:del w:id="1130" w:author="Holly Celina Mcqueary" w:date="2019-09-10T15:14:00Z"/>
        </w:rPr>
      </w:pPr>
    </w:p>
    <w:p w14:paraId="0BAC3332" w14:textId="18D3B516" w:rsidR="007F2F9A" w:rsidDel="00C027A7" w:rsidRDefault="007F2F9A" w:rsidP="00C05D5D">
      <w:pPr>
        <w:spacing w:line="360" w:lineRule="auto"/>
        <w:rPr>
          <w:del w:id="1131" w:author="Holly Celina Mcqueary" w:date="2019-09-10T15:14:00Z"/>
        </w:rPr>
      </w:pPr>
    </w:p>
    <w:p w14:paraId="0CD6DC7F" w14:textId="205068A2" w:rsidR="007F2F9A" w:rsidDel="00C027A7" w:rsidRDefault="007F2F9A" w:rsidP="00C05D5D">
      <w:pPr>
        <w:spacing w:line="360" w:lineRule="auto"/>
        <w:rPr>
          <w:del w:id="1132" w:author="Holly Celina Mcqueary" w:date="2019-09-10T15:14:00Z"/>
        </w:rPr>
      </w:pPr>
    </w:p>
    <w:p w14:paraId="47CAC8C5" w14:textId="6EA055EA" w:rsidR="007F2F9A" w:rsidRDefault="007F2F9A" w:rsidP="00C05D5D">
      <w:pPr>
        <w:spacing w:line="360" w:lineRule="auto"/>
      </w:pPr>
    </w:p>
    <w:p w14:paraId="4D678A88" w14:textId="77777777" w:rsidR="003A658E" w:rsidRDefault="003A658E" w:rsidP="00C05D5D">
      <w:pPr>
        <w:spacing w:line="360" w:lineRule="auto"/>
      </w:pPr>
    </w:p>
    <w:p w14:paraId="41E2A347" w14:textId="77777777" w:rsidR="003C3348" w:rsidRDefault="003C3348" w:rsidP="00C05D5D">
      <w:pPr>
        <w:spacing w:line="360" w:lineRule="auto"/>
        <w:jc w:val="center"/>
      </w:pPr>
      <w:r>
        <w:rPr>
          <w:noProof/>
        </w:rPr>
        <w:drawing>
          <wp:inline distT="0" distB="0" distL="0" distR="0" wp14:anchorId="1A285528" wp14:editId="18578DD7">
            <wp:extent cx="3200400" cy="3200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mmonDEgenesDiffAneu.pdf"/>
                    <pic:cNvPicPr/>
                  </pic:nvPicPr>
                  <pic:blipFill>
                    <a:blip r:embed="rId43">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2E9EB8E7" w14:textId="77777777" w:rsidR="003C3348" w:rsidRDefault="003C3348" w:rsidP="00C05D5D">
      <w:pPr>
        <w:spacing w:line="360" w:lineRule="auto"/>
      </w:pPr>
      <w:r w:rsidRPr="003C3348">
        <w:rPr>
          <w:b/>
          <w:bCs/>
        </w:rPr>
        <w:t>Figure 9:</w:t>
      </w:r>
      <w:r>
        <w:t xml:space="preserve"> Aneuploids for different aneuploid chromosomes share differentially expressed genes located on euploid chromosomes</w:t>
      </w:r>
    </w:p>
    <w:p w14:paraId="6617B06F" w14:textId="0E286212" w:rsidR="004F7BC0" w:rsidRDefault="003C3348" w:rsidP="00C05D5D">
      <w:pPr>
        <w:spacing w:line="360" w:lineRule="auto"/>
      </w:pPr>
      <w:r>
        <w:t>*** This is also an example of just one of the graphs I would add (and one way of displaying the information). I will make more of these with more data and include an alternative way of displaying the data.</w:t>
      </w:r>
    </w:p>
    <w:p w14:paraId="35D87C46" w14:textId="38247313" w:rsidR="004F7BC0" w:rsidRDefault="007A391E" w:rsidP="00C05D5D">
      <w:pPr>
        <w:spacing w:line="360" w:lineRule="auto"/>
      </w:pPr>
      <w:r w:rsidRPr="008C2F6C">
        <w:rPr>
          <w:noProof/>
        </w:rPr>
        <mc:AlternateContent>
          <mc:Choice Requires="wpg">
            <w:drawing>
              <wp:anchor distT="0" distB="0" distL="114300" distR="114300" simplePos="0" relativeHeight="251659264" behindDoc="0" locked="0" layoutInCell="1" allowOverlap="1" wp14:anchorId="6F78D007" wp14:editId="662E5733">
                <wp:simplePos x="0" y="0"/>
                <wp:positionH relativeFrom="column">
                  <wp:posOffset>118751</wp:posOffset>
                </wp:positionH>
                <wp:positionV relativeFrom="paragraph">
                  <wp:posOffset>121285</wp:posOffset>
                </wp:positionV>
                <wp:extent cx="6578600" cy="4051300"/>
                <wp:effectExtent l="0" t="0" r="12700" b="0"/>
                <wp:wrapNone/>
                <wp:docPr id="11" name="Group 159"/>
                <wp:cNvGraphicFramePr/>
                <a:graphic xmlns:a="http://schemas.openxmlformats.org/drawingml/2006/main">
                  <a:graphicData uri="http://schemas.microsoft.com/office/word/2010/wordprocessingGroup">
                    <wpg:wgp>
                      <wpg:cNvGrpSpPr/>
                      <wpg:grpSpPr bwMode="auto">
                        <a:xfrm>
                          <a:off x="0" y="0"/>
                          <a:ext cx="6578600" cy="4051300"/>
                          <a:chOff x="0" y="0"/>
                          <a:chExt cx="11983145" cy="6064389"/>
                        </a:xfrm>
                      </wpg:grpSpPr>
                      <pic:pic xmlns:pic="http://schemas.openxmlformats.org/drawingml/2006/picture">
                        <pic:nvPicPr>
                          <pic:cNvPr id="12"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064389" cy="6064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aphicFrame>
                        <wpg:cNvPr id="13" name="Chart 13"/>
                        <wpg:cNvFrPr>
                          <a:graphicFrameLocks/>
                        </wpg:cNvFrPr>
                        <wpg:xfrm>
                          <a:off x="6132754" y="640287"/>
                          <a:ext cx="5850391" cy="4659731"/>
                        </wpg:xfrm>
                        <a:graphic>
                          <a:graphicData uri="http://schemas.openxmlformats.org/drawingml/2006/chart">
                            <c:chart xmlns:c="http://schemas.openxmlformats.org/drawingml/2006/chart" xmlns:r="http://schemas.openxmlformats.org/officeDocument/2006/relationships" r:id="rId45"/>
                          </a:graphicData>
                        </a:graphic>
                      </wpg:graphicFrame>
                    </wpg:wgp>
                  </a:graphicData>
                </a:graphic>
                <wp14:sizeRelH relativeFrom="margin">
                  <wp14:pctWidth>0</wp14:pctWidth>
                </wp14:sizeRelH>
                <wp14:sizeRelV relativeFrom="margin">
                  <wp14:pctHeight>0</wp14:pctHeight>
                </wp14:sizeRelV>
              </wp:anchor>
            </w:drawing>
          </mc:Choice>
          <mc:Fallback>
            <w:pict>
              <v:group w14:anchorId="07E4A6FA" id="Group 159" o:spid="_x0000_s1026" style="position:absolute;margin-left:9.35pt;margin-top:9.55pt;width:518pt;height:319pt;z-index:251659264;mso-width-relative:margin;mso-height-relative:margin" coordsize="119831,60643" o:gfxdata="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60643;height:60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">
                  <v:imagedata r:id="rId46" o:title=""/>
                </v:shape>
                <v:shape id="Chart 13" o:spid="_x0000_s1028" type="#_x0000_t75" style="position:absolute;left:61072;top:6273;width:58990;height:4695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">
                  <v:imagedata r:id="rId47" o:title=""/>
                  <o:lock v:ext="edit" aspectratio="f"/>
                </v:shape>
              </v:group>
            </w:pict>
          </mc:Fallback>
        </mc:AlternateContent>
      </w:r>
    </w:p>
    <w:p w14:paraId="4D245D20" w14:textId="77777777" w:rsidR="004F7BC0" w:rsidRDefault="004F7BC0" w:rsidP="00C05D5D">
      <w:pPr>
        <w:spacing w:line="360" w:lineRule="auto"/>
      </w:pPr>
    </w:p>
    <w:p w14:paraId="07156A59" w14:textId="77777777" w:rsidR="004F7BC0" w:rsidRDefault="004F7BC0" w:rsidP="00C05D5D">
      <w:pPr>
        <w:spacing w:line="360" w:lineRule="auto"/>
      </w:pPr>
    </w:p>
    <w:p w14:paraId="5B9D8404" w14:textId="77777777" w:rsidR="004F7BC0" w:rsidRDefault="004F7BC0" w:rsidP="00C05D5D">
      <w:pPr>
        <w:spacing w:line="360" w:lineRule="auto"/>
      </w:pPr>
    </w:p>
    <w:p w14:paraId="44DE6352" w14:textId="77777777" w:rsidR="004F7BC0" w:rsidRDefault="004F7BC0" w:rsidP="00C05D5D">
      <w:pPr>
        <w:spacing w:line="360" w:lineRule="auto"/>
      </w:pPr>
    </w:p>
    <w:p w14:paraId="229520C6" w14:textId="77777777" w:rsidR="004F7BC0" w:rsidRDefault="004F7BC0" w:rsidP="00C05D5D">
      <w:pPr>
        <w:spacing w:line="360" w:lineRule="auto"/>
      </w:pPr>
    </w:p>
    <w:p w14:paraId="4E17198E" w14:textId="77777777" w:rsidR="004F7BC0" w:rsidRDefault="004F7BC0" w:rsidP="00C05D5D">
      <w:pPr>
        <w:spacing w:line="360" w:lineRule="auto"/>
      </w:pPr>
    </w:p>
    <w:p w14:paraId="673C3D51" w14:textId="5E7B381C" w:rsidR="004F7BC0" w:rsidRDefault="004F7BC0" w:rsidP="00C05D5D">
      <w:pPr>
        <w:spacing w:line="360" w:lineRule="auto"/>
      </w:pPr>
    </w:p>
    <w:p w14:paraId="0D093960" w14:textId="77777777" w:rsidR="004F7BC0" w:rsidRDefault="004F7BC0" w:rsidP="00C05D5D">
      <w:pPr>
        <w:spacing w:line="360" w:lineRule="auto"/>
      </w:pPr>
    </w:p>
    <w:p w14:paraId="35EACF66" w14:textId="77777777" w:rsidR="004F7BC0" w:rsidRDefault="004F7BC0" w:rsidP="00C05D5D">
      <w:pPr>
        <w:spacing w:line="360" w:lineRule="auto"/>
      </w:pPr>
    </w:p>
    <w:p w14:paraId="0C234663" w14:textId="77777777" w:rsidR="004F7BC0" w:rsidRDefault="004F7BC0" w:rsidP="00C05D5D">
      <w:pPr>
        <w:spacing w:line="360" w:lineRule="auto"/>
      </w:pPr>
    </w:p>
    <w:p w14:paraId="404FFEA2" w14:textId="77777777" w:rsidR="004F7BC0" w:rsidDel="00C027A7" w:rsidRDefault="004F7BC0" w:rsidP="00C05D5D">
      <w:pPr>
        <w:spacing w:line="360" w:lineRule="auto"/>
        <w:rPr>
          <w:del w:id="1133" w:author="Holly Celina Mcqueary" w:date="2019-09-10T15:14:00Z"/>
        </w:rPr>
      </w:pPr>
    </w:p>
    <w:p w14:paraId="57E86F4E" w14:textId="77777777" w:rsidR="004F7BC0" w:rsidDel="00C027A7" w:rsidRDefault="004F7BC0" w:rsidP="00C05D5D">
      <w:pPr>
        <w:spacing w:line="360" w:lineRule="auto"/>
        <w:rPr>
          <w:del w:id="1134" w:author="Holly Celina Mcqueary" w:date="2019-09-10T15:14:00Z"/>
        </w:rPr>
      </w:pPr>
    </w:p>
    <w:p w14:paraId="0B02F71B" w14:textId="77777777" w:rsidR="004F7BC0" w:rsidDel="00C027A7" w:rsidRDefault="004F7BC0" w:rsidP="00C05D5D">
      <w:pPr>
        <w:spacing w:line="360" w:lineRule="auto"/>
        <w:rPr>
          <w:del w:id="1135" w:author="Holly Celina Mcqueary" w:date="2019-09-10T15:14:00Z"/>
        </w:rPr>
      </w:pPr>
    </w:p>
    <w:p w14:paraId="0BCE6C47" w14:textId="77777777" w:rsidR="004F7BC0" w:rsidDel="00C027A7" w:rsidRDefault="004F7BC0" w:rsidP="00C05D5D">
      <w:pPr>
        <w:spacing w:line="360" w:lineRule="auto"/>
        <w:rPr>
          <w:del w:id="1136" w:author="Holly Celina Mcqueary" w:date="2019-09-10T15:14:00Z"/>
        </w:rPr>
      </w:pPr>
    </w:p>
    <w:p w14:paraId="091C8C61" w14:textId="77777777" w:rsidR="004F7BC0" w:rsidDel="00C027A7" w:rsidRDefault="004F7BC0" w:rsidP="00C05D5D">
      <w:pPr>
        <w:spacing w:line="360" w:lineRule="auto"/>
        <w:rPr>
          <w:del w:id="1137" w:author="Holly Celina Mcqueary" w:date="2019-09-10T15:14:00Z"/>
        </w:rPr>
      </w:pPr>
    </w:p>
    <w:p w14:paraId="27421BA3" w14:textId="77777777" w:rsidR="004F7BC0" w:rsidDel="00C027A7" w:rsidRDefault="004F7BC0" w:rsidP="00C05D5D">
      <w:pPr>
        <w:spacing w:line="360" w:lineRule="auto"/>
        <w:rPr>
          <w:del w:id="1138" w:author="Holly Celina Mcqueary" w:date="2019-09-10T15:14:00Z"/>
        </w:rPr>
      </w:pPr>
    </w:p>
    <w:p w14:paraId="2E2B111C" w14:textId="77777777" w:rsidR="004F7BC0" w:rsidDel="00C027A7" w:rsidRDefault="004F7BC0" w:rsidP="00C05D5D">
      <w:pPr>
        <w:spacing w:line="360" w:lineRule="auto"/>
        <w:rPr>
          <w:del w:id="1139" w:author="Holly Celina Mcqueary" w:date="2019-09-10T15:14:00Z"/>
        </w:rPr>
      </w:pPr>
    </w:p>
    <w:p w14:paraId="453C314B" w14:textId="77777777" w:rsidR="004F7BC0" w:rsidDel="00C027A7" w:rsidRDefault="004F7BC0" w:rsidP="00C05D5D">
      <w:pPr>
        <w:spacing w:line="360" w:lineRule="auto"/>
        <w:rPr>
          <w:del w:id="1140" w:author="Holly Celina Mcqueary" w:date="2019-09-10T15:14:00Z"/>
        </w:rPr>
      </w:pPr>
    </w:p>
    <w:p w14:paraId="313BE715" w14:textId="77777777" w:rsidR="004F7BC0" w:rsidDel="00C027A7" w:rsidRDefault="004F7BC0" w:rsidP="00C05D5D">
      <w:pPr>
        <w:spacing w:line="360" w:lineRule="auto"/>
        <w:rPr>
          <w:del w:id="1141" w:author="Holly Celina Mcqueary" w:date="2019-09-10T15:14:00Z"/>
        </w:rPr>
      </w:pPr>
    </w:p>
    <w:p w14:paraId="621CEC7D" w14:textId="77777777" w:rsidR="004F7BC0" w:rsidDel="00C027A7" w:rsidRDefault="004F7BC0" w:rsidP="00C05D5D">
      <w:pPr>
        <w:spacing w:line="360" w:lineRule="auto"/>
        <w:rPr>
          <w:del w:id="1142" w:author="Holly Celina Mcqueary" w:date="2019-09-10T15:14:00Z"/>
        </w:rPr>
      </w:pPr>
    </w:p>
    <w:p w14:paraId="0AA96BC7" w14:textId="77777777" w:rsidR="004F7BC0" w:rsidDel="00C027A7" w:rsidRDefault="004F7BC0" w:rsidP="00C05D5D">
      <w:pPr>
        <w:spacing w:line="360" w:lineRule="auto"/>
        <w:rPr>
          <w:del w:id="1143" w:author="Holly Celina Mcqueary" w:date="2019-09-10T15:14:00Z"/>
        </w:rPr>
      </w:pPr>
    </w:p>
    <w:p w14:paraId="20986825" w14:textId="77777777" w:rsidR="004F7BC0" w:rsidRDefault="004F7BC0" w:rsidP="00C05D5D">
      <w:pPr>
        <w:spacing w:line="360" w:lineRule="auto"/>
      </w:pPr>
    </w:p>
    <w:p w14:paraId="11E0056C" w14:textId="6C75C838" w:rsidR="004F7BC0" w:rsidRDefault="00DA2406" w:rsidP="00C05D5D">
      <w:pPr>
        <w:spacing w:line="360" w:lineRule="auto"/>
      </w:pPr>
      <w:r w:rsidRPr="00DA2406">
        <w:rPr>
          <w:b/>
          <w:bCs/>
        </w:rPr>
        <w:lastRenderedPageBreak/>
        <w:t>Figure 10:</w:t>
      </w:r>
      <w:r>
        <w:t xml:space="preserve"> </w:t>
      </w:r>
      <w:r w:rsidR="00B436FF">
        <w:t>Hybrid e</w:t>
      </w:r>
      <w:r w:rsidR="004F7BC0">
        <w:t xml:space="preserve">uploid lines share a common gene expression signature, likely caused by mutation accumulation. </w:t>
      </w:r>
      <w:r w:rsidR="00B436FF">
        <w:t xml:space="preserve">GO analysis indicated that most of these genes are related to mitochondrial function. </w:t>
      </w:r>
    </w:p>
    <w:p w14:paraId="7D8EF145" w14:textId="32870C07" w:rsidR="00B436FF" w:rsidRDefault="00B436FF" w:rsidP="00C05D5D">
      <w:pPr>
        <w:spacing w:line="360" w:lineRule="auto"/>
      </w:pPr>
      <w:r>
        <w:t xml:space="preserve">** I still need to make one of these for lab strain samples. </w:t>
      </w:r>
    </w:p>
    <w:p w14:paraId="1FF0FF7D" w14:textId="7B8625BD" w:rsidR="008236D4" w:rsidRDefault="008236D4" w:rsidP="00C05D5D">
      <w:pPr>
        <w:spacing w:line="360" w:lineRule="auto"/>
      </w:pPr>
    </w:p>
    <w:p w14:paraId="6462C0DD" w14:textId="2989F037" w:rsidR="008236D4" w:rsidRDefault="008236D4" w:rsidP="00C05D5D">
      <w:pPr>
        <w:spacing w:line="360" w:lineRule="auto"/>
      </w:pPr>
      <w:r>
        <w:rPr>
          <w:noProof/>
        </w:rPr>
        <w:drawing>
          <wp:inline distT="0" distB="0" distL="0" distR="0" wp14:anchorId="189B6AF1" wp14:editId="2539819D">
            <wp:extent cx="6773122" cy="4842933"/>
            <wp:effectExtent l="0" t="0" r="8890" b="8890"/>
            <wp:docPr id="1" name="Chart 1">
              <a:extLst xmlns:a="http://schemas.openxmlformats.org/drawingml/2006/main">
                <a:ext uri="{FF2B5EF4-FFF2-40B4-BE49-F238E27FC236}">
                  <a16:creationId xmlns:a16="http://schemas.microsoft.com/office/drawing/2014/main" id="{6B8D59EA-61F1-1D42-B30A-483FB50D30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11CFC28" w14:textId="77777777" w:rsidR="00DA2406" w:rsidRDefault="00DA2406" w:rsidP="00C05D5D">
      <w:pPr>
        <w:spacing w:line="360" w:lineRule="auto"/>
      </w:pPr>
    </w:p>
    <w:p w14:paraId="2BD149C5" w14:textId="6EEFC110" w:rsidR="008236D4" w:rsidRDefault="00DA2406" w:rsidP="00C05D5D">
      <w:pPr>
        <w:spacing w:line="360" w:lineRule="auto"/>
      </w:pPr>
      <w:r w:rsidRPr="00DA2406">
        <w:rPr>
          <w:b/>
          <w:bCs/>
        </w:rPr>
        <w:t>Figure 11:</w:t>
      </w:r>
      <w:r>
        <w:t xml:space="preserve"> </w:t>
      </w:r>
      <w:r w:rsidR="008236D4">
        <w:t xml:space="preserve">Percentage of genes differentially expressed located on cis (aneuploid) chromosome and trans (non-aneuploid) chromosomes </w:t>
      </w:r>
    </w:p>
    <w:p w14:paraId="0E7B9A78" w14:textId="36F36145" w:rsidR="00CA6FD4" w:rsidRDefault="00CA6FD4" w:rsidP="00C05D5D">
      <w:pPr>
        <w:spacing w:line="360" w:lineRule="auto"/>
      </w:pPr>
    </w:p>
    <w:p w14:paraId="31E76CB5" w14:textId="00DD96B2" w:rsidR="00686FFE" w:rsidRDefault="00686FFE" w:rsidP="00C05D5D">
      <w:pPr>
        <w:spacing w:line="360" w:lineRule="auto"/>
      </w:pPr>
      <w:r>
        <w:rPr>
          <w:noProof/>
        </w:rPr>
        <w:lastRenderedPageBreak/>
        <w:drawing>
          <wp:inline distT="0" distB="0" distL="0" distR="0" wp14:anchorId="0333F63F" wp14:editId="4A07A737">
            <wp:extent cx="5943600" cy="3669665"/>
            <wp:effectExtent l="0" t="0" r="12700" b="13335"/>
            <wp:docPr id="2" name="Chart 2">
              <a:extLst xmlns:a="http://schemas.openxmlformats.org/drawingml/2006/main">
                <a:ext uri="{FF2B5EF4-FFF2-40B4-BE49-F238E27FC236}">
                  <a16:creationId xmlns:a16="http://schemas.microsoft.com/office/drawing/2014/main" id="{F04530FC-34FA-3547-9C5D-D924C2D0D6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D105977" w14:textId="37CC7BEA" w:rsidR="00B436FF" w:rsidRDefault="00B436FF" w:rsidP="00C05D5D">
      <w:pPr>
        <w:spacing w:line="360" w:lineRule="auto"/>
      </w:pPr>
      <w:r w:rsidRPr="00B436FF">
        <w:rPr>
          <w:b/>
          <w:bCs/>
        </w:rPr>
        <w:t>Figure 12:</w:t>
      </w:r>
      <w:r>
        <w:t xml:space="preserve"> </w:t>
      </w:r>
      <w:r w:rsidR="00686FFE">
        <w:t xml:space="preserve">Breakdown of genes on aneuploid chromosomes by compensation type. Shown is average percentage of genes on the given aneuploid chromosome. </w:t>
      </w:r>
      <w:r>
        <w:t xml:space="preserve">** I will likely redo this later and make it look better. </w:t>
      </w:r>
    </w:p>
    <w:p w14:paraId="3ABA950D" w14:textId="6CB07319" w:rsidR="003A658E" w:rsidRDefault="003A658E" w:rsidP="00C05D5D">
      <w:pPr>
        <w:spacing w:line="360" w:lineRule="auto"/>
      </w:pPr>
    </w:p>
    <w:p w14:paraId="483C7ABF" w14:textId="731316FD" w:rsidR="003A658E" w:rsidDel="00C027A7" w:rsidRDefault="003A658E" w:rsidP="00C05D5D">
      <w:pPr>
        <w:spacing w:line="360" w:lineRule="auto"/>
        <w:rPr>
          <w:del w:id="1144" w:author="Holly Celina Mcqueary" w:date="2019-09-10T15:15:00Z"/>
        </w:rPr>
      </w:pPr>
    </w:p>
    <w:p w14:paraId="2B919D0B" w14:textId="3E65ED0F" w:rsidR="003A658E" w:rsidDel="00C027A7" w:rsidRDefault="00953A16" w:rsidP="00C05D5D">
      <w:pPr>
        <w:spacing w:line="360" w:lineRule="auto"/>
        <w:rPr>
          <w:del w:id="1145" w:author="Holly Celina Mcqueary" w:date="2019-09-10T15:15:00Z"/>
        </w:rPr>
      </w:pPr>
      <w:del w:id="1146" w:author="Holly Celina Mcqueary" w:date="2019-09-10T15:15:00Z">
        <w:r w:rsidDel="00C027A7">
          <w:rPr>
            <w:noProof/>
          </w:rPr>
          <w:drawing>
            <wp:inline distT="0" distB="0" distL="0" distR="0" wp14:anchorId="03368CE0" wp14:editId="1EFD843A">
              <wp:extent cx="5539105"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ybridSamplesEuploidRatioDistrs.pdf"/>
                      <pic:cNvPicPr/>
                    </pic:nvPicPr>
                    <pic:blipFill>
                      <a:blip r:embed="rId50">
                        <a:extLst>
                          <a:ext uri="{28A0092B-C50C-407E-A947-70E740481C1C}">
                            <a14:useLocalDpi xmlns:a14="http://schemas.microsoft.com/office/drawing/2010/main" val="0"/>
                          </a:ext>
                        </a:extLst>
                      </a:blip>
                      <a:stretch>
                        <a:fillRect/>
                      </a:stretch>
                    </pic:blipFill>
                    <pic:spPr>
                      <a:xfrm>
                        <a:off x="0" y="0"/>
                        <a:ext cx="5539105" cy="8229600"/>
                      </a:xfrm>
                      <a:prstGeom prst="rect">
                        <a:avLst/>
                      </a:prstGeom>
                    </pic:spPr>
                  </pic:pic>
                </a:graphicData>
              </a:graphic>
            </wp:inline>
          </w:drawing>
        </w:r>
      </w:del>
    </w:p>
    <w:p w14:paraId="0C42811F" w14:textId="472F102E" w:rsidR="003A658E" w:rsidDel="00C027A7" w:rsidRDefault="003A658E" w:rsidP="00C05D5D">
      <w:pPr>
        <w:spacing w:line="360" w:lineRule="auto"/>
        <w:rPr>
          <w:del w:id="1147" w:author="Holly Celina Mcqueary" w:date="2019-09-10T15:15:00Z"/>
        </w:rPr>
      </w:pPr>
      <w:del w:id="1148" w:author="Holly Celina Mcqueary" w:date="2019-09-10T15:15:00Z">
        <w:r w:rsidDel="00C027A7">
          <w:delText>Figure 13: Ratio distribution of all genes for 5 euploid lines from the hybrid ancestor experiment. Red dotted line: average ratio compared to ancestor, black line: ratio of 1 (no change in dose compared to ancestor), green line: ratio of 0.5 compared to ancestor (expected for monosomic genes), magenta line: ratio of 1.5 compared to ancestor (expected for trisomic genes).</w:delText>
        </w:r>
      </w:del>
    </w:p>
    <w:p w14:paraId="6E6038BB" w14:textId="4F6BBEF4" w:rsidR="003A658E" w:rsidDel="00C027A7" w:rsidRDefault="00953A16">
      <w:pPr>
        <w:spacing w:line="360" w:lineRule="auto"/>
        <w:rPr>
          <w:del w:id="1149" w:author="Holly Celina Mcqueary" w:date="2019-09-10T15:15:00Z"/>
        </w:rPr>
      </w:pPr>
      <w:del w:id="1150" w:author="Holly Celina Mcqueary" w:date="2019-09-10T15:15:00Z">
        <w:r w:rsidDel="00C027A7">
          <w:rPr>
            <w:noProof/>
          </w:rPr>
          <w:drawing>
            <wp:inline distT="0" distB="0" distL="0" distR="0" wp14:anchorId="035C3CF2" wp14:editId="7E4DE9D0">
              <wp:extent cx="5943600" cy="63709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abSamplesEuploidRatioDistrs.pdf"/>
                      <pic:cNvPicPr/>
                    </pic:nvPicPr>
                    <pic:blipFill>
                      <a:blip r:embed="rId51">
                        <a:extLst>
                          <a:ext uri="{28A0092B-C50C-407E-A947-70E740481C1C}">
                            <a14:useLocalDpi xmlns:a14="http://schemas.microsoft.com/office/drawing/2010/main" val="0"/>
                          </a:ext>
                        </a:extLst>
                      </a:blip>
                      <a:stretch>
                        <a:fillRect/>
                      </a:stretch>
                    </pic:blipFill>
                    <pic:spPr>
                      <a:xfrm>
                        <a:off x="0" y="0"/>
                        <a:ext cx="5943600" cy="6370955"/>
                      </a:xfrm>
                      <a:prstGeom prst="rect">
                        <a:avLst/>
                      </a:prstGeom>
                    </pic:spPr>
                  </pic:pic>
                </a:graphicData>
              </a:graphic>
            </wp:inline>
          </w:drawing>
        </w:r>
      </w:del>
    </w:p>
    <w:p w14:paraId="7C6D6028" w14:textId="46E6907D" w:rsidR="003A658E" w:rsidDel="00C027A7" w:rsidRDefault="003A658E">
      <w:pPr>
        <w:spacing w:line="360" w:lineRule="auto"/>
        <w:rPr>
          <w:del w:id="1151" w:author="Holly Celina Mcqueary" w:date="2019-09-10T15:16:00Z"/>
        </w:rPr>
      </w:pPr>
      <w:del w:id="1152" w:author="Holly Celina Mcqueary" w:date="2019-09-10T15:15:00Z">
        <w:r w:rsidDel="00C027A7">
          <w:delText>Figure 14: Ratio distribution of all genes for 5 euploid lines from the lab strain ancestor experiment. Red dotted line: average ratio compared to ancestor, black line: ratio of 1 (no change in dose compared to ancestor), green line: ratio of 0.5 compared to ancestor (expected for monosomic genes), magenta line: ratio of 1.5 compared to ancestor (expected for trisomic genes).</w:delText>
        </w:r>
      </w:del>
    </w:p>
    <w:p w14:paraId="7B619804" w14:textId="1641D3F2" w:rsidR="003A658E" w:rsidDel="00C027A7" w:rsidRDefault="003A658E">
      <w:pPr>
        <w:spacing w:line="360" w:lineRule="auto"/>
        <w:rPr>
          <w:del w:id="1153" w:author="Holly Celina Mcqueary" w:date="2019-09-10T15:16:00Z"/>
        </w:rPr>
      </w:pPr>
    </w:p>
    <w:p w14:paraId="5C10FB97" w14:textId="766CAECC" w:rsidR="00686FFE" w:rsidDel="00C027A7" w:rsidRDefault="00686FFE">
      <w:pPr>
        <w:spacing w:line="360" w:lineRule="auto"/>
        <w:rPr>
          <w:del w:id="1154" w:author="Holly Celina Mcqueary" w:date="2019-09-10T15:16:00Z"/>
        </w:rPr>
      </w:pPr>
    </w:p>
    <w:p w14:paraId="34926866" w14:textId="427AB7AE" w:rsidR="0004630B" w:rsidDel="00C027A7" w:rsidRDefault="0004630B">
      <w:pPr>
        <w:spacing w:line="360" w:lineRule="auto"/>
        <w:rPr>
          <w:del w:id="1155" w:author="Holly Celina Mcqueary" w:date="2019-09-10T15:16:00Z"/>
        </w:rPr>
      </w:pPr>
    </w:p>
    <w:p w14:paraId="014FA10D" w14:textId="43BAC0E1" w:rsidR="0004630B" w:rsidDel="00C027A7" w:rsidRDefault="0004630B">
      <w:pPr>
        <w:spacing w:line="360" w:lineRule="auto"/>
        <w:rPr>
          <w:del w:id="1156" w:author="Holly Celina Mcqueary" w:date="2019-09-10T15:15:00Z"/>
        </w:rPr>
      </w:pPr>
      <w:del w:id="1157" w:author="Holly Celina Mcqueary" w:date="2019-09-10T15:15:00Z">
        <w:r w:rsidDel="00C027A7">
          <w:rPr>
            <w:noProof/>
          </w:rPr>
          <w:drawing>
            <wp:inline distT="0" distB="0" distL="0" distR="0" wp14:anchorId="6D0DCE09" wp14:editId="0E03002A">
              <wp:extent cx="5943600" cy="42913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romIcisAndTransRatioDistrs.pdf"/>
                      <pic:cNvPicPr/>
                    </pic:nvPicPr>
                    <pic:blipFill>
                      <a:blip r:embed="rId52">
                        <a:extLst>
                          <a:ext uri="{28A0092B-C50C-407E-A947-70E740481C1C}">
                            <a14:useLocalDpi xmlns:a14="http://schemas.microsoft.com/office/drawing/2010/main" val="0"/>
                          </a:ext>
                        </a:extLst>
                      </a:blip>
                      <a:stretch>
                        <a:fillRect/>
                      </a:stretch>
                    </pic:blipFill>
                    <pic:spPr>
                      <a:xfrm>
                        <a:off x="0" y="0"/>
                        <a:ext cx="5943600" cy="4291330"/>
                      </a:xfrm>
                      <a:prstGeom prst="rect">
                        <a:avLst/>
                      </a:prstGeom>
                    </pic:spPr>
                  </pic:pic>
                </a:graphicData>
              </a:graphic>
            </wp:inline>
          </w:drawing>
        </w:r>
      </w:del>
    </w:p>
    <w:p w14:paraId="7E22BC19" w14:textId="10C1EFD5" w:rsidR="00B854B9" w:rsidDel="00C027A7" w:rsidRDefault="00B854B9">
      <w:pPr>
        <w:spacing w:line="360" w:lineRule="auto"/>
        <w:rPr>
          <w:del w:id="1158" w:author="Holly Celina Mcqueary" w:date="2019-09-10T15:16:00Z"/>
        </w:rPr>
      </w:pPr>
      <w:del w:id="1159" w:author="Holly Celina Mcqueary" w:date="2019-09-10T15:15:00Z">
        <w:r w:rsidRPr="00015D1C" w:rsidDel="00C027A7">
          <w:rPr>
            <w:b/>
            <w:bCs/>
          </w:rPr>
          <w:delText xml:space="preserve">Figure </w:delText>
        </w:r>
        <w:r w:rsidDel="00C027A7">
          <w:rPr>
            <w:b/>
            <w:bCs/>
          </w:rPr>
          <w:delText>15</w:delText>
        </w:r>
        <w:r w:rsidRPr="00015D1C" w:rsidDel="00C027A7">
          <w:rPr>
            <w:b/>
            <w:bCs/>
          </w:rPr>
          <w:delText>:</w:delText>
        </w:r>
        <w:r w:rsidDel="00C027A7">
          <w:delText xml:space="preserve"> Ratio distribution of cis and trans genes for three lines aneuploid for chromosome I. Red dotted line: average ratio compared to ancestor, black line: ratio of 1 (no change in dose compared to ancestor), green line: ratio of 0.5 compared to ancestor (expected for monosomic genes), magenta line: ratio of 1.5 compared to ancestor (expected for trisomic genes).</w:delText>
        </w:r>
      </w:del>
      <w:del w:id="1160" w:author="Holly Celina Mcqueary" w:date="2019-09-10T15:16:00Z">
        <w:r w:rsidDel="00C027A7">
          <w:delText xml:space="preserve"> </w:delText>
        </w:r>
      </w:del>
    </w:p>
    <w:p w14:paraId="159C97D8" w14:textId="65B913F9" w:rsidR="0004630B" w:rsidDel="00C027A7" w:rsidRDefault="0004630B">
      <w:pPr>
        <w:spacing w:line="360" w:lineRule="auto"/>
        <w:rPr>
          <w:del w:id="1161" w:author="Holly Celina Mcqueary" w:date="2019-09-10T15:15:00Z"/>
        </w:rPr>
      </w:pPr>
    </w:p>
    <w:p w14:paraId="20554667" w14:textId="3FC3DD08" w:rsidR="00953A16" w:rsidDel="00C027A7" w:rsidRDefault="0004630B">
      <w:pPr>
        <w:spacing w:line="360" w:lineRule="auto"/>
        <w:rPr>
          <w:del w:id="1162" w:author="Holly Celina Mcqueary" w:date="2019-09-10T15:15:00Z"/>
          <w:b/>
          <w:bCs/>
        </w:rPr>
      </w:pPr>
      <w:del w:id="1163" w:author="Holly Celina Mcqueary" w:date="2019-09-10T15:15:00Z">
        <w:r w:rsidDel="00C027A7">
          <w:rPr>
            <w:noProof/>
          </w:rPr>
          <w:drawing>
            <wp:inline distT="0" distB="0" distL="0" distR="0" wp14:anchorId="534E199D" wp14:editId="056A1E36">
              <wp:extent cx="3808429" cy="730893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hromVcisTransGenesDistr.pdf"/>
                      <pic:cNvPicPr/>
                    </pic:nvPicPr>
                    <pic:blipFill>
                      <a:blip r:embed="rId53">
                        <a:extLst>
                          <a:ext uri="{28A0092B-C50C-407E-A947-70E740481C1C}">
                            <a14:useLocalDpi xmlns:a14="http://schemas.microsoft.com/office/drawing/2010/main" val="0"/>
                          </a:ext>
                        </a:extLst>
                      </a:blip>
                      <a:stretch>
                        <a:fillRect/>
                      </a:stretch>
                    </pic:blipFill>
                    <pic:spPr>
                      <a:xfrm>
                        <a:off x="0" y="0"/>
                        <a:ext cx="3814697" cy="7320963"/>
                      </a:xfrm>
                      <a:prstGeom prst="rect">
                        <a:avLst/>
                      </a:prstGeom>
                    </pic:spPr>
                  </pic:pic>
                </a:graphicData>
              </a:graphic>
            </wp:inline>
          </w:drawing>
        </w:r>
        <w:r w:rsidR="00B854B9" w:rsidRPr="00B854B9" w:rsidDel="00C027A7">
          <w:rPr>
            <w:b/>
            <w:bCs/>
          </w:rPr>
          <w:delText xml:space="preserve"> </w:delText>
        </w:r>
      </w:del>
    </w:p>
    <w:p w14:paraId="02CAA56F" w14:textId="1D9F39E1" w:rsidR="00B854B9" w:rsidDel="00C027A7" w:rsidRDefault="00B854B9">
      <w:pPr>
        <w:spacing w:line="360" w:lineRule="auto"/>
        <w:rPr>
          <w:del w:id="1164" w:author="Holly Celina Mcqueary" w:date="2019-09-10T15:15:00Z"/>
        </w:rPr>
      </w:pPr>
      <w:del w:id="1165" w:author="Holly Celina Mcqueary" w:date="2019-09-10T15:15:00Z">
        <w:r w:rsidRPr="00015D1C" w:rsidDel="00C027A7">
          <w:rPr>
            <w:b/>
            <w:bCs/>
          </w:rPr>
          <w:delText xml:space="preserve">Figure </w:delText>
        </w:r>
        <w:r w:rsidDel="00C027A7">
          <w:rPr>
            <w:b/>
            <w:bCs/>
          </w:rPr>
          <w:delText>16</w:delText>
        </w:r>
        <w:r w:rsidRPr="00015D1C" w:rsidDel="00C027A7">
          <w:rPr>
            <w:b/>
            <w:bCs/>
          </w:rPr>
          <w:delText>:</w:delText>
        </w:r>
        <w:r w:rsidDel="00C027A7">
          <w:delText xml:space="preserve"> Ratio distribution of cis and trans genes for four lines aneuploid for chromosome V. Red dotted line: average ratio compared to ancestor, black line: ratio of 1 (no change in dose compared to ancestor), green line: ratio of 0.5 compared to ancestor (expected for monosomic genes), magenta line: ratio of 1.5 compared to ancestor (expected for trisomic genes). </w:delText>
        </w:r>
      </w:del>
    </w:p>
    <w:p w14:paraId="1ECEBDDF" w14:textId="5E918A9E" w:rsidR="00FD4C17" w:rsidDel="00C027A7" w:rsidRDefault="00FD4C17">
      <w:pPr>
        <w:spacing w:line="360" w:lineRule="auto"/>
        <w:rPr>
          <w:del w:id="1166" w:author="Holly Celina Mcqueary" w:date="2019-09-10T15:16:00Z"/>
        </w:rPr>
      </w:pPr>
      <w:del w:id="1167" w:author="Holly Celina Mcqueary" w:date="2019-09-10T15:15:00Z">
        <w:r w:rsidDel="00C027A7">
          <w:rPr>
            <w:noProof/>
          </w:rPr>
          <w:drawing>
            <wp:inline distT="0" distB="0" distL="0" distR="0" wp14:anchorId="385A0DC1" wp14:editId="1BB22559">
              <wp:extent cx="5943600" cy="54679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VIIcisTransGenesDistr.pdf"/>
                      <pic:cNvPicPr/>
                    </pic:nvPicPr>
                    <pic:blipFill>
                      <a:blip r:embed="rId54">
                        <a:extLst>
                          <a:ext uri="{28A0092B-C50C-407E-A947-70E740481C1C}">
                            <a14:useLocalDpi xmlns:a14="http://schemas.microsoft.com/office/drawing/2010/main" val="0"/>
                          </a:ext>
                        </a:extLst>
                      </a:blip>
                      <a:stretch>
                        <a:fillRect/>
                      </a:stretch>
                    </pic:blipFill>
                    <pic:spPr>
                      <a:xfrm>
                        <a:off x="0" y="0"/>
                        <a:ext cx="5943600" cy="5467985"/>
                      </a:xfrm>
                      <a:prstGeom prst="rect">
                        <a:avLst/>
                      </a:prstGeom>
                    </pic:spPr>
                  </pic:pic>
                </a:graphicData>
              </a:graphic>
            </wp:inline>
          </w:drawing>
        </w:r>
      </w:del>
    </w:p>
    <w:p w14:paraId="0B797B99" w14:textId="32BAF40C" w:rsidR="0004630B" w:rsidDel="00C027A7" w:rsidRDefault="0004630B">
      <w:pPr>
        <w:spacing w:line="360" w:lineRule="auto"/>
        <w:rPr>
          <w:del w:id="1168" w:author="Holly Celina Mcqueary" w:date="2019-09-10T15:16:00Z"/>
        </w:rPr>
      </w:pPr>
    </w:p>
    <w:p w14:paraId="571352CB" w14:textId="1DA303AE" w:rsidR="00FD4C17" w:rsidDel="00C027A7" w:rsidRDefault="00FD4C17">
      <w:pPr>
        <w:spacing w:line="360" w:lineRule="auto"/>
        <w:rPr>
          <w:del w:id="1169" w:author="Holly Celina Mcqueary" w:date="2019-09-10T15:16:00Z"/>
        </w:rPr>
      </w:pPr>
      <w:del w:id="1170" w:author="Holly Celina Mcqueary" w:date="2019-09-10T15:16:00Z">
        <w:r w:rsidRPr="00015D1C" w:rsidDel="00C027A7">
          <w:rPr>
            <w:b/>
            <w:bCs/>
          </w:rPr>
          <w:delText xml:space="preserve">Figure </w:delText>
        </w:r>
        <w:r w:rsidDel="00C027A7">
          <w:rPr>
            <w:b/>
            <w:bCs/>
          </w:rPr>
          <w:delText>17</w:delText>
        </w:r>
        <w:r w:rsidRPr="00015D1C" w:rsidDel="00C027A7">
          <w:rPr>
            <w:b/>
            <w:bCs/>
          </w:rPr>
          <w:delText>:</w:delText>
        </w:r>
        <w:r w:rsidDel="00C027A7">
          <w:delText xml:space="preserve"> Ratio distribution of cis and trans genes for two lines aneuploid for chromosome VII. Red dotted line: average ratio compared to ancestor, black line: ratio of 1 (no change in dose compared to ancestor), green line: ratio of 0.5 compared to ancestor (expected for monosomic genes), magenta line: ratio of 1.5 compared to ancestor (expected for trisomic genes). </w:delText>
        </w:r>
      </w:del>
    </w:p>
    <w:p w14:paraId="26FBD349" w14:textId="4857CE34" w:rsidR="0004630B" w:rsidDel="00C027A7" w:rsidRDefault="0004630B">
      <w:pPr>
        <w:spacing w:line="360" w:lineRule="auto"/>
        <w:rPr>
          <w:del w:id="1171" w:author="Holly Celina Mcqueary" w:date="2019-09-10T15:16:00Z"/>
        </w:rPr>
      </w:pPr>
    </w:p>
    <w:p w14:paraId="0A54510C" w14:textId="6B8E72B6" w:rsidR="00CA6FD4" w:rsidDel="00C027A7" w:rsidRDefault="000A30FB">
      <w:pPr>
        <w:spacing w:line="360" w:lineRule="auto"/>
        <w:rPr>
          <w:del w:id="1172" w:author="Holly Celina Mcqueary" w:date="2019-09-10T15:16:00Z"/>
        </w:rPr>
      </w:pPr>
      <w:del w:id="1173" w:author="Holly Celina Mcqueary" w:date="2019-09-10T15:16:00Z">
        <w:r w:rsidDel="00C027A7">
          <w:rPr>
            <w:noProof/>
          </w:rPr>
          <w:drawing>
            <wp:inline distT="0" distB="0" distL="0" distR="0" wp14:anchorId="0F468FA5" wp14:editId="1FF374D4">
              <wp:extent cx="4402318" cy="6155361"/>
              <wp:effectExtent l="0" t="0" r="508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hromIXcisTransGenesDistr.pdf"/>
                      <pic:cNvPicPr/>
                    </pic:nvPicPr>
                    <pic:blipFill>
                      <a:blip r:embed="rId55">
                        <a:extLst>
                          <a:ext uri="{28A0092B-C50C-407E-A947-70E740481C1C}">
                            <a14:useLocalDpi xmlns:a14="http://schemas.microsoft.com/office/drawing/2010/main" val="0"/>
                          </a:ext>
                        </a:extLst>
                      </a:blip>
                      <a:stretch>
                        <a:fillRect/>
                      </a:stretch>
                    </pic:blipFill>
                    <pic:spPr>
                      <a:xfrm>
                        <a:off x="0" y="0"/>
                        <a:ext cx="4405481" cy="6159784"/>
                      </a:xfrm>
                      <a:prstGeom prst="rect">
                        <a:avLst/>
                      </a:prstGeom>
                    </pic:spPr>
                  </pic:pic>
                </a:graphicData>
              </a:graphic>
            </wp:inline>
          </w:drawing>
        </w:r>
      </w:del>
    </w:p>
    <w:p w14:paraId="58120961" w14:textId="70032906" w:rsidR="000A30FB" w:rsidDel="00C027A7" w:rsidRDefault="000A30FB">
      <w:pPr>
        <w:spacing w:line="360" w:lineRule="auto"/>
        <w:rPr>
          <w:del w:id="1174" w:author="Holly Celina Mcqueary" w:date="2019-09-10T15:16:00Z"/>
        </w:rPr>
      </w:pPr>
      <w:del w:id="1175" w:author="Holly Celina Mcqueary" w:date="2019-09-10T15:16:00Z">
        <w:r w:rsidRPr="00015D1C" w:rsidDel="00C027A7">
          <w:rPr>
            <w:b/>
            <w:bCs/>
          </w:rPr>
          <w:delText xml:space="preserve">Figure </w:delText>
        </w:r>
        <w:r w:rsidDel="00C027A7">
          <w:rPr>
            <w:b/>
            <w:bCs/>
          </w:rPr>
          <w:delText>18</w:delText>
        </w:r>
        <w:r w:rsidRPr="00015D1C" w:rsidDel="00C027A7">
          <w:rPr>
            <w:b/>
            <w:bCs/>
          </w:rPr>
          <w:delText>:</w:delText>
        </w:r>
        <w:r w:rsidDel="00C027A7">
          <w:delText xml:space="preserve"> Ratio distribution of cis and trans genes for two lines aneuploid for chromosome IX. Red dotted line: average ratio compared to ancestor, black line: ratio of 1 (no change in dose compared to ancestor), green line: ratio of 0.5 compared to ancestor (expected for monosomic genes), magenta line: ratio of 1.5 compared to ancestor (expected for trisomic genes). </w:delText>
        </w:r>
      </w:del>
    </w:p>
    <w:p w14:paraId="1EECCD51" w14:textId="6FFF765D" w:rsidR="000A30FB" w:rsidDel="00C027A7" w:rsidRDefault="000A30FB">
      <w:pPr>
        <w:spacing w:line="360" w:lineRule="auto"/>
        <w:rPr>
          <w:del w:id="1176" w:author="Holly Celina Mcqueary" w:date="2019-09-10T15:16:00Z"/>
        </w:rPr>
      </w:pPr>
    </w:p>
    <w:p w14:paraId="2B9B0746" w14:textId="366CC632" w:rsidR="000A30FB" w:rsidDel="00C027A7" w:rsidRDefault="000A30FB">
      <w:pPr>
        <w:spacing w:line="360" w:lineRule="auto"/>
        <w:rPr>
          <w:del w:id="1177" w:author="Holly Celina Mcqueary" w:date="2019-09-10T15:16:00Z"/>
        </w:rPr>
      </w:pPr>
    </w:p>
    <w:p w14:paraId="1998AD40" w14:textId="05FC421C" w:rsidR="00250787" w:rsidDel="00C027A7" w:rsidRDefault="00250787">
      <w:pPr>
        <w:spacing w:line="360" w:lineRule="auto"/>
        <w:rPr>
          <w:del w:id="1178" w:author="Holly Celina Mcqueary" w:date="2019-09-10T15:16:00Z"/>
        </w:rPr>
      </w:pPr>
    </w:p>
    <w:p w14:paraId="376C180B" w14:textId="3980ECC3" w:rsidR="00250787" w:rsidDel="00C027A7" w:rsidRDefault="00250787">
      <w:pPr>
        <w:spacing w:line="360" w:lineRule="auto"/>
        <w:rPr>
          <w:del w:id="1179" w:author="Holly Celina Mcqueary" w:date="2019-09-10T15:16:00Z"/>
        </w:rPr>
      </w:pPr>
      <w:del w:id="1180" w:author="Holly Celina Mcqueary" w:date="2019-09-10T15:16:00Z">
        <w:r w:rsidDel="00C027A7">
          <w:rPr>
            <w:noProof/>
          </w:rPr>
          <w:drawing>
            <wp:inline distT="0" distB="0" distL="0" distR="0" wp14:anchorId="72C67958" wp14:editId="66C47E86">
              <wp:extent cx="5298393" cy="2727880"/>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hromXcisTransGenesDistr.pdf"/>
                      <pic:cNvPicPr/>
                    </pic:nvPicPr>
                    <pic:blipFill>
                      <a:blip r:embed="rId56">
                        <a:extLst>
                          <a:ext uri="{28A0092B-C50C-407E-A947-70E740481C1C}">
                            <a14:useLocalDpi xmlns:a14="http://schemas.microsoft.com/office/drawing/2010/main" val="0"/>
                          </a:ext>
                        </a:extLst>
                      </a:blip>
                      <a:stretch>
                        <a:fillRect/>
                      </a:stretch>
                    </pic:blipFill>
                    <pic:spPr>
                      <a:xfrm>
                        <a:off x="0" y="0"/>
                        <a:ext cx="5305734" cy="2731660"/>
                      </a:xfrm>
                      <a:prstGeom prst="rect">
                        <a:avLst/>
                      </a:prstGeom>
                    </pic:spPr>
                  </pic:pic>
                </a:graphicData>
              </a:graphic>
            </wp:inline>
          </w:drawing>
        </w:r>
      </w:del>
    </w:p>
    <w:p w14:paraId="17BC72EB" w14:textId="18B8DFEE" w:rsidR="00250787" w:rsidDel="00C027A7" w:rsidRDefault="00250787">
      <w:pPr>
        <w:spacing w:line="360" w:lineRule="auto"/>
        <w:rPr>
          <w:del w:id="1181" w:author="Holly Celina Mcqueary" w:date="2019-09-10T15:16:00Z"/>
        </w:rPr>
      </w:pPr>
      <w:del w:id="1182" w:author="Holly Celina Mcqueary" w:date="2019-09-10T15:16:00Z">
        <w:r w:rsidRPr="00015D1C" w:rsidDel="00C027A7">
          <w:rPr>
            <w:b/>
            <w:bCs/>
          </w:rPr>
          <w:delText xml:space="preserve">Figure </w:delText>
        </w:r>
        <w:r w:rsidDel="00C027A7">
          <w:rPr>
            <w:b/>
            <w:bCs/>
          </w:rPr>
          <w:delText>19</w:delText>
        </w:r>
        <w:r w:rsidRPr="00015D1C" w:rsidDel="00C027A7">
          <w:rPr>
            <w:b/>
            <w:bCs/>
          </w:rPr>
          <w:delText>:</w:delText>
        </w:r>
        <w:r w:rsidDel="00C027A7">
          <w:delText xml:space="preserve"> Ratio distribution of cis and trans genes for two lines aneuploid for chromosome X. Red dotted line: average ratio compared to ancestor, black line: ratio of 1 (no change in dose compared to ancestor), green line: ratio of 0.5 compared to ancestor (expected for monosomic genes), magenta line: ratio of 1.5 compared to ancestor (expected for trisomic genes). </w:delText>
        </w:r>
      </w:del>
    </w:p>
    <w:p w14:paraId="0908CB8B" w14:textId="107FAB6A" w:rsidR="00250787" w:rsidDel="00C027A7" w:rsidRDefault="00250787">
      <w:pPr>
        <w:spacing w:line="360" w:lineRule="auto"/>
        <w:rPr>
          <w:del w:id="1183" w:author="Holly Celina Mcqueary" w:date="2019-09-10T15:16:00Z"/>
        </w:rPr>
      </w:pPr>
    </w:p>
    <w:p w14:paraId="50A56062" w14:textId="0CDFCE17" w:rsidR="00250787" w:rsidDel="00C027A7" w:rsidRDefault="00DE6819">
      <w:pPr>
        <w:spacing w:line="360" w:lineRule="auto"/>
        <w:rPr>
          <w:del w:id="1184" w:author="Holly Celina Mcqueary" w:date="2019-09-10T15:16:00Z"/>
        </w:rPr>
      </w:pPr>
      <w:del w:id="1185" w:author="Holly Celina Mcqueary" w:date="2019-09-10T15:16:00Z">
        <w:r w:rsidDel="00C027A7">
          <w:rPr>
            <w:noProof/>
          </w:rPr>
          <w:drawing>
            <wp:inline distT="0" distB="0" distL="0" distR="0" wp14:anchorId="0A70C79A" wp14:editId="5471FAB9">
              <wp:extent cx="5943600" cy="56686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XIIRatioDists.pdf"/>
                      <pic:cNvPicPr/>
                    </pic:nvPicPr>
                    <pic:blipFill>
                      <a:blip r:embed="rId57">
                        <a:extLst>
                          <a:ext uri="{28A0092B-C50C-407E-A947-70E740481C1C}">
                            <a14:useLocalDpi xmlns:a14="http://schemas.microsoft.com/office/drawing/2010/main" val="0"/>
                          </a:ext>
                        </a:extLst>
                      </a:blip>
                      <a:stretch>
                        <a:fillRect/>
                      </a:stretch>
                    </pic:blipFill>
                    <pic:spPr>
                      <a:xfrm>
                        <a:off x="0" y="0"/>
                        <a:ext cx="5943600" cy="5668645"/>
                      </a:xfrm>
                      <a:prstGeom prst="rect">
                        <a:avLst/>
                      </a:prstGeom>
                    </pic:spPr>
                  </pic:pic>
                </a:graphicData>
              </a:graphic>
            </wp:inline>
          </w:drawing>
        </w:r>
      </w:del>
    </w:p>
    <w:p w14:paraId="75619754" w14:textId="5965E7BE" w:rsidR="00DE6819" w:rsidDel="00C027A7" w:rsidRDefault="00DE6819">
      <w:pPr>
        <w:spacing w:line="360" w:lineRule="auto"/>
        <w:rPr>
          <w:del w:id="1186" w:author="Holly Celina Mcqueary" w:date="2019-09-10T15:16:00Z"/>
        </w:rPr>
      </w:pPr>
      <w:del w:id="1187" w:author="Holly Celina Mcqueary" w:date="2019-09-10T15:16:00Z">
        <w:r w:rsidRPr="00015D1C" w:rsidDel="00C027A7">
          <w:rPr>
            <w:b/>
            <w:bCs/>
          </w:rPr>
          <w:delText xml:space="preserve">Figure </w:delText>
        </w:r>
        <w:r w:rsidDel="00C027A7">
          <w:rPr>
            <w:b/>
            <w:bCs/>
          </w:rPr>
          <w:delText>20</w:delText>
        </w:r>
        <w:r w:rsidRPr="00015D1C" w:rsidDel="00C027A7">
          <w:rPr>
            <w:b/>
            <w:bCs/>
          </w:rPr>
          <w:delText>:</w:delText>
        </w:r>
        <w:r w:rsidDel="00C027A7">
          <w:delText xml:space="preserve"> Ratio distribution of cis and trans genes for two lines aneuploid for chromosome XII. Red dotted line: average ratio compared to ancestor, black line: ratio of 1 (no change in dose compared to ancestor), green line: ratio of 0.5 compared to ancestor (expected for monosomic genes), magenta line: ratio of 1.5 compared to ancestor (expected for trisomic genes). </w:delText>
        </w:r>
      </w:del>
    </w:p>
    <w:p w14:paraId="04A12176" w14:textId="35785817" w:rsidR="00DE6819" w:rsidDel="00C027A7" w:rsidRDefault="00DE6819">
      <w:pPr>
        <w:spacing w:line="360" w:lineRule="auto"/>
        <w:rPr>
          <w:del w:id="1188" w:author="Holly Celina Mcqueary" w:date="2019-09-10T15:16:00Z"/>
        </w:rPr>
      </w:pPr>
    </w:p>
    <w:p w14:paraId="2420DD15" w14:textId="64D82BB1" w:rsidR="004E6D8E" w:rsidDel="00C027A7" w:rsidRDefault="004E6D8E">
      <w:pPr>
        <w:spacing w:line="360" w:lineRule="auto"/>
        <w:rPr>
          <w:del w:id="1189" w:author="Holly Celina Mcqueary" w:date="2019-09-10T15:16:00Z"/>
        </w:rPr>
      </w:pPr>
      <w:del w:id="1190" w:author="Holly Celina Mcqueary" w:date="2019-09-10T15:16:00Z">
        <w:r w:rsidDel="00C027A7">
          <w:rPr>
            <w:noProof/>
          </w:rPr>
          <w:drawing>
            <wp:inline distT="0" distB="0" distL="0" distR="0" wp14:anchorId="231E3C56" wp14:editId="19B4CCFC">
              <wp:extent cx="5943600" cy="5627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hromXIVRatioDists.pdf"/>
                      <pic:cNvPicPr/>
                    </pic:nvPicPr>
                    <pic:blipFill>
                      <a:blip r:embed="rId58">
                        <a:extLst>
                          <a:ext uri="{28A0092B-C50C-407E-A947-70E740481C1C}">
                            <a14:useLocalDpi xmlns:a14="http://schemas.microsoft.com/office/drawing/2010/main" val="0"/>
                          </a:ext>
                        </a:extLst>
                      </a:blip>
                      <a:stretch>
                        <a:fillRect/>
                      </a:stretch>
                    </pic:blipFill>
                    <pic:spPr>
                      <a:xfrm>
                        <a:off x="0" y="0"/>
                        <a:ext cx="5943600" cy="5627370"/>
                      </a:xfrm>
                      <a:prstGeom prst="rect">
                        <a:avLst/>
                      </a:prstGeom>
                    </pic:spPr>
                  </pic:pic>
                </a:graphicData>
              </a:graphic>
            </wp:inline>
          </w:drawing>
        </w:r>
      </w:del>
    </w:p>
    <w:p w14:paraId="78D9991C" w14:textId="2B2C086A" w:rsidR="004E6D8E" w:rsidDel="00C027A7" w:rsidRDefault="004E6D8E">
      <w:pPr>
        <w:spacing w:line="360" w:lineRule="auto"/>
        <w:rPr>
          <w:del w:id="1191" w:author="Holly Celina Mcqueary" w:date="2019-09-10T15:16:00Z"/>
        </w:rPr>
      </w:pPr>
      <w:del w:id="1192" w:author="Holly Celina Mcqueary" w:date="2019-09-10T15:16:00Z">
        <w:r w:rsidRPr="00015D1C" w:rsidDel="00C027A7">
          <w:rPr>
            <w:b/>
            <w:bCs/>
          </w:rPr>
          <w:delText xml:space="preserve">Figure </w:delText>
        </w:r>
        <w:r w:rsidDel="00C027A7">
          <w:rPr>
            <w:b/>
            <w:bCs/>
          </w:rPr>
          <w:delText>2</w:delText>
        </w:r>
        <w:r w:rsidR="00486FC7" w:rsidDel="00C027A7">
          <w:rPr>
            <w:b/>
            <w:bCs/>
          </w:rPr>
          <w:delText>1</w:delText>
        </w:r>
        <w:r w:rsidRPr="00015D1C" w:rsidDel="00C027A7">
          <w:rPr>
            <w:b/>
            <w:bCs/>
          </w:rPr>
          <w:delText>:</w:delText>
        </w:r>
        <w:r w:rsidDel="00C027A7">
          <w:delText xml:space="preserve"> Ratio distribution of cis and trans genes for two lines aneuploid for chromosome XIV. Red dotted line: average ratio compared to ancestor, black line: ratio of 1 (no change in dose compared to ancestor), green line: ratio of 0.5 compared to ancestor (expected for monosomic genes), magenta line: ratio of 1.5 compared to ancestor (expected for trisomic genes). </w:delText>
        </w:r>
      </w:del>
    </w:p>
    <w:p w14:paraId="770355C2" w14:textId="67415A4A" w:rsidR="00DE6819" w:rsidDel="00C027A7" w:rsidRDefault="00486FC7">
      <w:pPr>
        <w:spacing w:line="360" w:lineRule="auto"/>
        <w:rPr>
          <w:del w:id="1193" w:author="Holly Celina Mcqueary" w:date="2019-09-10T15:16:00Z"/>
        </w:rPr>
      </w:pPr>
      <w:del w:id="1194" w:author="Holly Celina Mcqueary" w:date="2019-09-10T15:16:00Z">
        <w:r w:rsidDel="00C027A7">
          <w:rPr>
            <w:noProof/>
          </w:rPr>
          <w:drawing>
            <wp:inline distT="0" distB="0" distL="0" distR="0" wp14:anchorId="7C578F48" wp14:editId="63081AD3">
              <wp:extent cx="5943600" cy="272796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hromXVRatioDistrs.pdf"/>
                      <pic:cNvPicPr/>
                    </pic:nvPicPr>
                    <pic:blipFill>
                      <a:blip r:embed="rId59">
                        <a:extLst>
                          <a:ext uri="{28A0092B-C50C-407E-A947-70E740481C1C}">
                            <a14:useLocalDpi xmlns:a14="http://schemas.microsoft.com/office/drawing/2010/main" val="0"/>
                          </a:ext>
                        </a:extLst>
                      </a:blip>
                      <a:stretch>
                        <a:fillRect/>
                      </a:stretch>
                    </pic:blipFill>
                    <pic:spPr>
                      <a:xfrm>
                        <a:off x="0" y="0"/>
                        <a:ext cx="5943600" cy="2727960"/>
                      </a:xfrm>
                      <a:prstGeom prst="rect">
                        <a:avLst/>
                      </a:prstGeom>
                    </pic:spPr>
                  </pic:pic>
                </a:graphicData>
              </a:graphic>
            </wp:inline>
          </w:drawing>
        </w:r>
      </w:del>
    </w:p>
    <w:p w14:paraId="17B03E72" w14:textId="42FB944C" w:rsidR="00486FC7" w:rsidDel="00C027A7" w:rsidRDefault="00486FC7">
      <w:pPr>
        <w:spacing w:line="360" w:lineRule="auto"/>
        <w:rPr>
          <w:del w:id="1195" w:author="Holly Celina Mcqueary" w:date="2019-09-10T15:16:00Z"/>
        </w:rPr>
      </w:pPr>
      <w:del w:id="1196" w:author="Holly Celina Mcqueary" w:date="2019-09-10T15:16:00Z">
        <w:r w:rsidRPr="00015D1C" w:rsidDel="00C027A7">
          <w:rPr>
            <w:b/>
            <w:bCs/>
          </w:rPr>
          <w:delText xml:space="preserve">Figure </w:delText>
        </w:r>
        <w:r w:rsidDel="00C027A7">
          <w:rPr>
            <w:b/>
            <w:bCs/>
          </w:rPr>
          <w:delText>22</w:delText>
        </w:r>
        <w:r w:rsidRPr="00015D1C" w:rsidDel="00C027A7">
          <w:rPr>
            <w:b/>
            <w:bCs/>
          </w:rPr>
          <w:delText>:</w:delText>
        </w:r>
        <w:r w:rsidDel="00C027A7">
          <w:delText xml:space="preserve"> Ratio distribution of cis and trans genes for one sample aneuploid for chromosome XV. Red dotted line: average ratio compared to ancestor, black line: ratio of 1 (no change in dose compared to ancestor), green line: ratio of 0.5 compared to ancestor (expected for monosomic genes), magenta line: ratio of 1.5 compared to ancestor (expected for trisomic genes). </w:delText>
        </w:r>
      </w:del>
    </w:p>
    <w:p w14:paraId="649D1835" w14:textId="4874F95B" w:rsidR="00486FC7" w:rsidDel="00C027A7" w:rsidRDefault="001F7CF1">
      <w:pPr>
        <w:spacing w:line="360" w:lineRule="auto"/>
        <w:rPr>
          <w:del w:id="1197" w:author="Holly Celina Mcqueary" w:date="2019-09-10T15:16:00Z"/>
        </w:rPr>
      </w:pPr>
      <w:del w:id="1198" w:author="Holly Celina Mcqueary" w:date="2019-09-10T15:16:00Z">
        <w:r w:rsidDel="00C027A7">
          <w:rPr>
            <w:noProof/>
          </w:rPr>
          <w:drawing>
            <wp:inline distT="0" distB="0" distL="0" distR="0" wp14:anchorId="715FDC2C" wp14:editId="3767988F">
              <wp:extent cx="5943600" cy="5800725"/>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hromXVIRatioDistrs.pdf"/>
                      <pic:cNvPicPr/>
                    </pic:nvPicPr>
                    <pic:blipFill>
                      <a:blip r:embed="rId60">
                        <a:extLst>
                          <a:ext uri="{28A0092B-C50C-407E-A947-70E740481C1C}">
                            <a14:useLocalDpi xmlns:a14="http://schemas.microsoft.com/office/drawing/2010/main" val="0"/>
                          </a:ext>
                        </a:extLst>
                      </a:blip>
                      <a:stretch>
                        <a:fillRect/>
                      </a:stretch>
                    </pic:blipFill>
                    <pic:spPr>
                      <a:xfrm>
                        <a:off x="0" y="0"/>
                        <a:ext cx="5943600" cy="5800725"/>
                      </a:xfrm>
                      <a:prstGeom prst="rect">
                        <a:avLst/>
                      </a:prstGeom>
                    </pic:spPr>
                  </pic:pic>
                </a:graphicData>
              </a:graphic>
            </wp:inline>
          </w:drawing>
        </w:r>
      </w:del>
    </w:p>
    <w:p w14:paraId="27B7A718" w14:textId="2C0586C8" w:rsidR="001F7CF1" w:rsidRDefault="001F7CF1" w:rsidP="00C027A7">
      <w:pPr>
        <w:spacing w:line="360" w:lineRule="auto"/>
      </w:pPr>
      <w:del w:id="1199" w:author="Holly Celina Mcqueary" w:date="2019-09-10T15:16:00Z">
        <w:r w:rsidRPr="00015D1C" w:rsidDel="00C027A7">
          <w:rPr>
            <w:b/>
            <w:bCs/>
          </w:rPr>
          <w:delText xml:space="preserve">Figure </w:delText>
        </w:r>
        <w:r w:rsidDel="00C027A7">
          <w:rPr>
            <w:b/>
            <w:bCs/>
          </w:rPr>
          <w:delText>23</w:delText>
        </w:r>
        <w:r w:rsidRPr="00015D1C" w:rsidDel="00C027A7">
          <w:rPr>
            <w:b/>
            <w:bCs/>
          </w:rPr>
          <w:delText>:</w:delText>
        </w:r>
        <w:r w:rsidDel="00C027A7">
          <w:delText xml:space="preserve"> Ratio distribution of cis and trans genes for two lines aneuploid for chromosome XVI. Red dotted line: average ratio compared to ancestor, black line: ratio of 1 (no change in dose compared to ancestor), green line: ratio of 0.5 compared to ancestor (expected for monosomic genes), magenta line: ratio of 1.5 compared to ancestor (expected for trisomic genes).</w:delText>
        </w:r>
      </w:del>
      <w:r>
        <w:t xml:space="preserve"> </w:t>
      </w:r>
    </w:p>
    <w:p w14:paraId="3C927BFF" w14:textId="77777777" w:rsidR="001F7CF1" w:rsidRDefault="001F7CF1" w:rsidP="00C05D5D">
      <w:pPr>
        <w:spacing w:line="360" w:lineRule="auto"/>
      </w:pPr>
    </w:p>
    <w:p w14:paraId="0CF28BAA" w14:textId="5C8501DA" w:rsidR="00DE6819" w:rsidRDefault="00985EE6" w:rsidP="00C05D5D">
      <w:pPr>
        <w:spacing w:line="360" w:lineRule="auto"/>
      </w:pPr>
      <w:r>
        <w:rPr>
          <w:noProof/>
        </w:rPr>
        <w:lastRenderedPageBreak/>
        <w:drawing>
          <wp:inline distT="0" distB="0" distL="0" distR="0" wp14:anchorId="1B603BFE" wp14:editId="3C7C900B">
            <wp:extent cx="5943600" cy="3966210"/>
            <wp:effectExtent l="0" t="0" r="12700" b="8890"/>
            <wp:docPr id="28" name="Chart 28">
              <a:extLst xmlns:a="http://schemas.openxmlformats.org/drawingml/2006/main">
                <a:ext uri="{FF2B5EF4-FFF2-40B4-BE49-F238E27FC236}">
                  <a16:creationId xmlns:a16="http://schemas.microsoft.com/office/drawing/2014/main" id="{37EFC732-60DC-D94D-A41F-CF54777D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75A4FA3C" w14:textId="677A1867" w:rsidR="00985EE6" w:rsidRDefault="00985EE6" w:rsidP="00C05D5D">
      <w:pPr>
        <w:spacing w:line="360" w:lineRule="auto"/>
      </w:pPr>
      <w:r w:rsidRPr="000A2DAA">
        <w:rPr>
          <w:b/>
          <w:bCs/>
        </w:rPr>
        <w:t>Figure 24:</w:t>
      </w:r>
      <w:r>
        <w:t xml:space="preserve"> Plot indicating the average number of differentially expressed environmental response (ESR) genes in the aneuploid lines, arranged by chromosome. Plot also indicates the number of shared ESR genes between samples that are aneuploid for the same chromosome (genetic background and ploidy not taken into account). </w:t>
      </w:r>
      <w:r w:rsidR="000A2DAA">
        <w:t xml:space="preserve">Chromosomes with no bars were not sampled in our analyses. </w:t>
      </w:r>
    </w:p>
    <w:p w14:paraId="6F85ED00" w14:textId="32012F5E" w:rsidR="000A2DAA" w:rsidRDefault="000A2DAA" w:rsidP="004353CF">
      <w:pPr>
        <w:spacing w:line="360" w:lineRule="auto"/>
      </w:pPr>
    </w:p>
    <w:p w14:paraId="22693CC8" w14:textId="77777777" w:rsidR="00A40538" w:rsidRPr="00496D59" w:rsidRDefault="00A40538" w:rsidP="00A40538">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46EAD452" wp14:editId="39E02DFF">
            <wp:extent cx="5943600" cy="4296410"/>
            <wp:effectExtent l="0" t="0" r="12700" b="8890"/>
            <wp:docPr id="32" name="Chart 32">
              <a:extLst xmlns:a="http://schemas.openxmlformats.org/drawingml/2006/main">
                <a:ext uri="{FF2B5EF4-FFF2-40B4-BE49-F238E27FC236}">
                  <a16:creationId xmlns:a16="http://schemas.microsoft.com/office/drawing/2014/main" id="{3FB9A6A8-74CB-AC4A-BC9B-484975A81B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A4D7BBB" w14:textId="77777777" w:rsidR="00A40538" w:rsidRPr="00496D59" w:rsidRDefault="00A40538" w:rsidP="00A40538">
      <w:pPr>
        <w:spacing w:line="360" w:lineRule="auto"/>
        <w:rPr>
          <w:rFonts w:ascii="Arial" w:hAnsi="Arial" w:cs="Arial"/>
          <w:sz w:val="22"/>
          <w:szCs w:val="22"/>
        </w:rPr>
      </w:pPr>
      <w:r w:rsidRPr="00496D59">
        <w:rPr>
          <w:rFonts w:ascii="Arial" w:hAnsi="Arial" w:cs="Arial"/>
          <w:noProof/>
          <w:sz w:val="22"/>
          <w:szCs w:val="22"/>
        </w:rPr>
        <w:drawing>
          <wp:inline distT="0" distB="0" distL="0" distR="0" wp14:anchorId="6851722A" wp14:editId="1795AFFE">
            <wp:extent cx="5888052" cy="3144520"/>
            <wp:effectExtent l="0" t="0" r="17780" b="17780"/>
            <wp:docPr id="33" name="Chart 33">
              <a:extLst xmlns:a="http://schemas.openxmlformats.org/drawingml/2006/main">
                <a:ext uri="{FF2B5EF4-FFF2-40B4-BE49-F238E27FC236}">
                  <a16:creationId xmlns:a16="http://schemas.microsoft.com/office/drawing/2014/main" id="{05BCACAD-0D37-704B-AFC0-61ECE3BBC9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9907BD1" w14:textId="77777777" w:rsidR="00A40538" w:rsidRPr="00496D59" w:rsidRDefault="00A40538" w:rsidP="00A40538">
      <w:pPr>
        <w:spacing w:line="360" w:lineRule="auto"/>
        <w:rPr>
          <w:rFonts w:ascii="Arial" w:hAnsi="Arial" w:cs="Arial"/>
          <w:sz w:val="22"/>
          <w:szCs w:val="22"/>
        </w:rPr>
      </w:pPr>
      <w:r w:rsidRPr="00496D59">
        <w:rPr>
          <w:rFonts w:ascii="Arial" w:hAnsi="Arial" w:cs="Arial"/>
          <w:b/>
          <w:bCs/>
          <w:sz w:val="22"/>
          <w:szCs w:val="22"/>
        </w:rPr>
        <w:t>Figure 25:</w:t>
      </w:r>
      <w:r w:rsidRPr="00496D59">
        <w:rPr>
          <w:rFonts w:ascii="Arial" w:hAnsi="Arial" w:cs="Arial"/>
          <w:sz w:val="22"/>
          <w:szCs w:val="22"/>
        </w:rPr>
        <w:t xml:space="preserve"> Pie chart indicating the percentage of genes falling into various GO categories for ESR genes differentially expressed in hybrid euploid samples. </w:t>
      </w:r>
    </w:p>
    <w:p w14:paraId="728301A3" w14:textId="77777777" w:rsidR="00A40538" w:rsidRDefault="00A40538" w:rsidP="00C05D5D">
      <w:pPr>
        <w:spacing w:line="360" w:lineRule="auto"/>
      </w:pPr>
    </w:p>
    <w:p w14:paraId="23FAAE6B" w14:textId="77777777" w:rsidR="009C5977" w:rsidRPr="009C5977" w:rsidRDefault="00CA6FD4" w:rsidP="009C5977">
      <w:pPr>
        <w:pStyle w:val="EndNoteBibliography"/>
        <w:ind w:left="720" w:hanging="720"/>
        <w:rPr>
          <w:noProof/>
        </w:rPr>
      </w:pPr>
      <w:r>
        <w:fldChar w:fldCharType="begin"/>
      </w:r>
      <w:r>
        <w:instrText xml:space="preserve"> ADDIN EN.REFLIST </w:instrText>
      </w:r>
      <w:r>
        <w:fldChar w:fldCharType="separate"/>
      </w:r>
      <w:r w:rsidR="009C5977" w:rsidRPr="009C5977">
        <w:rPr>
          <w:noProof/>
        </w:rPr>
        <w:t>Anders, K. R., J. R. Kudrna, K. E. Keller, B. Kinghorn, E. M. Miller</w:t>
      </w:r>
      <w:r w:rsidR="009C5977" w:rsidRPr="009C5977">
        <w:rPr>
          <w:i/>
          <w:noProof/>
        </w:rPr>
        <w:t xml:space="preserve"> et al.</w:t>
      </w:r>
      <w:r w:rsidR="009C5977" w:rsidRPr="009C5977">
        <w:rPr>
          <w:noProof/>
        </w:rPr>
        <w:t>, 2009 A strategy for constructing aneuploid yeast strains by transient nondisjunction of a target chromosome. BMC Genet 10</w:t>
      </w:r>
      <w:r w:rsidR="009C5977" w:rsidRPr="009C5977">
        <w:rPr>
          <w:b/>
          <w:noProof/>
        </w:rPr>
        <w:t>:</w:t>
      </w:r>
      <w:r w:rsidR="009C5977" w:rsidRPr="009C5977">
        <w:rPr>
          <w:noProof/>
        </w:rPr>
        <w:t xml:space="preserve"> 36.</w:t>
      </w:r>
    </w:p>
    <w:p w14:paraId="6F4E7705" w14:textId="77777777" w:rsidR="009C5977" w:rsidRPr="009C5977" w:rsidRDefault="009C5977" w:rsidP="009C5977">
      <w:pPr>
        <w:pStyle w:val="EndNoteBibliography"/>
        <w:ind w:left="720" w:hanging="720"/>
        <w:rPr>
          <w:noProof/>
        </w:rPr>
      </w:pPr>
      <w:r w:rsidRPr="009C5977">
        <w:rPr>
          <w:noProof/>
        </w:rPr>
        <w:t>Anders, S., P. T. Pyl and W. Huber, 2015 HTSeq—a Python framework to work with high-throughput sequencing data. Bioinformatics 31</w:t>
      </w:r>
      <w:r w:rsidRPr="009C5977">
        <w:rPr>
          <w:b/>
          <w:noProof/>
        </w:rPr>
        <w:t>:</w:t>
      </w:r>
      <w:r w:rsidRPr="009C5977">
        <w:rPr>
          <w:noProof/>
        </w:rPr>
        <w:t xml:space="preserve"> 166-169.</w:t>
      </w:r>
    </w:p>
    <w:p w14:paraId="7EF9F1FC" w14:textId="77777777" w:rsidR="009C5977" w:rsidRPr="009C5977" w:rsidRDefault="009C5977" w:rsidP="009C5977">
      <w:pPr>
        <w:pStyle w:val="EndNoteBibliography"/>
        <w:ind w:left="720" w:hanging="720"/>
        <w:rPr>
          <w:noProof/>
        </w:rPr>
      </w:pPr>
      <w:r w:rsidRPr="009C5977">
        <w:rPr>
          <w:noProof/>
        </w:rPr>
        <w:t>Anderson, M. Z., A. Saha, A. Haseeb and R. J. Bennett, 2017 A chromosome 4 trisomy contributes to increased fluconazole resistance in a clinical isolate of Candida albicans. Microbiology 163</w:t>
      </w:r>
      <w:r w:rsidRPr="009C5977">
        <w:rPr>
          <w:b/>
          <w:noProof/>
        </w:rPr>
        <w:t>:</w:t>
      </w:r>
      <w:r w:rsidRPr="009C5977">
        <w:rPr>
          <w:noProof/>
        </w:rPr>
        <w:t xml:space="preserve"> 856-865.</w:t>
      </w:r>
    </w:p>
    <w:p w14:paraId="0CCBF21B" w14:textId="77777777" w:rsidR="009C5977" w:rsidRPr="009C5977" w:rsidRDefault="009C5977" w:rsidP="009C5977">
      <w:pPr>
        <w:pStyle w:val="EndNoteBibliography"/>
        <w:ind w:left="720" w:hanging="720"/>
        <w:rPr>
          <w:noProof/>
        </w:rPr>
      </w:pPr>
      <w:r w:rsidRPr="009C5977">
        <w:rPr>
          <w:noProof/>
        </w:rPr>
        <w:t>Audrey P Gasch, J. H., Michael A Newton, Maria Sardi, Mun Yong, Zhishi Wang, 2016 Further support for aneuploidy tolerance in wild yeast and effects of dosage compensation on gene copy-number evolution. eLIFE 5</w:t>
      </w:r>
      <w:r w:rsidRPr="009C5977">
        <w:rPr>
          <w:b/>
          <w:noProof/>
        </w:rPr>
        <w:t>:</w:t>
      </w:r>
      <w:r w:rsidRPr="009C5977">
        <w:rPr>
          <w:noProof/>
        </w:rPr>
        <w:t xml:space="preserve"> 1-12.</w:t>
      </w:r>
    </w:p>
    <w:p w14:paraId="65AFCF64" w14:textId="77777777" w:rsidR="009C5977" w:rsidRPr="009C5977" w:rsidRDefault="009C5977" w:rsidP="009C5977">
      <w:pPr>
        <w:pStyle w:val="EndNoteBibliography"/>
        <w:ind w:left="720" w:hanging="720"/>
        <w:rPr>
          <w:noProof/>
        </w:rPr>
      </w:pPr>
      <w:r w:rsidRPr="009C5977">
        <w:rPr>
          <w:noProof/>
        </w:rPr>
        <w:t>Birchler, J. A., J. Hiebert and K. Paigen, 1990 Analysis of autosomal dosage compensation involving the alcohol dehydrogenase locus in Drosophila melanogaster. Genetics 124</w:t>
      </w:r>
      <w:r w:rsidRPr="009C5977">
        <w:rPr>
          <w:b/>
          <w:noProof/>
        </w:rPr>
        <w:t>:</w:t>
      </w:r>
      <w:r w:rsidRPr="009C5977">
        <w:rPr>
          <w:noProof/>
        </w:rPr>
        <w:t xml:space="preserve"> 677-686.</w:t>
      </w:r>
    </w:p>
    <w:p w14:paraId="571A699D" w14:textId="77777777" w:rsidR="009C5977" w:rsidRPr="009C5977" w:rsidRDefault="009C5977" w:rsidP="009C5977">
      <w:pPr>
        <w:pStyle w:val="EndNoteBibliography"/>
        <w:ind w:left="720" w:hanging="720"/>
        <w:rPr>
          <w:noProof/>
        </w:rPr>
      </w:pPr>
      <w:r w:rsidRPr="009C5977">
        <w:rPr>
          <w:noProof/>
        </w:rPr>
        <w:t>Birchler, J. A., and K. J. Newton, 1981 Modulation of protein levels in chromosomal dosage series of maize: the biochemical basis of aneuploid syndromes. Genetics 99</w:t>
      </w:r>
      <w:r w:rsidRPr="009C5977">
        <w:rPr>
          <w:b/>
          <w:noProof/>
        </w:rPr>
        <w:t>:</w:t>
      </w:r>
      <w:r w:rsidRPr="009C5977">
        <w:rPr>
          <w:noProof/>
        </w:rPr>
        <w:t xml:space="preserve"> 247-266.</w:t>
      </w:r>
    </w:p>
    <w:p w14:paraId="1DA0F390" w14:textId="77777777" w:rsidR="009C5977" w:rsidRPr="009C5977" w:rsidRDefault="009C5977" w:rsidP="009C5977">
      <w:pPr>
        <w:pStyle w:val="EndNoteBibliography"/>
        <w:ind w:left="720" w:hanging="720"/>
        <w:rPr>
          <w:noProof/>
        </w:rPr>
      </w:pPr>
      <w:r w:rsidRPr="009C5977">
        <w:rPr>
          <w:noProof/>
        </w:rPr>
        <w:t>Bonney, M. E., H. Moriya and A. Amon, 2015 Aneuploid proliferation defects in yeast are not driven by copy number changes of a few dosage-sensitive genes. Genes &amp; development 29</w:t>
      </w:r>
      <w:r w:rsidRPr="009C5977">
        <w:rPr>
          <w:b/>
          <w:noProof/>
        </w:rPr>
        <w:t>:</w:t>
      </w:r>
      <w:r w:rsidRPr="009C5977">
        <w:rPr>
          <w:noProof/>
        </w:rPr>
        <w:t xml:space="preserve"> 898-903.</w:t>
      </w:r>
    </w:p>
    <w:p w14:paraId="708731B5" w14:textId="77777777" w:rsidR="009C5977" w:rsidRPr="009C5977" w:rsidRDefault="009C5977" w:rsidP="009C5977">
      <w:pPr>
        <w:pStyle w:val="EndNoteBibliography"/>
        <w:ind w:left="720" w:hanging="720"/>
        <w:rPr>
          <w:noProof/>
        </w:rPr>
      </w:pPr>
      <w:r w:rsidRPr="009C5977">
        <w:rPr>
          <w:noProof/>
        </w:rPr>
        <w:t>Campbell, D., J. S. Doctor, J. H. Feuersanger and M. M. Doolittle, 1981 Differential mitotic stability of yeast disomes derived from triploid meiosis. Genetics 98</w:t>
      </w:r>
      <w:r w:rsidRPr="009C5977">
        <w:rPr>
          <w:b/>
          <w:noProof/>
        </w:rPr>
        <w:t>:</w:t>
      </w:r>
      <w:r w:rsidRPr="009C5977">
        <w:rPr>
          <w:noProof/>
        </w:rPr>
        <w:t xml:space="preserve"> 239-255.</w:t>
      </w:r>
    </w:p>
    <w:p w14:paraId="3C4CBE33" w14:textId="77777777" w:rsidR="009C5977" w:rsidRPr="009C5977" w:rsidRDefault="009C5977" w:rsidP="009C5977">
      <w:pPr>
        <w:pStyle w:val="EndNoteBibliography"/>
        <w:ind w:left="720" w:hanging="720"/>
        <w:rPr>
          <w:noProof/>
        </w:rPr>
      </w:pPr>
      <w:r w:rsidRPr="009C5977">
        <w:rPr>
          <w:noProof/>
        </w:rPr>
        <w:t>Carlson M, M. B., 2015 TxDb.Scerevisiae.UCSC.sacCer3.sgdGene: Annotation package for TxDb object(s). R package version 3.2.2.</w:t>
      </w:r>
    </w:p>
    <w:p w14:paraId="3E04649D" w14:textId="77777777" w:rsidR="009C5977" w:rsidRPr="009C5977" w:rsidRDefault="009C5977" w:rsidP="009C5977">
      <w:pPr>
        <w:pStyle w:val="EndNoteBibliography"/>
        <w:ind w:left="720" w:hanging="720"/>
        <w:rPr>
          <w:noProof/>
        </w:rPr>
      </w:pPr>
      <w:r w:rsidRPr="009C5977">
        <w:rPr>
          <w:noProof/>
        </w:rPr>
        <w:t>Chandler, C. H., 2017 When and why does sex chromosome dosage compensation evolve? Ann N Y Acad Sci 1389</w:t>
      </w:r>
      <w:r w:rsidRPr="009C5977">
        <w:rPr>
          <w:b/>
          <w:noProof/>
        </w:rPr>
        <w:t>:</w:t>
      </w:r>
      <w:r w:rsidRPr="009C5977">
        <w:rPr>
          <w:noProof/>
        </w:rPr>
        <w:t xml:space="preserve"> 37-51.</w:t>
      </w:r>
    </w:p>
    <w:p w14:paraId="5581FC59" w14:textId="77777777" w:rsidR="009C5977" w:rsidRPr="009C5977" w:rsidRDefault="009C5977" w:rsidP="009C5977">
      <w:pPr>
        <w:pStyle w:val="EndNoteBibliography"/>
        <w:ind w:left="720" w:hanging="720"/>
        <w:rPr>
          <w:noProof/>
        </w:rPr>
      </w:pPr>
      <w:r w:rsidRPr="009C5977">
        <w:rPr>
          <w:noProof/>
        </w:rPr>
        <w:t>Charlesworth, B., 1991 The evolution of sex chromosomes. Science 251</w:t>
      </w:r>
      <w:r w:rsidRPr="009C5977">
        <w:rPr>
          <w:b/>
          <w:noProof/>
        </w:rPr>
        <w:t>:</w:t>
      </w:r>
      <w:r w:rsidRPr="009C5977">
        <w:rPr>
          <w:noProof/>
        </w:rPr>
        <w:t xml:space="preserve"> 1030-1033.</w:t>
      </w:r>
    </w:p>
    <w:p w14:paraId="75C04AEB" w14:textId="77777777" w:rsidR="009C5977" w:rsidRPr="009C5977" w:rsidRDefault="009C5977" w:rsidP="009C5977">
      <w:pPr>
        <w:pStyle w:val="EndNoteBibliography"/>
        <w:ind w:left="720" w:hanging="720"/>
        <w:rPr>
          <w:noProof/>
        </w:rPr>
      </w:pPr>
      <w:r w:rsidRPr="009C5977">
        <w:rPr>
          <w:noProof/>
        </w:rPr>
        <w:t>Chen, Z. X., and B. Oliver, 2015 X Chromosome and Autosome Dosage Responses in Drosophila melanogaster Heads. G3 (Bethesda) 5</w:t>
      </w:r>
      <w:r w:rsidRPr="009C5977">
        <w:rPr>
          <w:b/>
          <w:noProof/>
        </w:rPr>
        <w:t>:</w:t>
      </w:r>
      <w:r w:rsidRPr="009C5977">
        <w:rPr>
          <w:noProof/>
        </w:rPr>
        <w:t xml:space="preserve"> 1057-1063.</w:t>
      </w:r>
    </w:p>
    <w:p w14:paraId="006CC016" w14:textId="77777777" w:rsidR="009C5977" w:rsidRPr="009C5977" w:rsidRDefault="009C5977" w:rsidP="009C5977">
      <w:pPr>
        <w:pStyle w:val="EndNoteBibliography"/>
        <w:ind w:left="720" w:hanging="720"/>
        <w:rPr>
          <w:noProof/>
        </w:rPr>
      </w:pPr>
      <w:r w:rsidRPr="009C5977">
        <w:rPr>
          <w:noProof/>
        </w:rPr>
        <w:t>Devlin, R. H., D. G. Holm and T. A. Grigliatti, 1982 Autosomal dosage compensation Drosophila melanogaster strains trisomic for the left arm of chromosome 2. Proc Natl Acad Sci U S A 79</w:t>
      </w:r>
      <w:r w:rsidRPr="009C5977">
        <w:rPr>
          <w:b/>
          <w:noProof/>
        </w:rPr>
        <w:t>:</w:t>
      </w:r>
      <w:r w:rsidRPr="009C5977">
        <w:rPr>
          <w:noProof/>
        </w:rPr>
        <w:t xml:space="preserve"> 1200-1204.</w:t>
      </w:r>
    </w:p>
    <w:p w14:paraId="01BBB794" w14:textId="77777777" w:rsidR="009C5977" w:rsidRPr="009C5977" w:rsidRDefault="009C5977" w:rsidP="009C5977">
      <w:pPr>
        <w:pStyle w:val="EndNoteBibliography"/>
        <w:ind w:left="720" w:hanging="720"/>
        <w:rPr>
          <w:noProof/>
        </w:rPr>
      </w:pPr>
      <w:r w:rsidRPr="009C5977">
        <w:rPr>
          <w:noProof/>
        </w:rPr>
        <w:t>Dumetz, F., H. Imamura, M. Sanders, V. Seblova, J. Myskova</w:t>
      </w:r>
      <w:r w:rsidRPr="009C5977">
        <w:rPr>
          <w:i/>
          <w:noProof/>
        </w:rPr>
        <w:t xml:space="preserve"> et al.</w:t>
      </w:r>
      <w:r w:rsidRPr="009C5977">
        <w:rPr>
          <w:noProof/>
        </w:rPr>
        <w:t>, 2017 Modulation of aneuploidy in Leishmania donovani during adaptation to different in vitro and in vivo environments and its impact on gene expression. MBio 8</w:t>
      </w:r>
      <w:r w:rsidRPr="009C5977">
        <w:rPr>
          <w:b/>
          <w:noProof/>
        </w:rPr>
        <w:t>:</w:t>
      </w:r>
      <w:r w:rsidRPr="009C5977">
        <w:rPr>
          <w:noProof/>
        </w:rPr>
        <w:t xml:space="preserve"> e00599-00517.</w:t>
      </w:r>
    </w:p>
    <w:p w14:paraId="20CD9AE1" w14:textId="77777777" w:rsidR="009C5977" w:rsidRPr="009C5977" w:rsidRDefault="009C5977" w:rsidP="009C5977">
      <w:pPr>
        <w:pStyle w:val="EndNoteBibliography"/>
        <w:ind w:left="720" w:hanging="720"/>
        <w:rPr>
          <w:noProof/>
        </w:rPr>
      </w:pPr>
      <w:r w:rsidRPr="009C5977">
        <w:rPr>
          <w:noProof/>
        </w:rPr>
        <w:t>Eduardo M Torres, M. S., Angelika Amon, 2016 No current evidence for widespread dosage compensation in S. cerevisiae. eLIFE 5</w:t>
      </w:r>
      <w:r w:rsidRPr="009C5977">
        <w:rPr>
          <w:b/>
          <w:noProof/>
        </w:rPr>
        <w:t>:</w:t>
      </w:r>
      <w:r w:rsidRPr="009C5977">
        <w:rPr>
          <w:noProof/>
        </w:rPr>
        <w:t xml:space="preserve"> 1-19.</w:t>
      </w:r>
    </w:p>
    <w:p w14:paraId="278232C2" w14:textId="77777777" w:rsidR="009C5977" w:rsidRPr="009C5977" w:rsidRDefault="009C5977" w:rsidP="009C5977">
      <w:pPr>
        <w:pStyle w:val="EndNoteBibliography"/>
        <w:ind w:left="720" w:hanging="720"/>
        <w:rPr>
          <w:noProof/>
        </w:rPr>
      </w:pPr>
      <w:r w:rsidRPr="009C5977">
        <w:rPr>
          <w:noProof/>
        </w:rPr>
        <w:t>Gasch, A. P., P. T. Spellman, C. M. Kao, O. Carmel-Harel, M. B. Eisen</w:t>
      </w:r>
      <w:r w:rsidRPr="009C5977">
        <w:rPr>
          <w:i/>
          <w:noProof/>
        </w:rPr>
        <w:t xml:space="preserve"> et al.</w:t>
      </w:r>
      <w:r w:rsidRPr="009C5977">
        <w:rPr>
          <w:noProof/>
        </w:rPr>
        <w:t>, 2000 Genomic expression programs in the response of yeast cells to environmental changes. Molecular biology of the cell 11</w:t>
      </w:r>
      <w:r w:rsidRPr="009C5977">
        <w:rPr>
          <w:b/>
          <w:noProof/>
        </w:rPr>
        <w:t>:</w:t>
      </w:r>
      <w:r w:rsidRPr="009C5977">
        <w:rPr>
          <w:noProof/>
        </w:rPr>
        <w:t xml:space="preserve"> 4241-4257.</w:t>
      </w:r>
    </w:p>
    <w:p w14:paraId="02B5AFDA" w14:textId="77777777" w:rsidR="009C5977" w:rsidRPr="009C5977" w:rsidRDefault="009C5977" w:rsidP="009C5977">
      <w:pPr>
        <w:pStyle w:val="EndNoteBibliography"/>
        <w:ind w:left="720" w:hanging="720"/>
        <w:rPr>
          <w:noProof/>
        </w:rPr>
      </w:pPr>
      <w:r w:rsidRPr="009C5977">
        <w:rPr>
          <w:noProof/>
        </w:rPr>
        <w:t>Guo, M., D. Davis and J. A. Birchler, 1996 Dosage effects on gene expression in a maize ploidy series. Genetics 142</w:t>
      </w:r>
      <w:r w:rsidRPr="009C5977">
        <w:rPr>
          <w:b/>
          <w:noProof/>
        </w:rPr>
        <w:t>:</w:t>
      </w:r>
      <w:r w:rsidRPr="009C5977">
        <w:rPr>
          <w:noProof/>
        </w:rPr>
        <w:t xml:space="preserve"> 1349-1355.</w:t>
      </w:r>
    </w:p>
    <w:p w14:paraId="56E674D6" w14:textId="77777777" w:rsidR="009C5977" w:rsidRPr="009C5977" w:rsidRDefault="009C5977" w:rsidP="009C5977">
      <w:pPr>
        <w:pStyle w:val="EndNoteBibliography"/>
        <w:ind w:left="720" w:hanging="720"/>
        <w:rPr>
          <w:noProof/>
        </w:rPr>
      </w:pPr>
      <w:r w:rsidRPr="009C5977">
        <w:rPr>
          <w:noProof/>
        </w:rPr>
        <w:lastRenderedPageBreak/>
        <w:t>Hangnoh Lee, D.-Y. C., Cale Whitworth, Robert Eisman, Melissa Phelps, John Roote, Thomas Kaufman, Kevin Cook, Steven Russell, Teresa Przytycka, Brian Oliver, 2016 Effects of Gene Dose, Chromatin, and Network Topology on Expression in Drosophila melanogaster. PLoS Genetics 12.</w:t>
      </w:r>
    </w:p>
    <w:p w14:paraId="0ED1E57A" w14:textId="77777777" w:rsidR="009C5977" w:rsidRPr="009C5977" w:rsidRDefault="009C5977" w:rsidP="009C5977">
      <w:pPr>
        <w:pStyle w:val="EndNoteBibliography"/>
        <w:ind w:left="720" w:hanging="720"/>
        <w:rPr>
          <w:noProof/>
        </w:rPr>
      </w:pPr>
      <w:r w:rsidRPr="009C5977">
        <w:rPr>
          <w:noProof/>
        </w:rPr>
        <w:t>Hassold, T., and P. Hunt, 2001 To err (meiotically) is human: the genesis of human aneuploidy. Nature Reviews Genetics 2</w:t>
      </w:r>
      <w:r w:rsidRPr="009C5977">
        <w:rPr>
          <w:b/>
          <w:noProof/>
        </w:rPr>
        <w:t>:</w:t>
      </w:r>
      <w:r w:rsidRPr="009C5977">
        <w:rPr>
          <w:noProof/>
        </w:rPr>
        <w:t xml:space="preserve"> 280.</w:t>
      </w:r>
    </w:p>
    <w:p w14:paraId="16E0882F" w14:textId="77777777" w:rsidR="009C5977" w:rsidRPr="009C5977" w:rsidRDefault="009C5977" w:rsidP="009C5977">
      <w:pPr>
        <w:pStyle w:val="EndNoteBibliography"/>
        <w:ind w:left="720" w:hanging="720"/>
        <w:rPr>
          <w:noProof/>
        </w:rPr>
      </w:pPr>
      <w:r w:rsidRPr="009C5977">
        <w:rPr>
          <w:noProof/>
        </w:rPr>
        <w:t>James Hose, C. M. Y., Maria Sardi, Zhishi Wang, Michael A Newton, Audrey P Gasch, 2015 Dosage compensation can buffer copy-number variation in yeast. eLIFE 4</w:t>
      </w:r>
      <w:r w:rsidRPr="009C5977">
        <w:rPr>
          <w:b/>
          <w:noProof/>
        </w:rPr>
        <w:t>:</w:t>
      </w:r>
      <w:r w:rsidRPr="009C5977">
        <w:rPr>
          <w:noProof/>
        </w:rPr>
        <w:t xml:space="preserve"> 1-27.</w:t>
      </w:r>
    </w:p>
    <w:p w14:paraId="49A13D2A" w14:textId="77777777" w:rsidR="009C5977" w:rsidRPr="009C5977" w:rsidRDefault="009C5977" w:rsidP="009C5977">
      <w:pPr>
        <w:pStyle w:val="EndNoteBibliography"/>
        <w:ind w:left="720" w:hanging="720"/>
        <w:rPr>
          <w:noProof/>
        </w:rPr>
      </w:pPr>
      <w:r w:rsidRPr="009C5977">
        <w:rPr>
          <w:noProof/>
        </w:rPr>
        <w:t>Kaya, A., M. V. Gerashchenko, I. Seim, J. Labarre, M. B. Toledano</w:t>
      </w:r>
      <w:r w:rsidRPr="009C5977">
        <w:rPr>
          <w:i/>
          <w:noProof/>
        </w:rPr>
        <w:t xml:space="preserve"> et al.</w:t>
      </w:r>
      <w:r w:rsidRPr="009C5977">
        <w:rPr>
          <w:noProof/>
        </w:rPr>
        <w:t>, 2015 Adaptive aneuploidy protects against thiol peroxidase deficiency by increasing respiration via key mitochondrial proteins. Proc Natl Acad Sci U S A 112</w:t>
      </w:r>
      <w:r w:rsidRPr="009C5977">
        <w:rPr>
          <w:b/>
          <w:noProof/>
        </w:rPr>
        <w:t>:</w:t>
      </w:r>
      <w:r w:rsidRPr="009C5977">
        <w:rPr>
          <w:noProof/>
        </w:rPr>
        <w:t xml:space="preserve"> 10685-10690.</w:t>
      </w:r>
    </w:p>
    <w:p w14:paraId="72290B58" w14:textId="77777777" w:rsidR="009C5977" w:rsidRPr="009C5977" w:rsidRDefault="009C5977" w:rsidP="009C5977">
      <w:pPr>
        <w:pStyle w:val="EndNoteBibliography"/>
        <w:ind w:left="720" w:hanging="720"/>
        <w:rPr>
          <w:noProof/>
        </w:rPr>
      </w:pPr>
      <w:r w:rsidRPr="009C5977">
        <w:rPr>
          <w:noProof/>
        </w:rPr>
        <w:t>Koo, D.-H., M. Jugulam, K. Putta, I. B. Cuvaca, D. E. Peterson</w:t>
      </w:r>
      <w:r w:rsidRPr="009C5977">
        <w:rPr>
          <w:i/>
          <w:noProof/>
        </w:rPr>
        <w:t xml:space="preserve"> et al.</w:t>
      </w:r>
      <w:r w:rsidRPr="009C5977">
        <w:rPr>
          <w:noProof/>
        </w:rPr>
        <w:t>, 2018 Gene duplication and aneuploidy trigger rapid evolution of herbicide resistance in common waterhemp. Plant physiology 176</w:t>
      </w:r>
      <w:r w:rsidRPr="009C5977">
        <w:rPr>
          <w:b/>
          <w:noProof/>
        </w:rPr>
        <w:t>:</w:t>
      </w:r>
      <w:r w:rsidRPr="009C5977">
        <w:rPr>
          <w:noProof/>
        </w:rPr>
        <w:t xml:space="preserve"> 1932-1938.</w:t>
      </w:r>
    </w:p>
    <w:p w14:paraId="7B741847" w14:textId="77777777" w:rsidR="009C5977" w:rsidRPr="009C5977" w:rsidRDefault="009C5977" w:rsidP="009C5977">
      <w:pPr>
        <w:pStyle w:val="EndNoteBibliography"/>
        <w:ind w:left="720" w:hanging="720"/>
        <w:rPr>
          <w:noProof/>
        </w:rPr>
      </w:pPr>
      <w:r w:rsidRPr="009C5977">
        <w:rPr>
          <w:noProof/>
        </w:rPr>
        <w:t>Kumaran, R., S.-Y. Yang and J.-Y. Leu, 2013 Characterization of chromosome stability in diploid, polyploid and hybrid yeast cells. PLoS One 8</w:t>
      </w:r>
      <w:r w:rsidRPr="009C5977">
        <w:rPr>
          <w:b/>
          <w:noProof/>
        </w:rPr>
        <w:t>:</w:t>
      </w:r>
      <w:r w:rsidRPr="009C5977">
        <w:rPr>
          <w:noProof/>
        </w:rPr>
        <w:t xml:space="preserve"> e68094.</w:t>
      </w:r>
    </w:p>
    <w:p w14:paraId="424657AE" w14:textId="77777777" w:rsidR="009C5977" w:rsidRPr="009C5977" w:rsidRDefault="009C5977" w:rsidP="009C5977">
      <w:pPr>
        <w:pStyle w:val="EndNoteBibliography"/>
        <w:ind w:left="720" w:hanging="720"/>
        <w:rPr>
          <w:noProof/>
        </w:rPr>
      </w:pPr>
      <w:r w:rsidRPr="009C5977">
        <w:rPr>
          <w:noProof/>
        </w:rPr>
        <w:t>Lee, H., D.-Y. Cho, C. Whitworth, R. Eisman, M. Phelps</w:t>
      </w:r>
      <w:r w:rsidRPr="009C5977">
        <w:rPr>
          <w:i/>
          <w:noProof/>
        </w:rPr>
        <w:t xml:space="preserve"> et al.</w:t>
      </w:r>
      <w:r w:rsidRPr="009C5977">
        <w:rPr>
          <w:noProof/>
        </w:rPr>
        <w:t>, 2016 Effects of gene dose, chromatin, and network topology on expression in Drosophila melanogaster. PLoS genetics 12</w:t>
      </w:r>
      <w:r w:rsidRPr="009C5977">
        <w:rPr>
          <w:b/>
          <w:noProof/>
        </w:rPr>
        <w:t>:</w:t>
      </w:r>
      <w:r w:rsidRPr="009C5977">
        <w:rPr>
          <w:noProof/>
        </w:rPr>
        <w:t xml:space="preserve"> e1006295.</w:t>
      </w:r>
    </w:p>
    <w:p w14:paraId="2D284727" w14:textId="77777777" w:rsidR="009C5977" w:rsidRPr="009C5977" w:rsidRDefault="009C5977" w:rsidP="009C5977">
      <w:pPr>
        <w:pStyle w:val="EndNoteBibliography"/>
        <w:ind w:left="720" w:hanging="720"/>
        <w:rPr>
          <w:noProof/>
        </w:rPr>
      </w:pPr>
      <w:r w:rsidRPr="009C5977">
        <w:rPr>
          <w:noProof/>
        </w:rPr>
        <w:t>Li, H., B. Handsaker, A. Wysoker, T. Fennell, J. Ruan</w:t>
      </w:r>
      <w:r w:rsidRPr="009C5977">
        <w:rPr>
          <w:i/>
          <w:noProof/>
        </w:rPr>
        <w:t xml:space="preserve"> et al.</w:t>
      </w:r>
      <w:r w:rsidRPr="009C5977">
        <w:rPr>
          <w:noProof/>
        </w:rPr>
        <w:t>, 2009 The sequence alignment/map format and SAMtools. Bioinformatics 25</w:t>
      </w:r>
      <w:r w:rsidRPr="009C5977">
        <w:rPr>
          <w:b/>
          <w:noProof/>
        </w:rPr>
        <w:t>:</w:t>
      </w:r>
      <w:r w:rsidRPr="009C5977">
        <w:rPr>
          <w:noProof/>
        </w:rPr>
        <w:t xml:space="preserve"> 2078-2079.</w:t>
      </w:r>
    </w:p>
    <w:p w14:paraId="4FF30BC8" w14:textId="77777777" w:rsidR="009C5977" w:rsidRPr="009C5977" w:rsidRDefault="009C5977" w:rsidP="009C5977">
      <w:pPr>
        <w:pStyle w:val="EndNoteBibliography"/>
        <w:ind w:left="720" w:hanging="720"/>
        <w:rPr>
          <w:noProof/>
        </w:rPr>
      </w:pPr>
      <w:r w:rsidRPr="009C5977">
        <w:rPr>
          <w:noProof/>
        </w:rPr>
        <w:t>Linder, R. A., J. P. Greco, F. Seidl, T. Matsui and I. M. Ehrenreich, 2017 The Stress-Inducible Peroxidase TSA2 Underlies a Conditionally Beneficial Chromosomal Duplication in Saccharomyces cerevisiae. G3 (Bethesda) 7</w:t>
      </w:r>
      <w:r w:rsidRPr="009C5977">
        <w:rPr>
          <w:b/>
          <w:noProof/>
        </w:rPr>
        <w:t>:</w:t>
      </w:r>
      <w:r w:rsidRPr="009C5977">
        <w:rPr>
          <w:noProof/>
        </w:rPr>
        <w:t xml:space="preserve"> 3177-3184.</w:t>
      </w:r>
    </w:p>
    <w:p w14:paraId="41A9C5D5" w14:textId="77777777" w:rsidR="009C5977" w:rsidRPr="009C5977" w:rsidRDefault="009C5977" w:rsidP="009C5977">
      <w:pPr>
        <w:pStyle w:val="EndNoteBibliography"/>
        <w:ind w:left="720" w:hanging="720"/>
        <w:rPr>
          <w:noProof/>
        </w:rPr>
      </w:pPr>
      <w:r w:rsidRPr="009C5977">
        <w:rPr>
          <w:noProof/>
        </w:rPr>
        <w:t>Lundberg, L. E., M. L. Figueiredo, P. Stenberg and J. Larsson, 2012 Buffering and proteolysis are induced by segmental monosomy in Drosophila melanogaster. Nucleic Acids Res 40</w:t>
      </w:r>
      <w:r w:rsidRPr="009C5977">
        <w:rPr>
          <w:b/>
          <w:noProof/>
        </w:rPr>
        <w:t>:</w:t>
      </w:r>
      <w:r w:rsidRPr="009C5977">
        <w:rPr>
          <w:noProof/>
        </w:rPr>
        <w:t xml:space="preserve"> 5926-5937.</w:t>
      </w:r>
    </w:p>
    <w:p w14:paraId="14A6F77A" w14:textId="77777777" w:rsidR="009C5977" w:rsidRPr="009C5977" w:rsidRDefault="009C5977" w:rsidP="009C5977">
      <w:pPr>
        <w:pStyle w:val="EndNoteBibliography"/>
        <w:ind w:left="720" w:hanging="720"/>
        <w:rPr>
          <w:noProof/>
        </w:rPr>
      </w:pPr>
      <w:r w:rsidRPr="009C5977">
        <w:rPr>
          <w:noProof/>
        </w:rPr>
        <w:t>Makanae, K., R. Kintaka, T. Makino, H. Kitano and H. Moriya, 2013 Identification of dosage-sensitive genes in Saccharomyces cerevisiae using the genetic tug-of-war method. Genome research 23</w:t>
      </w:r>
      <w:r w:rsidRPr="009C5977">
        <w:rPr>
          <w:b/>
          <w:noProof/>
        </w:rPr>
        <w:t>:</w:t>
      </w:r>
      <w:r w:rsidRPr="009C5977">
        <w:rPr>
          <w:noProof/>
        </w:rPr>
        <w:t xml:space="preserve"> 300-311.</w:t>
      </w:r>
    </w:p>
    <w:p w14:paraId="2F34A0FF" w14:textId="77777777" w:rsidR="009C5977" w:rsidRPr="009C5977" w:rsidRDefault="009C5977" w:rsidP="009C5977">
      <w:pPr>
        <w:pStyle w:val="EndNoteBibliography"/>
        <w:ind w:left="720" w:hanging="720"/>
        <w:rPr>
          <w:noProof/>
        </w:rPr>
      </w:pPr>
      <w:r w:rsidRPr="009C5977">
        <w:rPr>
          <w:noProof/>
        </w:rPr>
        <w:t>Malone, J. H., D. Y. Cho, N. R. Mattiuzzo, C. G. Artieri, L. Jiang</w:t>
      </w:r>
      <w:r w:rsidRPr="009C5977">
        <w:rPr>
          <w:i/>
          <w:noProof/>
        </w:rPr>
        <w:t xml:space="preserve"> et al.</w:t>
      </w:r>
      <w:r w:rsidRPr="009C5977">
        <w:rPr>
          <w:noProof/>
        </w:rPr>
        <w:t>, 2012 Mediation of Drosophila autosomal dosage effects and compensation by network interactions. Genome Biol 13</w:t>
      </w:r>
      <w:r w:rsidRPr="009C5977">
        <w:rPr>
          <w:b/>
          <w:noProof/>
        </w:rPr>
        <w:t>:</w:t>
      </w:r>
      <w:r w:rsidRPr="009C5977">
        <w:rPr>
          <w:noProof/>
        </w:rPr>
        <w:t xml:space="preserve"> r28.</w:t>
      </w:r>
    </w:p>
    <w:p w14:paraId="5C0A63A7" w14:textId="77777777" w:rsidR="009C5977" w:rsidRPr="009C5977" w:rsidRDefault="009C5977" w:rsidP="009C5977">
      <w:pPr>
        <w:pStyle w:val="EndNoteBibliography"/>
        <w:ind w:left="720" w:hanging="720"/>
        <w:rPr>
          <w:noProof/>
        </w:rPr>
      </w:pPr>
      <w:r w:rsidRPr="009C5977">
        <w:rPr>
          <w:noProof/>
        </w:rPr>
        <w:t>Marin, I., M. L. Siegal and B. S. Baker, 2000 The evolution of dosage-compensation mechanisms. system 18</w:t>
      </w:r>
      <w:r w:rsidRPr="009C5977">
        <w:rPr>
          <w:b/>
          <w:noProof/>
        </w:rPr>
        <w:t>:</w:t>
      </w:r>
      <w:r w:rsidRPr="009C5977">
        <w:rPr>
          <w:noProof/>
        </w:rPr>
        <w:t xml:space="preserve"> 19.</w:t>
      </w:r>
    </w:p>
    <w:p w14:paraId="7AE73160" w14:textId="77777777" w:rsidR="009C5977" w:rsidRPr="009C5977" w:rsidRDefault="009C5977" w:rsidP="009C5977">
      <w:pPr>
        <w:pStyle w:val="EndNoteBibliography"/>
        <w:ind w:left="720" w:hanging="720"/>
        <w:rPr>
          <w:noProof/>
        </w:rPr>
      </w:pPr>
      <w:r w:rsidRPr="009C5977">
        <w:rPr>
          <w:noProof/>
        </w:rPr>
        <w:t>Marinoni, G., M. Manuel, R. F. Petersen, J. Hvidtfeldt, P. Sulo</w:t>
      </w:r>
      <w:r w:rsidRPr="009C5977">
        <w:rPr>
          <w:i/>
          <w:noProof/>
        </w:rPr>
        <w:t xml:space="preserve"> et al.</w:t>
      </w:r>
      <w:r w:rsidRPr="009C5977">
        <w:rPr>
          <w:noProof/>
        </w:rPr>
        <w:t>, 1999 Horizontal transfer of genetic material amongSaccharomyces yeasts. Journal of Bacteriology 181</w:t>
      </w:r>
      <w:r w:rsidRPr="009C5977">
        <w:rPr>
          <w:b/>
          <w:noProof/>
        </w:rPr>
        <w:t>:</w:t>
      </w:r>
      <w:r w:rsidRPr="009C5977">
        <w:rPr>
          <w:noProof/>
        </w:rPr>
        <w:t xml:space="preserve"> 6488-6496.</w:t>
      </w:r>
    </w:p>
    <w:p w14:paraId="443EABCE" w14:textId="77777777" w:rsidR="009C5977" w:rsidRPr="009C5977" w:rsidRDefault="009C5977" w:rsidP="009C5977">
      <w:pPr>
        <w:pStyle w:val="EndNoteBibliography"/>
        <w:ind w:left="720" w:hanging="720"/>
        <w:rPr>
          <w:noProof/>
        </w:rPr>
      </w:pPr>
      <w:r w:rsidRPr="009C5977">
        <w:rPr>
          <w:noProof/>
        </w:rPr>
        <w:t>Matos, I., M. Machado, M. Schartl and M. Coelho, 2015 Gene expression dosage regulation in an allopolyploid fish. PloS one 10</w:t>
      </w:r>
      <w:r w:rsidRPr="009C5977">
        <w:rPr>
          <w:b/>
          <w:noProof/>
        </w:rPr>
        <w:t>:</w:t>
      </w:r>
      <w:r w:rsidRPr="009C5977">
        <w:rPr>
          <w:noProof/>
        </w:rPr>
        <w:t xml:space="preserve"> e0116309.</w:t>
      </w:r>
    </w:p>
    <w:p w14:paraId="63399722" w14:textId="77777777" w:rsidR="009C5977" w:rsidRPr="009C5977" w:rsidRDefault="009C5977" w:rsidP="009C5977">
      <w:pPr>
        <w:pStyle w:val="EndNoteBibliography"/>
        <w:ind w:left="720" w:hanging="720"/>
        <w:rPr>
          <w:noProof/>
        </w:rPr>
      </w:pPr>
      <w:r w:rsidRPr="009C5977">
        <w:rPr>
          <w:noProof/>
        </w:rPr>
        <w:t>McAnally, A. A., and L. Y. Yampolsky, 2009 Widespread transcriptional autosomal dosage compensation in Drosophila correlates with gene expression level. Genome Biol Evol 2</w:t>
      </w:r>
      <w:r w:rsidRPr="009C5977">
        <w:rPr>
          <w:b/>
          <w:noProof/>
        </w:rPr>
        <w:t>:</w:t>
      </w:r>
      <w:r w:rsidRPr="009C5977">
        <w:rPr>
          <w:noProof/>
        </w:rPr>
        <w:t xml:space="preserve"> 44-52.</w:t>
      </w:r>
    </w:p>
    <w:p w14:paraId="0A2B5671" w14:textId="77777777" w:rsidR="009C5977" w:rsidRPr="009C5977" w:rsidRDefault="009C5977" w:rsidP="009C5977">
      <w:pPr>
        <w:pStyle w:val="EndNoteBibliography"/>
        <w:ind w:left="720" w:hanging="720"/>
        <w:rPr>
          <w:noProof/>
        </w:rPr>
      </w:pPr>
      <w:r w:rsidRPr="009C5977">
        <w:rPr>
          <w:noProof/>
        </w:rPr>
        <w:lastRenderedPageBreak/>
        <w:t>Medici, M., E. Porcu, G. Pistis, A. Teumer, S. J. Brown</w:t>
      </w:r>
      <w:r w:rsidRPr="009C5977">
        <w:rPr>
          <w:i/>
          <w:noProof/>
        </w:rPr>
        <w:t xml:space="preserve"> et al.</w:t>
      </w:r>
      <w:r w:rsidRPr="009C5977">
        <w:rPr>
          <w:noProof/>
        </w:rPr>
        <w:t>, 2014 Identification of novel genetic Loci associated with thyroid peroxidase antibodies and clinical thyroid disease. PLoS Genet 10</w:t>
      </w:r>
      <w:r w:rsidRPr="009C5977">
        <w:rPr>
          <w:b/>
          <w:noProof/>
        </w:rPr>
        <w:t>:</w:t>
      </w:r>
      <w:r w:rsidRPr="009C5977">
        <w:rPr>
          <w:noProof/>
        </w:rPr>
        <w:t xml:space="preserve"> e1004123.</w:t>
      </w:r>
    </w:p>
    <w:p w14:paraId="37AF9235" w14:textId="77777777" w:rsidR="009C5977" w:rsidRPr="009C5977" w:rsidRDefault="009C5977" w:rsidP="009C5977">
      <w:pPr>
        <w:pStyle w:val="EndNoteBibliography"/>
        <w:ind w:left="720" w:hanging="720"/>
        <w:rPr>
          <w:noProof/>
        </w:rPr>
      </w:pPr>
      <w:r w:rsidRPr="009C5977">
        <w:rPr>
          <w:noProof/>
        </w:rPr>
        <w:t>Mulla, W., J. Zhu and R. Li, 2014 Yeast: a simple model system to study complex phenomena of aneuploidy. FEMS microbiology reviews 38</w:t>
      </w:r>
      <w:r w:rsidRPr="009C5977">
        <w:rPr>
          <w:b/>
          <w:noProof/>
        </w:rPr>
        <w:t>:</w:t>
      </w:r>
      <w:r w:rsidRPr="009C5977">
        <w:rPr>
          <w:noProof/>
        </w:rPr>
        <w:t xml:space="preserve"> 201-212.</w:t>
      </w:r>
    </w:p>
    <w:p w14:paraId="4CB75326" w14:textId="77777777" w:rsidR="009C5977" w:rsidRPr="009C5977" w:rsidRDefault="009C5977" w:rsidP="009C5977">
      <w:pPr>
        <w:pStyle w:val="EndNoteBibliography"/>
        <w:ind w:left="720" w:hanging="720"/>
        <w:rPr>
          <w:noProof/>
        </w:rPr>
      </w:pPr>
      <w:r w:rsidRPr="009C5977">
        <w:rPr>
          <w:noProof/>
        </w:rPr>
        <w:t>Osley, M. A., and L. M. Hereford, 1981 Yeast histone genes show dosage compensation. Cell 24</w:t>
      </w:r>
      <w:r w:rsidRPr="009C5977">
        <w:rPr>
          <w:b/>
          <w:noProof/>
        </w:rPr>
        <w:t>:</w:t>
      </w:r>
      <w:r w:rsidRPr="009C5977">
        <w:rPr>
          <w:noProof/>
        </w:rPr>
        <w:t xml:space="preserve"> 377-384.</w:t>
      </w:r>
    </w:p>
    <w:p w14:paraId="74147526" w14:textId="77777777" w:rsidR="009C5977" w:rsidRPr="009C5977" w:rsidRDefault="009C5977" w:rsidP="009C5977">
      <w:pPr>
        <w:pStyle w:val="EndNoteBibliography"/>
        <w:ind w:left="720" w:hanging="720"/>
        <w:rPr>
          <w:noProof/>
        </w:rPr>
      </w:pPr>
      <w:r w:rsidRPr="009C5977">
        <w:rPr>
          <w:noProof/>
        </w:rPr>
        <w:t>Peter R. Eriksson, D. G., V. Nagarajavel, and David J. Clark, 2012 Regulation of Histone Gene Expression in Budding Yeast. Genetics 191</w:t>
      </w:r>
      <w:r w:rsidRPr="009C5977">
        <w:rPr>
          <w:b/>
          <w:noProof/>
        </w:rPr>
        <w:t>:</w:t>
      </w:r>
      <w:r w:rsidRPr="009C5977">
        <w:rPr>
          <w:noProof/>
        </w:rPr>
        <w:t xml:space="preserve"> 7-20.</w:t>
      </w:r>
    </w:p>
    <w:p w14:paraId="3FEE4E79" w14:textId="77777777" w:rsidR="009C5977" w:rsidRPr="009C5977" w:rsidRDefault="009C5977" w:rsidP="009C5977">
      <w:pPr>
        <w:pStyle w:val="EndNoteBibliography"/>
        <w:ind w:left="720" w:hanging="720"/>
        <w:rPr>
          <w:noProof/>
        </w:rPr>
      </w:pPr>
      <w:r w:rsidRPr="009C5977">
        <w:rPr>
          <w:noProof/>
        </w:rPr>
        <w:t>Robinson, M. D., D. J. McCarthy and G. K. Smyth, 2010 edgeR: a Bioconductor package for differential expression analysis of digital gene expression data. Bioinformatics 26</w:t>
      </w:r>
      <w:r w:rsidRPr="009C5977">
        <w:rPr>
          <w:b/>
          <w:noProof/>
        </w:rPr>
        <w:t>:</w:t>
      </w:r>
      <w:r w:rsidRPr="009C5977">
        <w:rPr>
          <w:noProof/>
        </w:rPr>
        <w:t xml:space="preserve"> 139-140.</w:t>
      </w:r>
    </w:p>
    <w:p w14:paraId="71915546" w14:textId="77777777" w:rsidR="009C5977" w:rsidRPr="009C5977" w:rsidRDefault="009C5977" w:rsidP="009C5977">
      <w:pPr>
        <w:pStyle w:val="EndNoteBibliography"/>
        <w:ind w:left="720" w:hanging="720"/>
        <w:rPr>
          <w:noProof/>
        </w:rPr>
      </w:pPr>
      <w:r w:rsidRPr="009C5977">
        <w:rPr>
          <w:noProof/>
        </w:rPr>
        <w:t>Strope, P. K., D. A. Skelly, S. G. Kozmin, G. Mahadevan, E. A. Stone</w:t>
      </w:r>
      <w:r w:rsidRPr="009C5977">
        <w:rPr>
          <w:i/>
          <w:noProof/>
        </w:rPr>
        <w:t xml:space="preserve"> et al.</w:t>
      </w:r>
      <w:r w:rsidRPr="009C5977">
        <w:rPr>
          <w:noProof/>
        </w:rPr>
        <w:t>, 2015 The 100-genomes strains, an S. cerevisiae resource that illuminates its natural phenotypic and genotypic variation and emergence as an opportunistic pathogen. Genome research 25</w:t>
      </w:r>
      <w:r w:rsidRPr="009C5977">
        <w:rPr>
          <w:b/>
          <w:noProof/>
        </w:rPr>
        <w:t>:</w:t>
      </w:r>
      <w:r w:rsidRPr="009C5977">
        <w:rPr>
          <w:noProof/>
        </w:rPr>
        <w:t xml:space="preserve"> 762-774.</w:t>
      </w:r>
    </w:p>
    <w:p w14:paraId="55EFBF21" w14:textId="77777777" w:rsidR="009C5977" w:rsidRPr="009C5977" w:rsidRDefault="009C5977" w:rsidP="009C5977">
      <w:pPr>
        <w:pStyle w:val="EndNoteBibliography"/>
        <w:ind w:left="720" w:hanging="720"/>
        <w:rPr>
          <w:noProof/>
        </w:rPr>
      </w:pPr>
      <w:r w:rsidRPr="009C5977">
        <w:rPr>
          <w:noProof/>
        </w:rPr>
        <w:t>Team, R. C., 2013 R: A language and environment for statistical computing.</w:t>
      </w:r>
    </w:p>
    <w:p w14:paraId="1107D58B" w14:textId="77777777" w:rsidR="009C5977" w:rsidRPr="009C5977" w:rsidRDefault="009C5977" w:rsidP="009C5977">
      <w:pPr>
        <w:pStyle w:val="EndNoteBibliography"/>
        <w:ind w:left="720" w:hanging="720"/>
        <w:rPr>
          <w:noProof/>
        </w:rPr>
      </w:pPr>
      <w:r w:rsidRPr="009C5977">
        <w:rPr>
          <w:noProof/>
        </w:rPr>
        <w:t>Thomas, P. D., M. J. Campbell, A. Kejariwal, H. Mi, B. Karlak</w:t>
      </w:r>
      <w:r w:rsidRPr="009C5977">
        <w:rPr>
          <w:i/>
          <w:noProof/>
        </w:rPr>
        <w:t xml:space="preserve"> et al.</w:t>
      </w:r>
      <w:r w:rsidRPr="009C5977">
        <w:rPr>
          <w:noProof/>
        </w:rPr>
        <w:t>, 2003 PANTHER: a library of protein families and subfamilies indexed by function. Genome research 13</w:t>
      </w:r>
      <w:r w:rsidRPr="009C5977">
        <w:rPr>
          <w:b/>
          <w:noProof/>
        </w:rPr>
        <w:t>:</w:t>
      </w:r>
      <w:r w:rsidRPr="009C5977">
        <w:rPr>
          <w:noProof/>
        </w:rPr>
        <w:t xml:space="preserve"> 2129-2141.</w:t>
      </w:r>
    </w:p>
    <w:p w14:paraId="3B0C6CE7" w14:textId="77777777" w:rsidR="009C5977" w:rsidRPr="009C5977" w:rsidRDefault="009C5977" w:rsidP="009C5977">
      <w:pPr>
        <w:pStyle w:val="EndNoteBibliography"/>
        <w:ind w:left="720" w:hanging="720"/>
        <w:rPr>
          <w:noProof/>
        </w:rPr>
      </w:pPr>
      <w:r w:rsidRPr="009C5977">
        <w:rPr>
          <w:noProof/>
        </w:rPr>
        <w:t>Todd, R. T., A. Forche and A. Selmecki, 2017 Ploidy Variation in Fungi–Polyploidy, Aneuploidy, and Genome Evolution. Microbiology spectrum 5.</w:t>
      </w:r>
    </w:p>
    <w:p w14:paraId="21B4ABF4" w14:textId="77777777" w:rsidR="009C5977" w:rsidRPr="009C5977" w:rsidRDefault="009C5977" w:rsidP="009C5977">
      <w:pPr>
        <w:pStyle w:val="EndNoteBibliography"/>
        <w:ind w:left="720" w:hanging="720"/>
        <w:rPr>
          <w:noProof/>
        </w:rPr>
      </w:pPr>
      <w:r w:rsidRPr="009C5977">
        <w:rPr>
          <w:noProof/>
        </w:rPr>
        <w:t>Torres, E. M., N. Dephoure, A. Panneerselvam, C. M. Tucker, C. A. Whittaker</w:t>
      </w:r>
      <w:r w:rsidRPr="009C5977">
        <w:rPr>
          <w:i/>
          <w:noProof/>
        </w:rPr>
        <w:t xml:space="preserve"> et al.</w:t>
      </w:r>
      <w:r w:rsidRPr="009C5977">
        <w:rPr>
          <w:noProof/>
        </w:rPr>
        <w:t>, 2010 Identification of aneuploidy-tolerating mutations. Cell 143</w:t>
      </w:r>
      <w:r w:rsidRPr="009C5977">
        <w:rPr>
          <w:b/>
          <w:noProof/>
        </w:rPr>
        <w:t>:</w:t>
      </w:r>
      <w:r w:rsidRPr="009C5977">
        <w:rPr>
          <w:noProof/>
        </w:rPr>
        <w:t xml:space="preserve"> 71-83.</w:t>
      </w:r>
    </w:p>
    <w:p w14:paraId="3D0DE634" w14:textId="77777777" w:rsidR="009C5977" w:rsidRPr="009C5977" w:rsidRDefault="009C5977" w:rsidP="009C5977">
      <w:pPr>
        <w:pStyle w:val="EndNoteBibliography"/>
        <w:ind w:left="720" w:hanging="720"/>
        <w:rPr>
          <w:noProof/>
        </w:rPr>
      </w:pPr>
      <w:r w:rsidRPr="009C5977">
        <w:rPr>
          <w:noProof/>
        </w:rPr>
        <w:t>Torres, E. M., T. Sokolsky, C. M. Tucker, L. Y. Chan, M. Boselli</w:t>
      </w:r>
      <w:r w:rsidRPr="009C5977">
        <w:rPr>
          <w:i/>
          <w:noProof/>
        </w:rPr>
        <w:t xml:space="preserve"> et al.</w:t>
      </w:r>
      <w:r w:rsidRPr="009C5977">
        <w:rPr>
          <w:noProof/>
        </w:rPr>
        <w:t>, 2007 Effects of aneuploidy on cellular physiology and cell division in haploid yeast. Science 317</w:t>
      </w:r>
      <w:r w:rsidRPr="009C5977">
        <w:rPr>
          <w:b/>
          <w:noProof/>
        </w:rPr>
        <w:t>:</w:t>
      </w:r>
      <w:r w:rsidRPr="009C5977">
        <w:rPr>
          <w:noProof/>
        </w:rPr>
        <w:t xml:space="preserve"> 916-924.</w:t>
      </w:r>
    </w:p>
    <w:p w14:paraId="52A45964" w14:textId="77777777" w:rsidR="009C5977" w:rsidRPr="009C5977" w:rsidRDefault="009C5977" w:rsidP="009C5977">
      <w:pPr>
        <w:pStyle w:val="EndNoteBibliography"/>
        <w:ind w:left="720" w:hanging="720"/>
        <w:rPr>
          <w:noProof/>
        </w:rPr>
      </w:pPr>
      <w:r w:rsidRPr="009C5977">
        <w:rPr>
          <w:noProof/>
        </w:rPr>
        <w:t>Trapnell, C., A. Roberts, L. Goff, G. Pertea, D. Kim</w:t>
      </w:r>
      <w:r w:rsidRPr="009C5977">
        <w:rPr>
          <w:i/>
          <w:noProof/>
        </w:rPr>
        <w:t xml:space="preserve"> et al.</w:t>
      </w:r>
      <w:r w:rsidRPr="009C5977">
        <w:rPr>
          <w:noProof/>
        </w:rPr>
        <w:t>, 2012 Differential gene and transcript expression analysis of RNA-seq experiments with TopHat and Cufflinks. Nature protocols 7</w:t>
      </w:r>
      <w:r w:rsidRPr="009C5977">
        <w:rPr>
          <w:b/>
          <w:noProof/>
        </w:rPr>
        <w:t>:</w:t>
      </w:r>
      <w:r w:rsidRPr="009C5977">
        <w:rPr>
          <w:noProof/>
        </w:rPr>
        <w:t xml:space="preserve"> 562-578.</w:t>
      </w:r>
    </w:p>
    <w:p w14:paraId="61B3D707" w14:textId="77777777" w:rsidR="009C5977" w:rsidRPr="009C5977" w:rsidRDefault="009C5977" w:rsidP="009C5977">
      <w:pPr>
        <w:pStyle w:val="EndNoteBibliography"/>
        <w:ind w:left="720" w:hanging="720"/>
        <w:rPr>
          <w:noProof/>
        </w:rPr>
      </w:pPr>
      <w:r w:rsidRPr="009C5977">
        <w:rPr>
          <w:noProof/>
        </w:rPr>
        <w:t>Wakabayashi, H., C. Tucker, G. Bethlendy, A. Kravets, S. L. Welle</w:t>
      </w:r>
      <w:r w:rsidRPr="009C5977">
        <w:rPr>
          <w:i/>
          <w:noProof/>
        </w:rPr>
        <w:t xml:space="preserve"> et al.</w:t>
      </w:r>
      <w:r w:rsidRPr="009C5977">
        <w:rPr>
          <w:noProof/>
        </w:rPr>
        <w:t>, 2017 NuA4 histone acetyltransferase activity is required for H4 acetylation on a dosage-compensated monosomic chromosome that confers resistance to fungal toxins. Epigenetics Chromatin 10</w:t>
      </w:r>
      <w:r w:rsidRPr="009C5977">
        <w:rPr>
          <w:b/>
          <w:noProof/>
        </w:rPr>
        <w:t>:</w:t>
      </w:r>
      <w:r w:rsidRPr="009C5977">
        <w:rPr>
          <w:noProof/>
        </w:rPr>
        <w:t xml:space="preserve"> 49.</w:t>
      </w:r>
    </w:p>
    <w:p w14:paraId="64579CFA" w14:textId="77777777" w:rsidR="009C5977" w:rsidRPr="009C5977" w:rsidRDefault="009C5977" w:rsidP="009C5977">
      <w:pPr>
        <w:pStyle w:val="EndNoteBibliography"/>
        <w:ind w:left="720" w:hanging="720"/>
        <w:rPr>
          <w:noProof/>
        </w:rPr>
      </w:pPr>
      <w:r w:rsidRPr="009C5977">
        <w:rPr>
          <w:noProof/>
        </w:rPr>
        <w:t xml:space="preserve">Wickham, H., 2016 </w:t>
      </w:r>
      <w:r w:rsidRPr="009C5977">
        <w:rPr>
          <w:i/>
          <w:noProof/>
        </w:rPr>
        <w:t>ggplot2: elegant graphics for data analysis</w:t>
      </w:r>
      <w:r w:rsidRPr="009C5977">
        <w:rPr>
          <w:noProof/>
        </w:rPr>
        <w:t>. Springer.</w:t>
      </w:r>
    </w:p>
    <w:p w14:paraId="65494765" w14:textId="77777777" w:rsidR="009C5977" w:rsidRPr="009C5977" w:rsidRDefault="009C5977" w:rsidP="009C5977">
      <w:pPr>
        <w:pStyle w:val="EndNoteBibliography"/>
        <w:ind w:left="720" w:hanging="720"/>
        <w:rPr>
          <w:noProof/>
        </w:rPr>
      </w:pPr>
      <w:r w:rsidRPr="009C5977">
        <w:rPr>
          <w:noProof/>
        </w:rPr>
        <w:t>Yona, A. H., Y. S. Manor, R. H. Herbst, G. H. Romano, A. Mitchell</w:t>
      </w:r>
      <w:r w:rsidRPr="009C5977">
        <w:rPr>
          <w:i/>
          <w:noProof/>
        </w:rPr>
        <w:t xml:space="preserve"> et al.</w:t>
      </w:r>
      <w:r w:rsidRPr="009C5977">
        <w:rPr>
          <w:noProof/>
        </w:rPr>
        <w:t>, 2012 Chromosomal duplication is a transient evolutionary solution to stress. Proceedings of the National Academy of Sciences 109</w:t>
      </w:r>
      <w:r w:rsidRPr="009C5977">
        <w:rPr>
          <w:b/>
          <w:noProof/>
        </w:rPr>
        <w:t>:</w:t>
      </w:r>
      <w:r w:rsidRPr="009C5977">
        <w:rPr>
          <w:noProof/>
        </w:rPr>
        <w:t xml:space="preserve"> 21010-21015.</w:t>
      </w:r>
    </w:p>
    <w:p w14:paraId="1C4B49AE" w14:textId="77777777" w:rsidR="009C5977" w:rsidRPr="009C5977" w:rsidRDefault="009C5977" w:rsidP="009C5977">
      <w:pPr>
        <w:pStyle w:val="EndNoteBibliography"/>
        <w:ind w:left="720" w:hanging="720"/>
        <w:rPr>
          <w:noProof/>
        </w:rPr>
      </w:pPr>
      <w:r w:rsidRPr="009C5977">
        <w:rPr>
          <w:noProof/>
        </w:rPr>
        <w:t>Zhang, R., L. Hao, L. Wang, M. Chen, W. Li</w:t>
      </w:r>
      <w:r w:rsidRPr="009C5977">
        <w:rPr>
          <w:i/>
          <w:noProof/>
        </w:rPr>
        <w:t xml:space="preserve"> et al.</w:t>
      </w:r>
      <w:r w:rsidRPr="009C5977">
        <w:rPr>
          <w:noProof/>
        </w:rPr>
        <w:t>, 2013 Gene expression analysis of induced pluripotent stem cells from aneuploid chromosomal syndromes. BMC genomics 14</w:t>
      </w:r>
      <w:r w:rsidRPr="009C5977">
        <w:rPr>
          <w:b/>
          <w:noProof/>
        </w:rPr>
        <w:t>:</w:t>
      </w:r>
      <w:r w:rsidRPr="009C5977">
        <w:rPr>
          <w:noProof/>
        </w:rPr>
        <w:t xml:space="preserve"> S8.</w:t>
      </w:r>
    </w:p>
    <w:p w14:paraId="3FBA5C18" w14:textId="77777777" w:rsidR="009C5977" w:rsidRPr="009C5977" w:rsidRDefault="009C5977" w:rsidP="009C5977">
      <w:pPr>
        <w:pStyle w:val="EndNoteBibliography"/>
        <w:ind w:left="720" w:hanging="720"/>
        <w:rPr>
          <w:noProof/>
        </w:rPr>
      </w:pPr>
      <w:r w:rsidRPr="009C5977">
        <w:rPr>
          <w:noProof/>
        </w:rPr>
        <w:t>Zhu, Y. O., M. L. Siegal, D. W. Hall and D. A. Petrov, 2014 Precise estimates of mutation rate and spectrum in yeast. Proceedings of the National Academy of Sciences 111</w:t>
      </w:r>
      <w:r w:rsidRPr="009C5977">
        <w:rPr>
          <w:b/>
          <w:noProof/>
        </w:rPr>
        <w:t>:</w:t>
      </w:r>
      <w:r w:rsidRPr="009C5977">
        <w:rPr>
          <w:noProof/>
        </w:rPr>
        <w:t xml:space="preserve"> E2310-E2318.</w:t>
      </w:r>
    </w:p>
    <w:p w14:paraId="238DEDE6" w14:textId="77777777" w:rsidR="009C5977" w:rsidRPr="009C5977" w:rsidRDefault="009C5977" w:rsidP="009C5977">
      <w:pPr>
        <w:pStyle w:val="EndNoteBibliography"/>
        <w:ind w:left="720" w:hanging="720"/>
        <w:rPr>
          <w:noProof/>
        </w:rPr>
      </w:pPr>
      <w:r w:rsidRPr="009C5977">
        <w:rPr>
          <w:noProof/>
        </w:rPr>
        <w:t>Zillikens, M. C., S. Demissie, Y. H. Hsu, L. M. Yerges-Armstrong, W. C. Chou</w:t>
      </w:r>
      <w:r w:rsidRPr="009C5977">
        <w:rPr>
          <w:i/>
          <w:noProof/>
        </w:rPr>
        <w:t xml:space="preserve"> et al.</w:t>
      </w:r>
      <w:r w:rsidRPr="009C5977">
        <w:rPr>
          <w:noProof/>
        </w:rPr>
        <w:t>, 2017 Erratum: Large meta-analysis of genome-wide association studies identifies five loci for lean body mass. Nat Commun 8</w:t>
      </w:r>
      <w:r w:rsidRPr="009C5977">
        <w:rPr>
          <w:b/>
          <w:noProof/>
        </w:rPr>
        <w:t>:</w:t>
      </w:r>
      <w:r w:rsidRPr="009C5977">
        <w:rPr>
          <w:noProof/>
        </w:rPr>
        <w:t xml:space="preserve"> 1414.</w:t>
      </w:r>
    </w:p>
    <w:p w14:paraId="5A3CB9A1" w14:textId="6B6BD9C3" w:rsidR="004F7BC0" w:rsidRDefault="00CA6FD4" w:rsidP="00C05D5D">
      <w:pPr>
        <w:spacing w:line="360" w:lineRule="auto"/>
      </w:pPr>
      <w:r>
        <w:fldChar w:fldCharType="end"/>
      </w:r>
    </w:p>
    <w:sectPr w:rsidR="004F7BC0" w:rsidSect="009D432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olly Celina Mcqueary" w:date="2019-07-18T16:31:00Z" w:initials="HCM">
    <w:p w14:paraId="513AC0DC" w14:textId="77777777" w:rsidR="00306F10" w:rsidRDefault="00306F10" w:rsidP="00D543AC">
      <w:pPr>
        <w:pStyle w:val="CommentText"/>
      </w:pPr>
      <w:r>
        <w:rPr>
          <w:rStyle w:val="CommentReference"/>
        </w:rPr>
        <w:annotationRef/>
      </w:r>
      <w:r>
        <w:t>Is this in the counter argument to the Hose paper?</w:t>
      </w:r>
    </w:p>
  </w:comment>
  <w:comment w:id="11" w:author="Holly McQueary" w:date="2018-03-23T09:45:00Z" w:initials="HCM">
    <w:p w14:paraId="5605901D" w14:textId="77777777" w:rsidR="00306F10" w:rsidRDefault="00306F10" w:rsidP="00D543AC">
      <w:pPr>
        <w:pStyle w:val="CommentText"/>
      </w:pPr>
      <w:r>
        <w:rPr>
          <w:rStyle w:val="CommentReference"/>
        </w:rPr>
        <w:annotationRef/>
      </w:r>
      <w:r>
        <w:t>I decided to call them “hybrid” and “lab strain” to avoid confusion between GC/MA</w:t>
      </w:r>
    </w:p>
  </w:comment>
  <w:comment w:id="12" w:author="Microsoft Office User" w:date="2018-02-22T15:56:00Z" w:initials="MOU">
    <w:p w14:paraId="2E767A5C" w14:textId="77777777" w:rsidR="00306F10" w:rsidRDefault="00306F10" w:rsidP="00D543AC">
      <w:pPr>
        <w:pStyle w:val="CommentText"/>
      </w:pPr>
      <w:r>
        <w:rPr>
          <w:rStyle w:val="CommentReference"/>
        </w:rPr>
        <w:annotationRef/>
      </w:r>
      <w:r>
        <w:t xml:space="preserve">My </w:t>
      </w:r>
      <w:proofErr w:type="spellStart"/>
      <w:r>
        <w:t>github</w:t>
      </w:r>
      <w:proofErr w:type="spellEnd"/>
      <w:r>
        <w:t xml:space="preserve"> is currently private so this link goes nowhere</w:t>
      </w:r>
    </w:p>
  </w:comment>
  <w:comment w:id="13" w:author="Holly Celina Mcqueary" w:date="2019-07-19T11:27:00Z" w:initials="HCM">
    <w:p w14:paraId="1240DC63" w14:textId="77777777" w:rsidR="00306F10" w:rsidRDefault="00306F10" w:rsidP="00D543AC">
      <w:pPr>
        <w:pStyle w:val="CommentText"/>
      </w:pPr>
      <w:r>
        <w:rPr>
          <w:rStyle w:val="CommentReference"/>
        </w:rPr>
        <w:annotationRef/>
      </w:r>
      <w:r>
        <w:t>Add citation for DESeq2</w:t>
      </w:r>
    </w:p>
  </w:comment>
  <w:comment w:id="32" w:author="Dave Hall" w:date="2019-08-20T08:49:00Z" w:initials="DWH">
    <w:p w14:paraId="52D262EA" w14:textId="657331AA" w:rsidR="00306F10" w:rsidRDefault="00306F10">
      <w:pPr>
        <w:pStyle w:val="CommentText"/>
      </w:pPr>
      <w:r>
        <w:rPr>
          <w:rStyle w:val="CommentReference"/>
        </w:rPr>
        <w:annotationRef/>
      </w:r>
      <w:r>
        <w:t>Not sure a figure is needed for this result. Maybe a table?</w:t>
      </w:r>
    </w:p>
  </w:comment>
  <w:comment w:id="33" w:author="Holly Celina Mcqueary" w:date="2019-06-14T12:58:00Z" w:initials="HCM">
    <w:p w14:paraId="78A868B2" w14:textId="388852BD" w:rsidR="00306F10" w:rsidRDefault="00306F10" w:rsidP="001076C4">
      <w:pPr>
        <w:pStyle w:val="CommentText"/>
      </w:pPr>
      <w:r>
        <w:rPr>
          <w:rStyle w:val="CommentReference"/>
        </w:rPr>
        <w:annotationRef/>
      </w:r>
      <w:r>
        <w:t>Tie this into my data somehow – calculate rate of aneuploidy specifically for chromosome v?</w:t>
      </w:r>
    </w:p>
  </w:comment>
  <w:comment w:id="34" w:author="Dave Hall" w:date="2019-08-20T08:50:00Z" w:initials="DWH">
    <w:p w14:paraId="77395432" w14:textId="355B6976" w:rsidR="00306F10" w:rsidRDefault="00306F10">
      <w:pPr>
        <w:pStyle w:val="CommentText"/>
      </w:pPr>
      <w:r>
        <w:rPr>
          <w:rStyle w:val="CommentReference"/>
        </w:rPr>
        <w:annotationRef/>
      </w:r>
      <w:r>
        <w:t xml:space="preserve">Indeed. We could calculate the rate for chromosome V directly. In addition, a consideration of the rate across </w:t>
      </w:r>
      <w:proofErr w:type="spellStart"/>
      <w:r>
        <w:t>chromsooems</w:t>
      </w:r>
      <w:proofErr w:type="spellEnd"/>
      <w:r>
        <w:t xml:space="preserve"> might be worth </w:t>
      </w:r>
      <w:proofErr w:type="spellStart"/>
      <w:r>
        <w:t>dioscussing</w:t>
      </w:r>
      <w:proofErr w:type="spellEnd"/>
      <w:r>
        <w:t xml:space="preserve">. Do you think all chromosomes can be trisomic? Are </w:t>
      </w:r>
      <w:proofErr w:type="spellStart"/>
      <w:r>
        <w:t>spome</w:t>
      </w:r>
      <w:proofErr w:type="spellEnd"/>
      <w:r>
        <w:t xml:space="preserve"> better </w:t>
      </w:r>
      <w:proofErr w:type="spellStart"/>
      <w:r>
        <w:t>toelrated</w:t>
      </w:r>
      <w:proofErr w:type="spellEnd"/>
      <w:r>
        <w:t xml:space="preserve"> than others (and thus detected at higher frequency)? Maybe come up with a distribution assuming chromosome identity does not matter and use rate to calculate a Poisson expectation for number of chromosomes with 0, 1, 2, </w:t>
      </w:r>
      <w:proofErr w:type="spellStart"/>
      <w:r>
        <w:t>etc</w:t>
      </w:r>
      <w:proofErr w:type="spellEnd"/>
      <w:r>
        <w:t xml:space="preserve"> aneuploidies </w:t>
      </w:r>
      <w:proofErr w:type="spellStart"/>
      <w:r>
        <w:t>ac ross</w:t>
      </w:r>
      <w:proofErr w:type="spellEnd"/>
      <w:r>
        <w:t xml:space="preserve"> both </w:t>
      </w:r>
      <w:proofErr w:type="spellStart"/>
      <w:r>
        <w:t>experiemnts</w:t>
      </w:r>
      <w:proofErr w:type="spellEnd"/>
      <w:r>
        <w:t xml:space="preserve"> (or for each). </w:t>
      </w:r>
    </w:p>
  </w:comment>
  <w:comment w:id="44" w:author="Holly Celina Mcqueary" w:date="2019-09-03T12:29:00Z" w:initials="HCM">
    <w:p w14:paraId="70586A04" w14:textId="57F84F5C" w:rsidR="00306F10" w:rsidRDefault="00306F10">
      <w:pPr>
        <w:pStyle w:val="CommentText"/>
      </w:pPr>
      <w:r>
        <w:rPr>
          <w:rStyle w:val="CommentReference"/>
        </w:rPr>
        <w:annotationRef/>
      </w:r>
      <w:r>
        <w:t xml:space="preserve">There were actually 38 trisomies in the GC experiment – counting based on chromosome. Several lines were </w:t>
      </w:r>
      <w:proofErr w:type="spellStart"/>
      <w:r>
        <w:t>aneiploid</w:t>
      </w:r>
      <w:proofErr w:type="spellEnd"/>
      <w:r>
        <w:t xml:space="preserve"> for multiple chromosomes which is why I had said 29 samples above. </w:t>
      </w:r>
    </w:p>
  </w:comment>
  <w:comment w:id="66" w:author="Dave Hall" w:date="2019-08-20T09:07:00Z" w:initials="DWH">
    <w:p w14:paraId="01146411" w14:textId="0F9E5866" w:rsidR="00306F10" w:rsidRDefault="00306F10">
      <w:pPr>
        <w:pStyle w:val="CommentText"/>
      </w:pPr>
      <w:r>
        <w:rPr>
          <w:rStyle w:val="CommentReference"/>
        </w:rPr>
        <w:annotationRef/>
      </w:r>
      <w:r>
        <w:t>What does this mean?</w:t>
      </w:r>
    </w:p>
  </w:comment>
  <w:comment w:id="70" w:author="Dave Hall" w:date="2019-08-20T09:07:00Z" w:initials="DWH">
    <w:p w14:paraId="12C67CAE" w14:textId="6A4320F3" w:rsidR="00306F10" w:rsidRDefault="00306F10">
      <w:pPr>
        <w:pStyle w:val="CommentText"/>
      </w:pPr>
      <w:r>
        <w:rPr>
          <w:rStyle w:val="CommentReference"/>
        </w:rPr>
        <w:annotationRef/>
      </w:r>
      <w:r>
        <w:t xml:space="preserve">How many times? Greater than 9 events? </w:t>
      </w:r>
    </w:p>
  </w:comment>
  <w:comment w:id="72" w:author="Dave Hall" w:date="2019-08-20T09:08:00Z" w:initials="DWH">
    <w:p w14:paraId="000B4513" w14:textId="72551875" w:rsidR="00306F10" w:rsidRDefault="00306F10">
      <w:pPr>
        <w:pStyle w:val="CommentText"/>
      </w:pPr>
      <w:r>
        <w:rPr>
          <w:rStyle w:val="CommentReference"/>
        </w:rPr>
        <w:annotationRef/>
      </w:r>
      <w:r>
        <w:t>Any evidence for XVI being unstable in either or both of our experiments?</w:t>
      </w:r>
    </w:p>
  </w:comment>
  <w:comment w:id="73" w:author="Holly Celina Mcqueary" w:date="2019-09-03T12:11:00Z" w:initials="HCM">
    <w:p w14:paraId="099104B8" w14:textId="3683FF94" w:rsidR="00306F10" w:rsidRDefault="00306F10">
      <w:pPr>
        <w:pStyle w:val="CommentText"/>
      </w:pPr>
      <w:r>
        <w:rPr>
          <w:rStyle w:val="CommentReference"/>
        </w:rPr>
        <w:annotationRef/>
      </w:r>
      <w:r>
        <w:t xml:space="preserve">Yes – there are a 9 trisomies of </w:t>
      </w:r>
      <w:proofErr w:type="spellStart"/>
      <w:r>
        <w:t>chrom</w:t>
      </w:r>
      <w:proofErr w:type="spellEnd"/>
      <w:r>
        <w:t xml:space="preserve"> XVI in hybrid strain and 3 trisomies in lab strain (which is high for that strain considering the most was chromosome 8 with 4 trisomies). </w:t>
      </w:r>
      <w:proofErr w:type="gramStart"/>
      <w:r>
        <w:t>Also</w:t>
      </w:r>
      <w:proofErr w:type="gramEnd"/>
      <w:r>
        <w:t xml:space="preserve"> Chr XVI had a tetrasomy in the hybrid strain. </w:t>
      </w:r>
    </w:p>
  </w:comment>
  <w:comment w:id="87" w:author="Dave Hall" w:date="2019-08-20T09:09:00Z" w:initials="DWH">
    <w:p w14:paraId="434C0753" w14:textId="39D8C953" w:rsidR="00306F10" w:rsidRDefault="00306F10">
      <w:pPr>
        <w:pStyle w:val="CommentText"/>
      </w:pPr>
      <w:r>
        <w:rPr>
          <w:rStyle w:val="CommentReference"/>
        </w:rPr>
        <w:annotationRef/>
      </w:r>
      <w:r>
        <w:t>Is this the start of the chromosome? I would guess that it was a terminal duplication.</w:t>
      </w:r>
    </w:p>
  </w:comment>
  <w:comment w:id="88" w:author="Holly Celina Mcqueary" w:date="2019-08-28T14:14:00Z" w:initials="HCM">
    <w:p w14:paraId="3860EB10" w14:textId="3A654F02" w:rsidR="00306F10" w:rsidRDefault="00306F10">
      <w:pPr>
        <w:pStyle w:val="CommentText"/>
      </w:pPr>
      <w:r>
        <w:rPr>
          <w:rStyle w:val="CommentReference"/>
        </w:rPr>
        <w:annotationRef/>
      </w:r>
      <w:r>
        <w:t>I thought it would be too, but the read depth before this point looks disomic</w:t>
      </w:r>
    </w:p>
  </w:comment>
  <w:comment w:id="90" w:author="Dave Hall" w:date="2019-08-20T09:10:00Z" w:initials="DWH">
    <w:p w14:paraId="6F44AAB9" w14:textId="25E90E06" w:rsidR="00306F10" w:rsidRDefault="00306F10">
      <w:pPr>
        <w:pStyle w:val="CommentText"/>
      </w:pPr>
      <w:r>
        <w:rPr>
          <w:rStyle w:val="CommentReference"/>
        </w:rPr>
        <w:annotationRef/>
      </w:r>
      <w:r>
        <w:t xml:space="preserve">It makes locating where it might now be difficult, unless we can find a chromosome end that has reduced depth from the end up to a TE. Are there any </w:t>
      </w:r>
      <w:proofErr w:type="spellStart"/>
      <w:r>
        <w:t>Tes</w:t>
      </w:r>
      <w:proofErr w:type="spellEnd"/>
      <w:r>
        <w:t xml:space="preserve"> located near chromosome ends? (These may not be very well annotated)</w:t>
      </w:r>
    </w:p>
  </w:comment>
  <w:comment w:id="91" w:author="Dave Hall" w:date="2019-08-20T09:11:00Z" w:initials="DWH">
    <w:p w14:paraId="2AB3757F" w14:textId="26D8D71B" w:rsidR="00306F10" w:rsidRDefault="00306F10">
      <w:pPr>
        <w:pStyle w:val="CommentText"/>
      </w:pPr>
      <w:r>
        <w:rPr>
          <w:rStyle w:val="CommentReference"/>
        </w:rPr>
        <w:annotationRef/>
      </w:r>
      <w:proofErr w:type="gramStart"/>
      <w:r>
        <w:t>Ha,</w:t>
      </w:r>
      <w:proofErr w:type="gramEnd"/>
      <w:r>
        <w:t xml:space="preserve"> should have read to end of paragraph before previous comment!</w:t>
      </w:r>
    </w:p>
  </w:comment>
  <w:comment w:id="93" w:author="Holly Celina Mcqueary" w:date="2019-06-14T13:07:00Z" w:initials="HCM">
    <w:p w14:paraId="7512744C" w14:textId="7F47A1CA" w:rsidR="00306F10" w:rsidRDefault="00306F10">
      <w:pPr>
        <w:pStyle w:val="CommentText"/>
      </w:pPr>
      <w:r>
        <w:rPr>
          <w:rStyle w:val="CommentReference"/>
        </w:rPr>
        <w:annotationRef/>
      </w:r>
      <w:r>
        <w:t xml:space="preserve">I haven’t gotten to this yet </w:t>
      </w:r>
    </w:p>
  </w:comment>
  <w:comment w:id="94" w:author="Dave Hall" w:date="2019-08-20T09:12:00Z" w:initials="DWH">
    <w:p w14:paraId="0EA44CCA" w14:textId="51027A35" w:rsidR="00306F10" w:rsidRDefault="00306F10">
      <w:pPr>
        <w:pStyle w:val="CommentText"/>
      </w:pPr>
      <w:r>
        <w:rPr>
          <w:rStyle w:val="CommentReference"/>
        </w:rPr>
        <w:annotationRef/>
      </w:r>
      <w:r>
        <w:t>Interesting idea. I’m not positive what the analysis will be but carry on!</w:t>
      </w:r>
    </w:p>
  </w:comment>
  <w:comment w:id="107" w:author="Dave Hall" w:date="2019-08-20T09:14:00Z" w:initials="DWH">
    <w:p w14:paraId="1F90E914" w14:textId="664A9580" w:rsidR="00306F10" w:rsidRDefault="00306F10">
      <w:pPr>
        <w:pStyle w:val="CommentText"/>
      </w:pPr>
      <w:r>
        <w:rPr>
          <w:rStyle w:val="CommentReference"/>
        </w:rPr>
        <w:annotationRef/>
      </w:r>
      <w:r>
        <w:t>“its” refers to what? The entire genome, just the aneuploid chromosome?</w:t>
      </w:r>
    </w:p>
  </w:comment>
  <w:comment w:id="186" w:author="Dave Hall" w:date="2019-08-20T09:14:00Z" w:initials="DWH">
    <w:p w14:paraId="2386253A" w14:textId="36921A27" w:rsidR="00306F10" w:rsidRDefault="00306F10">
      <w:pPr>
        <w:pStyle w:val="CommentText"/>
      </w:pPr>
      <w:r>
        <w:rPr>
          <w:rStyle w:val="CommentReference"/>
        </w:rPr>
        <w:annotationRef/>
      </w:r>
      <w:r>
        <w:t xml:space="preserve">Need to </w:t>
      </w:r>
      <w:proofErr w:type="spellStart"/>
      <w:r>
        <w:t>explcitly</w:t>
      </w:r>
      <w:proofErr w:type="spellEnd"/>
      <w:r>
        <w:t xml:space="preserve"> state what that would look like. Without an </w:t>
      </w:r>
      <w:proofErr w:type="spellStart"/>
      <w:r>
        <w:t>expecttaion</w:t>
      </w:r>
      <w:proofErr w:type="spellEnd"/>
      <w:r>
        <w:t xml:space="preserve"> given, it is hard to evaluate this claim (which I think you are pretty confident in)</w:t>
      </w:r>
    </w:p>
  </w:comment>
  <w:comment w:id="201" w:author="Dave Hall" w:date="2019-08-20T09:17:00Z" w:initials="DWH">
    <w:p w14:paraId="01B96954" w14:textId="663684C3" w:rsidR="00306F10" w:rsidRDefault="00306F10">
      <w:pPr>
        <w:pStyle w:val="CommentText"/>
      </w:pPr>
      <w:r>
        <w:rPr>
          <w:rStyle w:val="CommentReference"/>
        </w:rPr>
        <w:annotationRef/>
      </w:r>
      <w:r>
        <w:t xml:space="preserve">You have to give the expectation. </w:t>
      </w:r>
    </w:p>
  </w:comment>
  <w:comment w:id="217" w:author="Holly Celina Mcqueary" w:date="2019-06-14T15:00:00Z" w:initials="HCM">
    <w:p w14:paraId="71283322" w14:textId="50314083" w:rsidR="00306F10" w:rsidRDefault="00306F10">
      <w:pPr>
        <w:pStyle w:val="CommentText"/>
      </w:pPr>
      <w:r>
        <w:rPr>
          <w:rStyle w:val="CommentReference"/>
        </w:rPr>
        <w:annotationRef/>
      </w:r>
      <w:r>
        <w:t xml:space="preserve">I should probably figure out how to normalize this to the </w:t>
      </w:r>
      <w:proofErr w:type="gramStart"/>
      <w:r>
        <w:t>amount</w:t>
      </w:r>
      <w:proofErr w:type="gramEnd"/>
      <w:r>
        <w:t xml:space="preserve"> of genes. </w:t>
      </w:r>
    </w:p>
  </w:comment>
  <w:comment w:id="215" w:author="Holly Celina Mcqueary" w:date="2019-07-08T16:20:00Z" w:initials="HCM">
    <w:p w14:paraId="70814377" w14:textId="643E3BDC" w:rsidR="00306F10" w:rsidRDefault="00306F10">
      <w:pPr>
        <w:pStyle w:val="CommentText"/>
      </w:pPr>
      <w:r>
        <w:rPr>
          <w:rStyle w:val="CommentReference"/>
        </w:rPr>
        <w:annotationRef/>
      </w:r>
      <w:r>
        <w:t>I think this is a dumb sentence</w:t>
      </w:r>
    </w:p>
  </w:comment>
  <w:comment w:id="221" w:author="Dave Hall" w:date="2019-08-20T09:28:00Z" w:initials="DWH">
    <w:p w14:paraId="5185790E" w14:textId="033BF551" w:rsidR="00306F10" w:rsidRDefault="00306F10">
      <w:pPr>
        <w:pStyle w:val="CommentText"/>
      </w:pPr>
      <w:r>
        <w:rPr>
          <w:rStyle w:val="CommentReference"/>
        </w:rPr>
        <w:annotationRef/>
      </w:r>
      <w:r>
        <w:t>How does this paragraph relate to the last?</w:t>
      </w:r>
    </w:p>
  </w:comment>
  <w:comment w:id="223" w:author="Dave Hall" w:date="2019-08-20T09:25:00Z" w:initials="DWH">
    <w:p w14:paraId="094AFF76" w14:textId="356F3207" w:rsidR="00306F10" w:rsidRDefault="00306F10">
      <w:pPr>
        <w:pStyle w:val="CommentText"/>
      </w:pPr>
      <w:r>
        <w:rPr>
          <w:rStyle w:val="CommentReference"/>
        </w:rPr>
        <w:annotationRef/>
      </w:r>
      <w:r>
        <w:t>A bit more detail. What numbers were used?</w:t>
      </w:r>
    </w:p>
  </w:comment>
  <w:comment w:id="222" w:author="Holly Celina Mcqueary" w:date="2019-09-03T14:50:00Z" w:initials="HCM">
    <w:p w14:paraId="6005D0B9" w14:textId="0DF4B318" w:rsidR="00306F10" w:rsidRDefault="00306F10">
      <w:pPr>
        <w:pStyle w:val="CommentText"/>
      </w:pPr>
      <w:r>
        <w:rPr>
          <w:rStyle w:val="CommentReference"/>
        </w:rPr>
        <w:annotationRef/>
      </w:r>
      <w:r>
        <w:t>Should I even bother with Tukey’s, or can I just stick to the ANOVAs?</w:t>
      </w:r>
    </w:p>
  </w:comment>
  <w:comment w:id="225" w:author="Dave Hall" w:date="2019-08-20T09:26:00Z" w:initials="DWH">
    <w:p w14:paraId="7ECE8BDD" w14:textId="1C2CED4E" w:rsidR="00306F10" w:rsidRDefault="00306F10">
      <w:pPr>
        <w:pStyle w:val="CommentText"/>
      </w:pPr>
      <w:r>
        <w:rPr>
          <w:rStyle w:val="CommentReference"/>
        </w:rPr>
        <w:annotationRef/>
      </w:r>
      <w:proofErr w:type="gramStart"/>
      <w:r>
        <w:t>So</w:t>
      </w:r>
      <w:proofErr w:type="gramEnd"/>
      <w:r>
        <w:t xml:space="preserve"> these are the examples where there was a significant difference from expectation? </w:t>
      </w:r>
    </w:p>
  </w:comment>
  <w:comment w:id="231" w:author="Holly Celina Mcqueary" w:date="2019-06-14T14:01:00Z" w:initials="HCM">
    <w:p w14:paraId="1E99055F" w14:textId="79E7A28A" w:rsidR="00306F10" w:rsidRDefault="00306F10">
      <w:pPr>
        <w:pStyle w:val="CommentText"/>
      </w:pPr>
      <w:r>
        <w:rPr>
          <w:rStyle w:val="CommentReference"/>
        </w:rPr>
        <w:annotationRef/>
      </w:r>
      <w:r>
        <w:t xml:space="preserve">I’m not sure this is </w:t>
      </w:r>
      <w:proofErr w:type="gramStart"/>
      <w:r>
        <w:t>true..</w:t>
      </w:r>
      <w:proofErr w:type="gramEnd"/>
      <w:r>
        <w:t xml:space="preserve"> did yeast evolve before drosophila? (assuming yes but probably should cite something here)</w:t>
      </w:r>
    </w:p>
  </w:comment>
  <w:comment w:id="229" w:author="Dave Hall" w:date="2019-08-20T09:28:00Z" w:initials="DWH">
    <w:p w14:paraId="02168F8B" w14:textId="078CADB6" w:rsidR="00306F10" w:rsidRDefault="00306F10">
      <w:pPr>
        <w:pStyle w:val="CommentText"/>
      </w:pPr>
      <w:r>
        <w:rPr>
          <w:rStyle w:val="CommentReference"/>
        </w:rPr>
        <w:annotationRef/>
      </w:r>
      <w:r>
        <w:t xml:space="preserve">This is not </w:t>
      </w:r>
      <w:proofErr w:type="gramStart"/>
      <w:r>
        <w:t>results</w:t>
      </w:r>
      <w:proofErr w:type="gramEnd"/>
      <w:r>
        <w:t xml:space="preserve"> but discussion (and wild speculation)</w:t>
      </w:r>
    </w:p>
  </w:comment>
  <w:comment w:id="237" w:author="Dave Hall" w:date="2019-08-20T09:29:00Z" w:initials="DWH">
    <w:p w14:paraId="66161903" w14:textId="3B51BCEE" w:rsidR="00306F10" w:rsidRDefault="00306F10">
      <w:pPr>
        <w:pStyle w:val="CommentText"/>
      </w:pPr>
      <w:r>
        <w:rPr>
          <w:rStyle w:val="CommentReference"/>
        </w:rPr>
        <w:annotationRef/>
      </w:r>
      <w:r>
        <w:t xml:space="preserve">Maybe say what </w:t>
      </w:r>
      <w:proofErr w:type="gramStart"/>
      <w:r>
        <w:t>these mean</w:t>
      </w:r>
      <w:proofErr w:type="gramEnd"/>
      <w:r>
        <w:t>?</w:t>
      </w:r>
    </w:p>
  </w:comment>
  <w:comment w:id="238" w:author="Dave Hall" w:date="2019-08-20T09:29:00Z" w:initials="DWH">
    <w:p w14:paraId="3EE5B123" w14:textId="0FCA08E1" w:rsidR="00306F10" w:rsidRDefault="00306F10">
      <w:pPr>
        <w:pStyle w:val="CommentText"/>
      </w:pPr>
      <w:r>
        <w:rPr>
          <w:rStyle w:val="CommentReference"/>
        </w:rPr>
        <w:annotationRef/>
      </w:r>
      <w:r>
        <w:t>These two sentences seem not to agree.</w:t>
      </w:r>
    </w:p>
  </w:comment>
  <w:comment w:id="242" w:author="Holly Celina Mcqueary" w:date="2019-09-11T13:02:00Z" w:initials="HCM">
    <w:p w14:paraId="03FB9532" w14:textId="27F62156" w:rsidR="00306F10" w:rsidRDefault="00306F10">
      <w:pPr>
        <w:pStyle w:val="CommentText"/>
      </w:pPr>
      <w:r>
        <w:rPr>
          <w:rStyle w:val="CommentReference"/>
        </w:rPr>
        <w:annotationRef/>
      </w:r>
      <w:r>
        <w:t xml:space="preserve">I originally had this in my methods section, but can move it here </w:t>
      </w:r>
    </w:p>
  </w:comment>
  <w:comment w:id="257" w:author="Holly Celina Mcqueary" w:date="2019-06-14T14:54:00Z" w:initials="HCM">
    <w:p w14:paraId="60E3CD68" w14:textId="3FC3FBF6" w:rsidR="00306F10" w:rsidRDefault="00306F10">
      <w:pPr>
        <w:pStyle w:val="CommentText"/>
      </w:pPr>
      <w:r>
        <w:rPr>
          <w:rStyle w:val="CommentReference"/>
        </w:rPr>
        <w:annotationRef/>
      </w:r>
      <w:r>
        <w:t xml:space="preserve">I don’t have any figures for this data yet, still thinking of how best to display it. (It’s currently in excel spreadsheets). </w:t>
      </w:r>
    </w:p>
  </w:comment>
  <w:comment w:id="258" w:author="Dave Hall" w:date="2019-08-20T09:31:00Z" w:initials="DWH">
    <w:p w14:paraId="7E60507A" w14:textId="00A60649" w:rsidR="00306F10" w:rsidRDefault="00306F10">
      <w:pPr>
        <w:pStyle w:val="CommentText"/>
      </w:pPr>
      <w:r>
        <w:rPr>
          <w:rStyle w:val="CommentReference"/>
        </w:rPr>
        <w:annotationRef/>
      </w:r>
      <w:r>
        <w:t>Need to figure a better way to present/discuss these data</w:t>
      </w:r>
    </w:p>
  </w:comment>
  <w:comment w:id="272" w:author="Dave Hall" w:date="2019-08-20T09:32:00Z" w:initials="DWH">
    <w:p w14:paraId="350512D1" w14:textId="57428762" w:rsidR="00306F10" w:rsidRDefault="00306F10">
      <w:pPr>
        <w:pStyle w:val="CommentText"/>
      </w:pPr>
      <w:r>
        <w:rPr>
          <w:rStyle w:val="CommentReference"/>
        </w:rPr>
        <w:annotationRef/>
      </w:r>
      <w:r>
        <w:t>What do you mean by differentially expressed? AN expectation is needed that we can test against.</w:t>
      </w:r>
    </w:p>
  </w:comment>
  <w:comment w:id="283" w:author="Holly Celina Mcqueary" w:date="2019-06-14T14:54:00Z" w:initials="HCM">
    <w:p w14:paraId="6F7D9E23" w14:textId="77777777" w:rsidR="00306F10" w:rsidRDefault="00306F10" w:rsidP="00EC5D0E">
      <w:pPr>
        <w:pStyle w:val="CommentText"/>
      </w:pPr>
      <w:r>
        <w:rPr>
          <w:rStyle w:val="CommentReference"/>
        </w:rPr>
        <w:annotationRef/>
      </w:r>
      <w:r>
        <w:t xml:space="preserve">I haven’t looked at these yet </w:t>
      </w:r>
    </w:p>
  </w:comment>
  <w:comment w:id="287" w:author="Holly Celina Mcqueary" w:date="2019-06-14T14:54:00Z" w:initials="HCM">
    <w:p w14:paraId="00C0DC0F" w14:textId="67D0E2E2" w:rsidR="00306F10" w:rsidRDefault="00306F10">
      <w:pPr>
        <w:pStyle w:val="CommentText"/>
      </w:pPr>
      <w:r>
        <w:rPr>
          <w:rStyle w:val="CommentReference"/>
        </w:rPr>
        <w:annotationRef/>
      </w:r>
      <w:r>
        <w:t xml:space="preserve">I haven’t looked at these yet </w:t>
      </w:r>
    </w:p>
  </w:comment>
  <w:comment w:id="291" w:author="Holly Celina Mcqueary" w:date="2019-06-14T14:59:00Z" w:initials="HCM">
    <w:p w14:paraId="46E1EA88" w14:textId="4071A604" w:rsidR="00306F10" w:rsidRDefault="00306F10">
      <w:pPr>
        <w:pStyle w:val="CommentText"/>
      </w:pPr>
      <w:r>
        <w:rPr>
          <w:rStyle w:val="CommentReference"/>
        </w:rPr>
        <w:annotationRef/>
      </w:r>
      <w:r>
        <w:t xml:space="preserve">I need to redo this analysis. </w:t>
      </w:r>
    </w:p>
  </w:comment>
  <w:comment w:id="333" w:author="Dave Hall" w:date="2019-08-20T09:33:00Z" w:initials="DWH">
    <w:p w14:paraId="3C887562" w14:textId="22618F8B" w:rsidR="00306F10" w:rsidRDefault="00306F10">
      <w:pPr>
        <w:pStyle w:val="CommentText"/>
      </w:pPr>
      <w:r>
        <w:rPr>
          <w:rStyle w:val="CommentReference"/>
        </w:rPr>
        <w:annotationRef/>
      </w:r>
      <w:r>
        <w:t>Did we find any of these?</w:t>
      </w:r>
    </w:p>
  </w:comment>
  <w:comment w:id="341" w:author="Holly Celina Mcqueary" w:date="2019-06-14T14:01:00Z" w:initials="HCM">
    <w:p w14:paraId="333F20C6" w14:textId="010F32E3" w:rsidR="00306F10" w:rsidRDefault="00306F10">
      <w:pPr>
        <w:pStyle w:val="CommentText"/>
      </w:pPr>
      <w:r>
        <w:rPr>
          <w:rStyle w:val="CommentReference"/>
        </w:rPr>
        <w:annotationRef/>
      </w:r>
      <w:r>
        <w:t xml:space="preserve">I wrote this and now I have no idea what I was talking about </w:t>
      </w:r>
    </w:p>
  </w:comment>
  <w:comment w:id="345" w:author="Holly Celina Mcqueary" w:date="2019-06-14T14:01:00Z" w:initials="HCM">
    <w:p w14:paraId="2824E927" w14:textId="77777777" w:rsidR="00306F10" w:rsidRDefault="00306F10" w:rsidP="00D543AC">
      <w:pPr>
        <w:pStyle w:val="CommentText"/>
      </w:pPr>
      <w:r>
        <w:rPr>
          <w:rStyle w:val="CommentReference"/>
        </w:rPr>
        <w:annotationRef/>
      </w:r>
      <w:r>
        <w:t xml:space="preserve">I’m not sure this is </w:t>
      </w:r>
      <w:proofErr w:type="gramStart"/>
      <w:r>
        <w:t>true..</w:t>
      </w:r>
      <w:proofErr w:type="gramEnd"/>
      <w:r>
        <w:t xml:space="preserve"> did yeast evolve before drosophila? (assuming yes but probably should cite something here)</w:t>
      </w:r>
    </w:p>
  </w:comment>
  <w:comment w:id="350" w:author="Holly Celina Mcqueary" w:date="2019-06-14T14:01:00Z" w:initials="HCM">
    <w:p w14:paraId="40A1A02E" w14:textId="77777777" w:rsidR="00306F10" w:rsidRDefault="00306F10" w:rsidP="00A21911">
      <w:pPr>
        <w:pStyle w:val="CommentText"/>
      </w:pPr>
      <w:r>
        <w:rPr>
          <w:rStyle w:val="CommentReference"/>
        </w:rPr>
        <w:annotationRef/>
      </w:r>
      <w:r>
        <w:t xml:space="preserve">I’m not sure this is </w:t>
      </w:r>
      <w:proofErr w:type="gramStart"/>
      <w:r>
        <w:t>true..</w:t>
      </w:r>
      <w:proofErr w:type="gramEnd"/>
      <w:r>
        <w:t xml:space="preserve"> did yeast evolve before drosophila? (assuming yes but probably should cite something here)</w:t>
      </w:r>
    </w:p>
  </w:comment>
  <w:comment w:id="348" w:author="Dave Hall" w:date="2019-08-20T09:28:00Z" w:initials="DWH">
    <w:p w14:paraId="138AEBCE" w14:textId="77777777" w:rsidR="00306F10" w:rsidRDefault="00306F10" w:rsidP="00A21911">
      <w:pPr>
        <w:pStyle w:val="CommentText"/>
      </w:pPr>
      <w:r>
        <w:rPr>
          <w:rStyle w:val="CommentReference"/>
        </w:rPr>
        <w:annotationRef/>
      </w:r>
      <w:r>
        <w:t xml:space="preserve">This is not </w:t>
      </w:r>
      <w:proofErr w:type="gramStart"/>
      <w:r>
        <w:t>results</w:t>
      </w:r>
      <w:proofErr w:type="gramEnd"/>
      <w:r>
        <w:t xml:space="preserve"> but discussion (and wild speculation)</w:t>
      </w:r>
    </w:p>
  </w:comment>
  <w:comment w:id="344" w:author="Holly Celina Mcqueary" w:date="2019-07-12T14:02:00Z" w:initials="HCM">
    <w:p w14:paraId="2B11464D" w14:textId="77777777" w:rsidR="00306F10" w:rsidRDefault="00306F10" w:rsidP="00D543AC">
      <w:pPr>
        <w:pStyle w:val="CommentText"/>
      </w:pPr>
      <w:r>
        <w:rPr>
          <w:rStyle w:val="CommentReference"/>
        </w:rPr>
        <w:annotationRef/>
      </w:r>
      <w:r>
        <w:t>This is more of a discussion paragraph than results.</w:t>
      </w:r>
    </w:p>
  </w:comment>
  <w:comment w:id="892" w:author="Dave Hall" w:date="2019-08-20T09:43:00Z" w:initials="DWH">
    <w:p w14:paraId="0FD04300" w14:textId="07095359" w:rsidR="00306F10" w:rsidRDefault="00306F10">
      <w:pPr>
        <w:pStyle w:val="CommentText"/>
      </w:pPr>
      <w:r>
        <w:rPr>
          <w:rStyle w:val="CommentReference"/>
        </w:rPr>
        <w:annotationRef/>
      </w:r>
      <w:r>
        <w:t xml:space="preserve">We need to chat more about this duplication. What is red box? Note that scale of Fig 2 and 3 should be the same. </w:t>
      </w:r>
    </w:p>
  </w:comment>
  <w:comment w:id="910" w:author="Dave Hall" w:date="2019-08-20T09:44:00Z" w:initials="DWH">
    <w:p w14:paraId="32E27402" w14:textId="58139B2D" w:rsidR="00306F10" w:rsidRDefault="00306F10">
      <w:pPr>
        <w:pStyle w:val="CommentText"/>
      </w:pPr>
      <w:r>
        <w:rPr>
          <w:rStyle w:val="CommentReference"/>
        </w:rPr>
        <w:annotationRef/>
      </w:r>
      <w:r>
        <w:t>Is break point at a 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3AC0DC" w15:done="0"/>
  <w15:commentEx w15:paraId="5605901D" w15:done="0"/>
  <w15:commentEx w15:paraId="2E767A5C" w15:done="0"/>
  <w15:commentEx w15:paraId="1240DC63" w15:done="1"/>
  <w15:commentEx w15:paraId="52D262EA" w15:done="0"/>
  <w15:commentEx w15:paraId="78A868B2" w15:done="0"/>
  <w15:commentEx w15:paraId="77395432" w15:paraIdParent="78A868B2" w15:done="0"/>
  <w15:commentEx w15:paraId="70586A04" w15:done="0"/>
  <w15:commentEx w15:paraId="01146411" w15:done="0"/>
  <w15:commentEx w15:paraId="12C67CAE" w15:done="0"/>
  <w15:commentEx w15:paraId="000B4513" w15:done="0"/>
  <w15:commentEx w15:paraId="099104B8" w15:paraIdParent="000B4513" w15:done="0"/>
  <w15:commentEx w15:paraId="434C0753" w15:done="0"/>
  <w15:commentEx w15:paraId="3860EB10" w15:paraIdParent="434C0753" w15:done="0"/>
  <w15:commentEx w15:paraId="6F44AAB9" w15:done="0"/>
  <w15:commentEx w15:paraId="2AB3757F" w15:done="0"/>
  <w15:commentEx w15:paraId="7512744C" w15:done="0"/>
  <w15:commentEx w15:paraId="0EA44CCA" w15:paraIdParent="7512744C" w15:done="0"/>
  <w15:commentEx w15:paraId="1F90E914" w15:done="0"/>
  <w15:commentEx w15:paraId="2386253A" w15:done="0"/>
  <w15:commentEx w15:paraId="01B96954" w15:done="0"/>
  <w15:commentEx w15:paraId="71283322" w15:done="0"/>
  <w15:commentEx w15:paraId="70814377" w15:done="0"/>
  <w15:commentEx w15:paraId="5185790E" w15:done="0"/>
  <w15:commentEx w15:paraId="094AFF76" w15:done="0"/>
  <w15:commentEx w15:paraId="6005D0B9" w15:done="0"/>
  <w15:commentEx w15:paraId="7ECE8BDD" w15:done="0"/>
  <w15:commentEx w15:paraId="1E99055F" w15:done="0"/>
  <w15:commentEx w15:paraId="02168F8B" w15:done="0"/>
  <w15:commentEx w15:paraId="66161903" w15:done="0"/>
  <w15:commentEx w15:paraId="3EE5B123" w15:done="0"/>
  <w15:commentEx w15:paraId="03FB9532" w15:done="0"/>
  <w15:commentEx w15:paraId="60E3CD68" w15:done="0"/>
  <w15:commentEx w15:paraId="7E60507A" w15:done="0"/>
  <w15:commentEx w15:paraId="350512D1" w15:done="0"/>
  <w15:commentEx w15:paraId="6F7D9E23" w15:done="0"/>
  <w15:commentEx w15:paraId="00C0DC0F" w15:done="0"/>
  <w15:commentEx w15:paraId="46E1EA88" w15:done="0"/>
  <w15:commentEx w15:paraId="3C887562" w15:done="0"/>
  <w15:commentEx w15:paraId="333F20C6" w15:done="0"/>
  <w15:commentEx w15:paraId="2824E927" w15:done="0"/>
  <w15:commentEx w15:paraId="40A1A02E" w15:done="0"/>
  <w15:commentEx w15:paraId="138AEBCE" w15:done="0"/>
  <w15:commentEx w15:paraId="2B11464D" w15:done="0"/>
  <w15:commentEx w15:paraId="0FD04300" w15:done="0"/>
  <w15:commentEx w15:paraId="32E274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3AC0DC" w16cid:durableId="20DB1D6F"/>
  <w16cid:commentId w16cid:paraId="5605901D" w16cid:durableId="1E5F4B46"/>
  <w16cid:commentId w16cid:paraId="2E767A5C" w16cid:durableId="1E3966C7"/>
  <w16cid:commentId w16cid:paraId="1240DC63" w16cid:durableId="20DC27A0"/>
  <w16cid:commentId w16cid:paraId="52D262EA" w16cid:durableId="210632AF"/>
  <w16cid:commentId w16cid:paraId="78A868B2" w16cid:durableId="20AE188F"/>
  <w16cid:commentId w16cid:paraId="77395432" w16cid:durableId="210632CE"/>
  <w16cid:commentId w16cid:paraId="70586A04" w16cid:durableId="2118DB31"/>
  <w16cid:commentId w16cid:paraId="01146411" w16cid:durableId="210636BE"/>
  <w16cid:commentId w16cid:paraId="12C67CAE" w16cid:durableId="210636DE"/>
  <w16cid:commentId w16cid:paraId="000B4513" w16cid:durableId="2106370F"/>
  <w16cid:commentId w16cid:paraId="099104B8" w16cid:durableId="2118D6E6"/>
  <w16cid:commentId w16cid:paraId="434C0753" w16cid:durableId="21063746"/>
  <w16cid:commentId w16cid:paraId="3860EB10" w16cid:durableId="21110ACA"/>
  <w16cid:commentId w16cid:paraId="6F44AAB9" w16cid:durableId="21063771"/>
  <w16cid:commentId w16cid:paraId="2AB3757F" w16cid:durableId="210637D5"/>
  <w16cid:commentId w16cid:paraId="7512744C" w16cid:durableId="20AE1A9E"/>
  <w16cid:commentId w16cid:paraId="0EA44CCA" w16cid:durableId="210637FB"/>
  <w16cid:commentId w16cid:paraId="1F90E914" w16cid:durableId="21063858"/>
  <w16cid:commentId w16cid:paraId="2386253A" w16cid:durableId="21063879"/>
  <w16cid:commentId w16cid:paraId="01B96954" w16cid:durableId="21063925"/>
  <w16cid:commentId w16cid:paraId="71283322" w16cid:durableId="20AE34F0"/>
  <w16cid:commentId w16cid:paraId="70814377" w16cid:durableId="20CDEBEA"/>
  <w16cid:commentId w16cid:paraId="5185790E" w16cid:durableId="21063BA1"/>
  <w16cid:commentId w16cid:paraId="094AFF76" w16cid:durableId="21063B0D"/>
  <w16cid:commentId w16cid:paraId="6005D0B9" w16cid:durableId="2118FC48"/>
  <w16cid:commentId w16cid:paraId="7ECE8BDD" w16cid:durableId="21063B61"/>
  <w16cid:commentId w16cid:paraId="1E99055F" w16cid:durableId="20AE2743"/>
  <w16cid:commentId w16cid:paraId="02168F8B" w16cid:durableId="21063BCD"/>
  <w16cid:commentId w16cid:paraId="66161903" w16cid:durableId="21063BEF"/>
  <w16cid:commentId w16cid:paraId="3EE5B123" w16cid:durableId="21063C13"/>
  <w16cid:commentId w16cid:paraId="03FB9532" w16cid:durableId="21236EF9"/>
  <w16cid:commentId w16cid:paraId="60E3CD68" w16cid:durableId="20AE33AE"/>
  <w16cid:commentId w16cid:paraId="7E60507A" w16cid:durableId="21063C68"/>
  <w16cid:commentId w16cid:paraId="350512D1" w16cid:durableId="21063CB0"/>
  <w16cid:commentId w16cid:paraId="6F7D9E23" w16cid:durableId="212B64E9"/>
  <w16cid:commentId w16cid:paraId="00C0DC0F" w16cid:durableId="20AE3398"/>
  <w16cid:commentId w16cid:paraId="46E1EA88" w16cid:durableId="20AE34B7"/>
  <w16cid:commentId w16cid:paraId="3C887562" w16cid:durableId="21063CEC"/>
  <w16cid:commentId w16cid:paraId="333F20C6" w16cid:durableId="20AE2725"/>
  <w16cid:commentId w16cid:paraId="2824E927" w16cid:durableId="20DC4A61"/>
  <w16cid:commentId w16cid:paraId="40A1A02E" w16cid:durableId="212A1025"/>
  <w16cid:commentId w16cid:paraId="138AEBCE" w16cid:durableId="212A1024"/>
  <w16cid:commentId w16cid:paraId="2B11464D" w16cid:durableId="20DC4A60"/>
  <w16cid:commentId w16cid:paraId="0FD04300" w16cid:durableId="21063F59"/>
  <w16cid:commentId w16cid:paraId="32E27402" w16cid:durableId="21063F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2B17B9"/>
    <w:multiLevelType w:val="hybridMultilevel"/>
    <w:tmpl w:val="B8D67CF2"/>
    <w:lvl w:ilvl="0" w:tplc="C25AAEC6">
      <w:start w:val="1"/>
      <w:numFmt w:val="bullet"/>
      <w:lvlText w:val="•"/>
      <w:lvlJc w:val="left"/>
      <w:pPr>
        <w:tabs>
          <w:tab w:val="num" w:pos="720"/>
        </w:tabs>
        <w:ind w:left="720" w:hanging="360"/>
      </w:pPr>
      <w:rPr>
        <w:rFonts w:ascii="Arial" w:hAnsi="Arial" w:hint="default"/>
      </w:rPr>
    </w:lvl>
    <w:lvl w:ilvl="1" w:tplc="6AA844A6">
      <w:numFmt w:val="bullet"/>
      <w:lvlText w:val="•"/>
      <w:lvlJc w:val="left"/>
      <w:pPr>
        <w:tabs>
          <w:tab w:val="num" w:pos="1440"/>
        </w:tabs>
        <w:ind w:left="1440" w:hanging="360"/>
      </w:pPr>
      <w:rPr>
        <w:rFonts w:ascii="Arial" w:hAnsi="Arial" w:hint="default"/>
      </w:rPr>
    </w:lvl>
    <w:lvl w:ilvl="2" w:tplc="E44E37FA">
      <w:numFmt w:val="bullet"/>
      <w:lvlText w:val="•"/>
      <w:lvlJc w:val="left"/>
      <w:pPr>
        <w:tabs>
          <w:tab w:val="num" w:pos="2160"/>
        </w:tabs>
        <w:ind w:left="2160" w:hanging="360"/>
      </w:pPr>
      <w:rPr>
        <w:rFonts w:ascii="Arial" w:hAnsi="Arial" w:hint="default"/>
      </w:rPr>
    </w:lvl>
    <w:lvl w:ilvl="3" w:tplc="EA380DCE">
      <w:numFmt w:val="bullet"/>
      <w:lvlText w:val="•"/>
      <w:lvlJc w:val="left"/>
      <w:pPr>
        <w:tabs>
          <w:tab w:val="num" w:pos="2880"/>
        </w:tabs>
        <w:ind w:left="2880" w:hanging="360"/>
      </w:pPr>
      <w:rPr>
        <w:rFonts w:ascii="Arial" w:hAnsi="Arial" w:hint="default"/>
      </w:rPr>
    </w:lvl>
    <w:lvl w:ilvl="4" w:tplc="08BEA846" w:tentative="1">
      <w:start w:val="1"/>
      <w:numFmt w:val="bullet"/>
      <w:lvlText w:val="•"/>
      <w:lvlJc w:val="left"/>
      <w:pPr>
        <w:tabs>
          <w:tab w:val="num" w:pos="3600"/>
        </w:tabs>
        <w:ind w:left="3600" w:hanging="360"/>
      </w:pPr>
      <w:rPr>
        <w:rFonts w:ascii="Arial" w:hAnsi="Arial" w:hint="default"/>
      </w:rPr>
    </w:lvl>
    <w:lvl w:ilvl="5" w:tplc="EE2E06DC" w:tentative="1">
      <w:start w:val="1"/>
      <w:numFmt w:val="bullet"/>
      <w:lvlText w:val="•"/>
      <w:lvlJc w:val="left"/>
      <w:pPr>
        <w:tabs>
          <w:tab w:val="num" w:pos="4320"/>
        </w:tabs>
        <w:ind w:left="4320" w:hanging="360"/>
      </w:pPr>
      <w:rPr>
        <w:rFonts w:ascii="Arial" w:hAnsi="Arial" w:hint="default"/>
      </w:rPr>
    </w:lvl>
    <w:lvl w:ilvl="6" w:tplc="622239DC" w:tentative="1">
      <w:start w:val="1"/>
      <w:numFmt w:val="bullet"/>
      <w:lvlText w:val="•"/>
      <w:lvlJc w:val="left"/>
      <w:pPr>
        <w:tabs>
          <w:tab w:val="num" w:pos="5040"/>
        </w:tabs>
        <w:ind w:left="5040" w:hanging="360"/>
      </w:pPr>
      <w:rPr>
        <w:rFonts w:ascii="Arial" w:hAnsi="Arial" w:hint="default"/>
      </w:rPr>
    </w:lvl>
    <w:lvl w:ilvl="7" w:tplc="0D76E3EC" w:tentative="1">
      <w:start w:val="1"/>
      <w:numFmt w:val="bullet"/>
      <w:lvlText w:val="•"/>
      <w:lvlJc w:val="left"/>
      <w:pPr>
        <w:tabs>
          <w:tab w:val="num" w:pos="5760"/>
        </w:tabs>
        <w:ind w:left="5760" w:hanging="360"/>
      </w:pPr>
      <w:rPr>
        <w:rFonts w:ascii="Arial" w:hAnsi="Arial" w:hint="default"/>
      </w:rPr>
    </w:lvl>
    <w:lvl w:ilvl="8" w:tplc="8BEA148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A4729FC"/>
    <w:multiLevelType w:val="hybridMultilevel"/>
    <w:tmpl w:val="E72AB6BA"/>
    <w:lvl w:ilvl="0" w:tplc="986E217C">
      <w:start w:val="1"/>
      <w:numFmt w:val="bullet"/>
      <w:lvlText w:val="•"/>
      <w:lvlJc w:val="left"/>
      <w:pPr>
        <w:tabs>
          <w:tab w:val="num" w:pos="720"/>
        </w:tabs>
        <w:ind w:left="720" w:hanging="360"/>
      </w:pPr>
      <w:rPr>
        <w:rFonts w:ascii="Arial" w:hAnsi="Arial" w:hint="default"/>
      </w:rPr>
    </w:lvl>
    <w:lvl w:ilvl="1" w:tplc="D7D4968E">
      <w:numFmt w:val="bullet"/>
      <w:lvlText w:val="•"/>
      <w:lvlJc w:val="left"/>
      <w:pPr>
        <w:tabs>
          <w:tab w:val="num" w:pos="1440"/>
        </w:tabs>
        <w:ind w:left="1440" w:hanging="360"/>
      </w:pPr>
      <w:rPr>
        <w:rFonts w:ascii="Arial" w:hAnsi="Arial" w:hint="default"/>
      </w:rPr>
    </w:lvl>
    <w:lvl w:ilvl="2" w:tplc="6728FC3E" w:tentative="1">
      <w:start w:val="1"/>
      <w:numFmt w:val="bullet"/>
      <w:lvlText w:val="•"/>
      <w:lvlJc w:val="left"/>
      <w:pPr>
        <w:tabs>
          <w:tab w:val="num" w:pos="2160"/>
        </w:tabs>
        <w:ind w:left="2160" w:hanging="360"/>
      </w:pPr>
      <w:rPr>
        <w:rFonts w:ascii="Arial" w:hAnsi="Arial" w:hint="default"/>
      </w:rPr>
    </w:lvl>
    <w:lvl w:ilvl="3" w:tplc="6B980E6A" w:tentative="1">
      <w:start w:val="1"/>
      <w:numFmt w:val="bullet"/>
      <w:lvlText w:val="•"/>
      <w:lvlJc w:val="left"/>
      <w:pPr>
        <w:tabs>
          <w:tab w:val="num" w:pos="2880"/>
        </w:tabs>
        <w:ind w:left="2880" w:hanging="360"/>
      </w:pPr>
      <w:rPr>
        <w:rFonts w:ascii="Arial" w:hAnsi="Arial" w:hint="default"/>
      </w:rPr>
    </w:lvl>
    <w:lvl w:ilvl="4" w:tplc="57D26488" w:tentative="1">
      <w:start w:val="1"/>
      <w:numFmt w:val="bullet"/>
      <w:lvlText w:val="•"/>
      <w:lvlJc w:val="left"/>
      <w:pPr>
        <w:tabs>
          <w:tab w:val="num" w:pos="3600"/>
        </w:tabs>
        <w:ind w:left="3600" w:hanging="360"/>
      </w:pPr>
      <w:rPr>
        <w:rFonts w:ascii="Arial" w:hAnsi="Arial" w:hint="default"/>
      </w:rPr>
    </w:lvl>
    <w:lvl w:ilvl="5" w:tplc="25325B88" w:tentative="1">
      <w:start w:val="1"/>
      <w:numFmt w:val="bullet"/>
      <w:lvlText w:val="•"/>
      <w:lvlJc w:val="left"/>
      <w:pPr>
        <w:tabs>
          <w:tab w:val="num" w:pos="4320"/>
        </w:tabs>
        <w:ind w:left="4320" w:hanging="360"/>
      </w:pPr>
      <w:rPr>
        <w:rFonts w:ascii="Arial" w:hAnsi="Arial" w:hint="default"/>
      </w:rPr>
    </w:lvl>
    <w:lvl w:ilvl="6" w:tplc="E1647794" w:tentative="1">
      <w:start w:val="1"/>
      <w:numFmt w:val="bullet"/>
      <w:lvlText w:val="•"/>
      <w:lvlJc w:val="left"/>
      <w:pPr>
        <w:tabs>
          <w:tab w:val="num" w:pos="5040"/>
        </w:tabs>
        <w:ind w:left="5040" w:hanging="360"/>
      </w:pPr>
      <w:rPr>
        <w:rFonts w:ascii="Arial" w:hAnsi="Arial" w:hint="default"/>
      </w:rPr>
    </w:lvl>
    <w:lvl w:ilvl="7" w:tplc="CCC430AA" w:tentative="1">
      <w:start w:val="1"/>
      <w:numFmt w:val="bullet"/>
      <w:lvlText w:val="•"/>
      <w:lvlJc w:val="left"/>
      <w:pPr>
        <w:tabs>
          <w:tab w:val="num" w:pos="5760"/>
        </w:tabs>
        <w:ind w:left="5760" w:hanging="360"/>
      </w:pPr>
      <w:rPr>
        <w:rFonts w:ascii="Arial" w:hAnsi="Arial" w:hint="default"/>
      </w:rPr>
    </w:lvl>
    <w:lvl w:ilvl="8" w:tplc="6E8430D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FC016B3"/>
    <w:multiLevelType w:val="hybridMultilevel"/>
    <w:tmpl w:val="1DBACB12"/>
    <w:lvl w:ilvl="0" w:tplc="1AC662B8">
      <w:start w:val="1"/>
      <w:numFmt w:val="bullet"/>
      <w:lvlText w:val="•"/>
      <w:lvlJc w:val="left"/>
      <w:pPr>
        <w:tabs>
          <w:tab w:val="num" w:pos="720"/>
        </w:tabs>
        <w:ind w:left="720" w:hanging="360"/>
      </w:pPr>
      <w:rPr>
        <w:rFonts w:ascii="Arial" w:hAnsi="Arial" w:hint="default"/>
      </w:rPr>
    </w:lvl>
    <w:lvl w:ilvl="1" w:tplc="A91879E8">
      <w:start w:val="1"/>
      <w:numFmt w:val="bullet"/>
      <w:lvlText w:val="•"/>
      <w:lvlJc w:val="left"/>
      <w:pPr>
        <w:tabs>
          <w:tab w:val="num" w:pos="1440"/>
        </w:tabs>
        <w:ind w:left="1440" w:hanging="360"/>
      </w:pPr>
      <w:rPr>
        <w:rFonts w:ascii="Arial" w:hAnsi="Arial" w:hint="default"/>
      </w:rPr>
    </w:lvl>
    <w:lvl w:ilvl="2" w:tplc="2506DA28">
      <w:start w:val="1"/>
      <w:numFmt w:val="bullet"/>
      <w:lvlText w:val="•"/>
      <w:lvlJc w:val="left"/>
      <w:pPr>
        <w:tabs>
          <w:tab w:val="num" w:pos="2160"/>
        </w:tabs>
        <w:ind w:left="2160" w:hanging="360"/>
      </w:pPr>
      <w:rPr>
        <w:rFonts w:ascii="Arial" w:hAnsi="Arial" w:hint="default"/>
      </w:rPr>
    </w:lvl>
    <w:lvl w:ilvl="3" w:tplc="CC3E256A">
      <w:start w:val="1"/>
      <w:numFmt w:val="bullet"/>
      <w:lvlText w:val="•"/>
      <w:lvlJc w:val="left"/>
      <w:pPr>
        <w:tabs>
          <w:tab w:val="num" w:pos="2880"/>
        </w:tabs>
        <w:ind w:left="2880" w:hanging="360"/>
      </w:pPr>
      <w:rPr>
        <w:rFonts w:ascii="Arial" w:hAnsi="Arial" w:hint="default"/>
      </w:rPr>
    </w:lvl>
    <w:lvl w:ilvl="4" w:tplc="DF30C954" w:tentative="1">
      <w:start w:val="1"/>
      <w:numFmt w:val="bullet"/>
      <w:lvlText w:val="•"/>
      <w:lvlJc w:val="left"/>
      <w:pPr>
        <w:tabs>
          <w:tab w:val="num" w:pos="3600"/>
        </w:tabs>
        <w:ind w:left="3600" w:hanging="360"/>
      </w:pPr>
      <w:rPr>
        <w:rFonts w:ascii="Arial" w:hAnsi="Arial" w:hint="default"/>
      </w:rPr>
    </w:lvl>
    <w:lvl w:ilvl="5" w:tplc="48BCE518" w:tentative="1">
      <w:start w:val="1"/>
      <w:numFmt w:val="bullet"/>
      <w:lvlText w:val="•"/>
      <w:lvlJc w:val="left"/>
      <w:pPr>
        <w:tabs>
          <w:tab w:val="num" w:pos="4320"/>
        </w:tabs>
        <w:ind w:left="4320" w:hanging="360"/>
      </w:pPr>
      <w:rPr>
        <w:rFonts w:ascii="Arial" w:hAnsi="Arial" w:hint="default"/>
      </w:rPr>
    </w:lvl>
    <w:lvl w:ilvl="6" w:tplc="786AE5F4" w:tentative="1">
      <w:start w:val="1"/>
      <w:numFmt w:val="bullet"/>
      <w:lvlText w:val="•"/>
      <w:lvlJc w:val="left"/>
      <w:pPr>
        <w:tabs>
          <w:tab w:val="num" w:pos="5040"/>
        </w:tabs>
        <w:ind w:left="5040" w:hanging="360"/>
      </w:pPr>
      <w:rPr>
        <w:rFonts w:ascii="Arial" w:hAnsi="Arial" w:hint="default"/>
      </w:rPr>
    </w:lvl>
    <w:lvl w:ilvl="7" w:tplc="4094C0E2" w:tentative="1">
      <w:start w:val="1"/>
      <w:numFmt w:val="bullet"/>
      <w:lvlText w:val="•"/>
      <w:lvlJc w:val="left"/>
      <w:pPr>
        <w:tabs>
          <w:tab w:val="num" w:pos="5760"/>
        </w:tabs>
        <w:ind w:left="5760" w:hanging="360"/>
      </w:pPr>
      <w:rPr>
        <w:rFonts w:ascii="Arial" w:hAnsi="Arial" w:hint="default"/>
      </w:rPr>
    </w:lvl>
    <w:lvl w:ilvl="8" w:tplc="515A426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1C42BDD"/>
    <w:multiLevelType w:val="hybridMultilevel"/>
    <w:tmpl w:val="0174002E"/>
    <w:lvl w:ilvl="0" w:tplc="2096610C">
      <w:start w:val="1"/>
      <w:numFmt w:val="bullet"/>
      <w:lvlText w:val="•"/>
      <w:lvlJc w:val="left"/>
      <w:pPr>
        <w:tabs>
          <w:tab w:val="num" w:pos="720"/>
        </w:tabs>
        <w:ind w:left="720" w:hanging="360"/>
      </w:pPr>
      <w:rPr>
        <w:rFonts w:ascii="Arial" w:hAnsi="Arial" w:hint="default"/>
      </w:rPr>
    </w:lvl>
    <w:lvl w:ilvl="1" w:tplc="8E40B016">
      <w:numFmt w:val="bullet"/>
      <w:lvlText w:val="•"/>
      <w:lvlJc w:val="left"/>
      <w:pPr>
        <w:tabs>
          <w:tab w:val="num" w:pos="1440"/>
        </w:tabs>
        <w:ind w:left="1440" w:hanging="360"/>
      </w:pPr>
      <w:rPr>
        <w:rFonts w:ascii="Arial" w:hAnsi="Arial" w:hint="default"/>
      </w:rPr>
    </w:lvl>
    <w:lvl w:ilvl="2" w:tplc="D72AFB58" w:tentative="1">
      <w:start w:val="1"/>
      <w:numFmt w:val="bullet"/>
      <w:lvlText w:val="•"/>
      <w:lvlJc w:val="left"/>
      <w:pPr>
        <w:tabs>
          <w:tab w:val="num" w:pos="2160"/>
        </w:tabs>
        <w:ind w:left="2160" w:hanging="360"/>
      </w:pPr>
      <w:rPr>
        <w:rFonts w:ascii="Arial" w:hAnsi="Arial" w:hint="default"/>
      </w:rPr>
    </w:lvl>
    <w:lvl w:ilvl="3" w:tplc="E3ACEBEA" w:tentative="1">
      <w:start w:val="1"/>
      <w:numFmt w:val="bullet"/>
      <w:lvlText w:val="•"/>
      <w:lvlJc w:val="left"/>
      <w:pPr>
        <w:tabs>
          <w:tab w:val="num" w:pos="2880"/>
        </w:tabs>
        <w:ind w:left="2880" w:hanging="360"/>
      </w:pPr>
      <w:rPr>
        <w:rFonts w:ascii="Arial" w:hAnsi="Arial" w:hint="default"/>
      </w:rPr>
    </w:lvl>
    <w:lvl w:ilvl="4" w:tplc="FFA891AA" w:tentative="1">
      <w:start w:val="1"/>
      <w:numFmt w:val="bullet"/>
      <w:lvlText w:val="•"/>
      <w:lvlJc w:val="left"/>
      <w:pPr>
        <w:tabs>
          <w:tab w:val="num" w:pos="3600"/>
        </w:tabs>
        <w:ind w:left="3600" w:hanging="360"/>
      </w:pPr>
      <w:rPr>
        <w:rFonts w:ascii="Arial" w:hAnsi="Arial" w:hint="default"/>
      </w:rPr>
    </w:lvl>
    <w:lvl w:ilvl="5" w:tplc="8C1CA5FE" w:tentative="1">
      <w:start w:val="1"/>
      <w:numFmt w:val="bullet"/>
      <w:lvlText w:val="•"/>
      <w:lvlJc w:val="left"/>
      <w:pPr>
        <w:tabs>
          <w:tab w:val="num" w:pos="4320"/>
        </w:tabs>
        <w:ind w:left="4320" w:hanging="360"/>
      </w:pPr>
      <w:rPr>
        <w:rFonts w:ascii="Arial" w:hAnsi="Arial" w:hint="default"/>
      </w:rPr>
    </w:lvl>
    <w:lvl w:ilvl="6" w:tplc="8B5E1F8E" w:tentative="1">
      <w:start w:val="1"/>
      <w:numFmt w:val="bullet"/>
      <w:lvlText w:val="•"/>
      <w:lvlJc w:val="left"/>
      <w:pPr>
        <w:tabs>
          <w:tab w:val="num" w:pos="5040"/>
        </w:tabs>
        <w:ind w:left="5040" w:hanging="360"/>
      </w:pPr>
      <w:rPr>
        <w:rFonts w:ascii="Arial" w:hAnsi="Arial" w:hint="default"/>
      </w:rPr>
    </w:lvl>
    <w:lvl w:ilvl="7" w:tplc="FD5694B6" w:tentative="1">
      <w:start w:val="1"/>
      <w:numFmt w:val="bullet"/>
      <w:lvlText w:val="•"/>
      <w:lvlJc w:val="left"/>
      <w:pPr>
        <w:tabs>
          <w:tab w:val="num" w:pos="5760"/>
        </w:tabs>
        <w:ind w:left="5760" w:hanging="360"/>
      </w:pPr>
      <w:rPr>
        <w:rFonts w:ascii="Arial" w:hAnsi="Arial" w:hint="default"/>
      </w:rPr>
    </w:lvl>
    <w:lvl w:ilvl="8" w:tplc="AD0AF004"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lly Celina Mcqueary">
    <w15:presenceInfo w15:providerId="AD" w15:userId="S::hcm14449@uga.edu::45116c23-686c-47e5-9090-67907b183cc4"/>
  </w15:person>
  <w15:person w15:author="Holly McQueary">
    <w15:presenceInfo w15:providerId="None" w15:userId="Holly McQueary"/>
  </w15:person>
  <w15:person w15:author="Microsoft Office User">
    <w15:presenceInfo w15:providerId="None" w15:userId="Microsoft Office User"/>
  </w15:person>
  <w15:person w15:author="Dave Hall">
    <w15:presenceInfo w15:providerId="None" w15:userId="Dave Ha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tepv5dd5d00ue2wzp5ex0sta0r0a5r5t2t&quot;&gt;My EndNote Library&lt;record-ids&gt;&lt;item&gt;1&lt;/item&gt;&lt;item&gt;2&lt;/item&gt;&lt;item&gt;3&lt;/item&gt;&lt;item&gt;4&lt;/item&gt;&lt;item&gt;29&lt;/item&gt;&lt;item&gt;56&lt;/item&gt;&lt;item&gt;58&lt;/item&gt;&lt;item&gt;164&lt;/item&gt;&lt;item&gt;166&lt;/item&gt;&lt;item&gt;170&lt;/item&gt;&lt;item&gt;204&lt;/item&gt;&lt;item&gt;217&lt;/item&gt;&lt;item&gt;222&lt;/item&gt;&lt;item&gt;327&lt;/item&gt;&lt;item&gt;329&lt;/item&gt;&lt;item&gt;333&lt;/item&gt;&lt;item&gt;514&lt;/item&gt;&lt;item&gt;521&lt;/item&gt;&lt;item&gt;522&lt;/item&gt;&lt;item&gt;526&lt;/item&gt;&lt;item&gt;529&lt;/item&gt;&lt;item&gt;535&lt;/item&gt;&lt;item&gt;545&lt;/item&gt;&lt;item&gt;547&lt;/item&gt;&lt;item&gt;552&lt;/item&gt;&lt;item&gt;556&lt;/item&gt;&lt;item&gt;558&lt;/item&gt;&lt;item&gt;564&lt;/item&gt;&lt;item&gt;566&lt;/item&gt;&lt;item&gt;569&lt;/item&gt;&lt;item&gt;576&lt;/item&gt;&lt;item&gt;580&lt;/item&gt;&lt;item&gt;594&lt;/item&gt;&lt;item&gt;600&lt;/item&gt;&lt;item&gt;607&lt;/item&gt;&lt;item&gt;612&lt;/item&gt;&lt;item&gt;653&lt;/item&gt;&lt;item&gt;657&lt;/item&gt;&lt;item&gt;661&lt;/item&gt;&lt;item&gt;676&lt;/item&gt;&lt;item&gt;679&lt;/item&gt;&lt;item&gt;680&lt;/item&gt;&lt;item&gt;684&lt;/item&gt;&lt;item&gt;685&lt;/item&gt;&lt;item&gt;688&lt;/item&gt;&lt;item&gt;708&lt;/item&gt;&lt;item&gt;709&lt;/item&gt;&lt;item&gt;710&lt;/item&gt;&lt;item&gt;711&lt;/item&gt;&lt;item&gt;712&lt;/item&gt;&lt;item&gt;719&lt;/item&gt;&lt;/record-ids&gt;&lt;/item&gt;&lt;/Libraries&gt;"/>
  </w:docVars>
  <w:rsids>
    <w:rsidRoot w:val="004F7BC0"/>
    <w:rsid w:val="00000760"/>
    <w:rsid w:val="00003175"/>
    <w:rsid w:val="00004585"/>
    <w:rsid w:val="00015D1C"/>
    <w:rsid w:val="00021849"/>
    <w:rsid w:val="000306BA"/>
    <w:rsid w:val="0003241F"/>
    <w:rsid w:val="0004630B"/>
    <w:rsid w:val="0005095D"/>
    <w:rsid w:val="0005619D"/>
    <w:rsid w:val="00056893"/>
    <w:rsid w:val="000705CA"/>
    <w:rsid w:val="0007471A"/>
    <w:rsid w:val="000747DF"/>
    <w:rsid w:val="00084E60"/>
    <w:rsid w:val="00087352"/>
    <w:rsid w:val="00096E18"/>
    <w:rsid w:val="000A2DAA"/>
    <w:rsid w:val="000A30FB"/>
    <w:rsid w:val="000B7774"/>
    <w:rsid w:val="000C1956"/>
    <w:rsid w:val="000C5C1B"/>
    <w:rsid w:val="000D350E"/>
    <w:rsid w:val="000F2296"/>
    <w:rsid w:val="000F60D4"/>
    <w:rsid w:val="00101534"/>
    <w:rsid w:val="00101CB8"/>
    <w:rsid w:val="00106448"/>
    <w:rsid w:val="001076C4"/>
    <w:rsid w:val="00113512"/>
    <w:rsid w:val="00121EC8"/>
    <w:rsid w:val="00122926"/>
    <w:rsid w:val="00122DF9"/>
    <w:rsid w:val="001268B9"/>
    <w:rsid w:val="001328A4"/>
    <w:rsid w:val="00133BEB"/>
    <w:rsid w:val="001368ED"/>
    <w:rsid w:val="00140A6E"/>
    <w:rsid w:val="00144171"/>
    <w:rsid w:val="001445CF"/>
    <w:rsid w:val="00152DF1"/>
    <w:rsid w:val="00173236"/>
    <w:rsid w:val="001746D3"/>
    <w:rsid w:val="00181CA8"/>
    <w:rsid w:val="00186E40"/>
    <w:rsid w:val="00187B17"/>
    <w:rsid w:val="00196E91"/>
    <w:rsid w:val="001B506E"/>
    <w:rsid w:val="001C5048"/>
    <w:rsid w:val="001C6C9E"/>
    <w:rsid w:val="001D0E6E"/>
    <w:rsid w:val="001D6346"/>
    <w:rsid w:val="001E16D9"/>
    <w:rsid w:val="001F504F"/>
    <w:rsid w:val="001F7CF1"/>
    <w:rsid w:val="002102F0"/>
    <w:rsid w:val="00213525"/>
    <w:rsid w:val="0021424A"/>
    <w:rsid w:val="002240C7"/>
    <w:rsid w:val="00250787"/>
    <w:rsid w:val="00270900"/>
    <w:rsid w:val="00275095"/>
    <w:rsid w:val="00277D2B"/>
    <w:rsid w:val="00283A96"/>
    <w:rsid w:val="00293DD5"/>
    <w:rsid w:val="002A3599"/>
    <w:rsid w:val="002C0B27"/>
    <w:rsid w:val="002C5D6A"/>
    <w:rsid w:val="002C6E6F"/>
    <w:rsid w:val="002D07F8"/>
    <w:rsid w:val="002D4342"/>
    <w:rsid w:val="0030294C"/>
    <w:rsid w:val="0030632E"/>
    <w:rsid w:val="00306F10"/>
    <w:rsid w:val="00317289"/>
    <w:rsid w:val="00345CFC"/>
    <w:rsid w:val="00363913"/>
    <w:rsid w:val="00372435"/>
    <w:rsid w:val="00381778"/>
    <w:rsid w:val="00391BC9"/>
    <w:rsid w:val="00393233"/>
    <w:rsid w:val="00394CAF"/>
    <w:rsid w:val="0039620C"/>
    <w:rsid w:val="00397FF1"/>
    <w:rsid w:val="003A658E"/>
    <w:rsid w:val="003A6FB3"/>
    <w:rsid w:val="003B37B2"/>
    <w:rsid w:val="003B4FE4"/>
    <w:rsid w:val="003C12B4"/>
    <w:rsid w:val="003C3348"/>
    <w:rsid w:val="003F1F95"/>
    <w:rsid w:val="003F58BD"/>
    <w:rsid w:val="00405328"/>
    <w:rsid w:val="0042185A"/>
    <w:rsid w:val="00433C0A"/>
    <w:rsid w:val="004353CF"/>
    <w:rsid w:val="004374D9"/>
    <w:rsid w:val="00440052"/>
    <w:rsid w:val="004430BF"/>
    <w:rsid w:val="004467D1"/>
    <w:rsid w:val="00446FEB"/>
    <w:rsid w:val="00466E8F"/>
    <w:rsid w:val="004758AF"/>
    <w:rsid w:val="00483E8C"/>
    <w:rsid w:val="00486FC7"/>
    <w:rsid w:val="00493B3F"/>
    <w:rsid w:val="004948FD"/>
    <w:rsid w:val="004A6E6E"/>
    <w:rsid w:val="004B2197"/>
    <w:rsid w:val="004B34B4"/>
    <w:rsid w:val="004C1419"/>
    <w:rsid w:val="004C29E8"/>
    <w:rsid w:val="004D3C2A"/>
    <w:rsid w:val="004E1CA6"/>
    <w:rsid w:val="004E34AD"/>
    <w:rsid w:val="004E6D8E"/>
    <w:rsid w:val="004F2160"/>
    <w:rsid w:val="004F2FFE"/>
    <w:rsid w:val="004F4855"/>
    <w:rsid w:val="004F7BC0"/>
    <w:rsid w:val="00507285"/>
    <w:rsid w:val="00517903"/>
    <w:rsid w:val="00523C94"/>
    <w:rsid w:val="00532402"/>
    <w:rsid w:val="005349E0"/>
    <w:rsid w:val="005360AB"/>
    <w:rsid w:val="00566DFD"/>
    <w:rsid w:val="005673F8"/>
    <w:rsid w:val="0057119A"/>
    <w:rsid w:val="00585248"/>
    <w:rsid w:val="00586BD2"/>
    <w:rsid w:val="005A6F69"/>
    <w:rsid w:val="005B60AE"/>
    <w:rsid w:val="005C123F"/>
    <w:rsid w:val="005C140E"/>
    <w:rsid w:val="005C47CE"/>
    <w:rsid w:val="005C7F2E"/>
    <w:rsid w:val="005D4B4C"/>
    <w:rsid w:val="005E0C06"/>
    <w:rsid w:val="005E53FF"/>
    <w:rsid w:val="005F1CEE"/>
    <w:rsid w:val="005F4619"/>
    <w:rsid w:val="005F710E"/>
    <w:rsid w:val="005F741A"/>
    <w:rsid w:val="0061408B"/>
    <w:rsid w:val="00623142"/>
    <w:rsid w:val="00645B8F"/>
    <w:rsid w:val="0064608F"/>
    <w:rsid w:val="0064725C"/>
    <w:rsid w:val="00665F05"/>
    <w:rsid w:val="00686FFE"/>
    <w:rsid w:val="006876F4"/>
    <w:rsid w:val="00696593"/>
    <w:rsid w:val="00697AD1"/>
    <w:rsid w:val="006A17F1"/>
    <w:rsid w:val="006B1C1F"/>
    <w:rsid w:val="006D5297"/>
    <w:rsid w:val="006D59C7"/>
    <w:rsid w:val="006E0824"/>
    <w:rsid w:val="006F0388"/>
    <w:rsid w:val="006F3585"/>
    <w:rsid w:val="00710BDC"/>
    <w:rsid w:val="00711D2D"/>
    <w:rsid w:val="007132A9"/>
    <w:rsid w:val="00714441"/>
    <w:rsid w:val="00716F66"/>
    <w:rsid w:val="00720B35"/>
    <w:rsid w:val="00721027"/>
    <w:rsid w:val="00722BD3"/>
    <w:rsid w:val="00730301"/>
    <w:rsid w:val="0073698A"/>
    <w:rsid w:val="00737B4F"/>
    <w:rsid w:val="007517A6"/>
    <w:rsid w:val="007520AF"/>
    <w:rsid w:val="007569AA"/>
    <w:rsid w:val="00760B4C"/>
    <w:rsid w:val="007625BB"/>
    <w:rsid w:val="00763304"/>
    <w:rsid w:val="00765757"/>
    <w:rsid w:val="00770BA7"/>
    <w:rsid w:val="00792F78"/>
    <w:rsid w:val="007961F1"/>
    <w:rsid w:val="007A391E"/>
    <w:rsid w:val="007B57F9"/>
    <w:rsid w:val="007B7194"/>
    <w:rsid w:val="007C14E6"/>
    <w:rsid w:val="007C716C"/>
    <w:rsid w:val="007D3E44"/>
    <w:rsid w:val="007D64A6"/>
    <w:rsid w:val="007D7AD2"/>
    <w:rsid w:val="007E30D6"/>
    <w:rsid w:val="007F2D6D"/>
    <w:rsid w:val="007F2F9A"/>
    <w:rsid w:val="007F321F"/>
    <w:rsid w:val="00811057"/>
    <w:rsid w:val="008236D4"/>
    <w:rsid w:val="00825473"/>
    <w:rsid w:val="008441A5"/>
    <w:rsid w:val="008539A5"/>
    <w:rsid w:val="00853C8B"/>
    <w:rsid w:val="0085450B"/>
    <w:rsid w:val="00855CD2"/>
    <w:rsid w:val="00867EA9"/>
    <w:rsid w:val="00871AD2"/>
    <w:rsid w:val="00883A21"/>
    <w:rsid w:val="00891538"/>
    <w:rsid w:val="008939ED"/>
    <w:rsid w:val="008B2215"/>
    <w:rsid w:val="008B2532"/>
    <w:rsid w:val="008B60D2"/>
    <w:rsid w:val="008B6F61"/>
    <w:rsid w:val="008D684F"/>
    <w:rsid w:val="008E13C3"/>
    <w:rsid w:val="008E4E11"/>
    <w:rsid w:val="008F4B4A"/>
    <w:rsid w:val="00903A0E"/>
    <w:rsid w:val="00906AEF"/>
    <w:rsid w:val="00911433"/>
    <w:rsid w:val="00912DE2"/>
    <w:rsid w:val="00913147"/>
    <w:rsid w:val="009228A1"/>
    <w:rsid w:val="00924823"/>
    <w:rsid w:val="00924C3C"/>
    <w:rsid w:val="009300E0"/>
    <w:rsid w:val="00933AFF"/>
    <w:rsid w:val="009365AF"/>
    <w:rsid w:val="0093707C"/>
    <w:rsid w:val="0094173F"/>
    <w:rsid w:val="00953A16"/>
    <w:rsid w:val="00963A3F"/>
    <w:rsid w:val="00975825"/>
    <w:rsid w:val="00976467"/>
    <w:rsid w:val="00983E76"/>
    <w:rsid w:val="00985EE6"/>
    <w:rsid w:val="009954BB"/>
    <w:rsid w:val="009A0A8A"/>
    <w:rsid w:val="009A12EE"/>
    <w:rsid w:val="009A2ED6"/>
    <w:rsid w:val="009C1689"/>
    <w:rsid w:val="009C5977"/>
    <w:rsid w:val="009D432F"/>
    <w:rsid w:val="009D4DE4"/>
    <w:rsid w:val="009D577A"/>
    <w:rsid w:val="009E272F"/>
    <w:rsid w:val="009E6CC4"/>
    <w:rsid w:val="009F5A50"/>
    <w:rsid w:val="00A011E2"/>
    <w:rsid w:val="00A03201"/>
    <w:rsid w:val="00A05841"/>
    <w:rsid w:val="00A075D3"/>
    <w:rsid w:val="00A14A97"/>
    <w:rsid w:val="00A21911"/>
    <w:rsid w:val="00A21C74"/>
    <w:rsid w:val="00A32571"/>
    <w:rsid w:val="00A33910"/>
    <w:rsid w:val="00A40538"/>
    <w:rsid w:val="00A42424"/>
    <w:rsid w:val="00A4251D"/>
    <w:rsid w:val="00A4391B"/>
    <w:rsid w:val="00A54166"/>
    <w:rsid w:val="00A600EF"/>
    <w:rsid w:val="00A6334A"/>
    <w:rsid w:val="00A65CBD"/>
    <w:rsid w:val="00A663A4"/>
    <w:rsid w:val="00A834E6"/>
    <w:rsid w:val="00A85F88"/>
    <w:rsid w:val="00A8784E"/>
    <w:rsid w:val="00AA46E8"/>
    <w:rsid w:val="00AA4C3E"/>
    <w:rsid w:val="00AA58FF"/>
    <w:rsid w:val="00AC0EE8"/>
    <w:rsid w:val="00AC3B78"/>
    <w:rsid w:val="00AD1FEF"/>
    <w:rsid w:val="00AE04BD"/>
    <w:rsid w:val="00AE1A7B"/>
    <w:rsid w:val="00AE64B7"/>
    <w:rsid w:val="00AF386E"/>
    <w:rsid w:val="00AF6E40"/>
    <w:rsid w:val="00B02180"/>
    <w:rsid w:val="00B11042"/>
    <w:rsid w:val="00B14CFC"/>
    <w:rsid w:val="00B23316"/>
    <w:rsid w:val="00B30703"/>
    <w:rsid w:val="00B36DC4"/>
    <w:rsid w:val="00B436FF"/>
    <w:rsid w:val="00B47414"/>
    <w:rsid w:val="00B57717"/>
    <w:rsid w:val="00B57CBF"/>
    <w:rsid w:val="00B602D8"/>
    <w:rsid w:val="00B67301"/>
    <w:rsid w:val="00B73A05"/>
    <w:rsid w:val="00B75E5C"/>
    <w:rsid w:val="00B76CED"/>
    <w:rsid w:val="00B83C59"/>
    <w:rsid w:val="00B854B9"/>
    <w:rsid w:val="00B86F82"/>
    <w:rsid w:val="00BA5D10"/>
    <w:rsid w:val="00BB5DD6"/>
    <w:rsid w:val="00BC2D2E"/>
    <w:rsid w:val="00BD4618"/>
    <w:rsid w:val="00C027A7"/>
    <w:rsid w:val="00C05D5D"/>
    <w:rsid w:val="00C12476"/>
    <w:rsid w:val="00C1630A"/>
    <w:rsid w:val="00C20A69"/>
    <w:rsid w:val="00C23AA8"/>
    <w:rsid w:val="00C374C8"/>
    <w:rsid w:val="00C436A1"/>
    <w:rsid w:val="00C564C4"/>
    <w:rsid w:val="00C61567"/>
    <w:rsid w:val="00C648CC"/>
    <w:rsid w:val="00C74118"/>
    <w:rsid w:val="00C76C86"/>
    <w:rsid w:val="00C91D9B"/>
    <w:rsid w:val="00CA0145"/>
    <w:rsid w:val="00CA0ECC"/>
    <w:rsid w:val="00CA4319"/>
    <w:rsid w:val="00CA6FD4"/>
    <w:rsid w:val="00CA7502"/>
    <w:rsid w:val="00CB3EED"/>
    <w:rsid w:val="00CC1A5C"/>
    <w:rsid w:val="00CC1B2A"/>
    <w:rsid w:val="00CC3905"/>
    <w:rsid w:val="00CD3C1D"/>
    <w:rsid w:val="00CF6CFB"/>
    <w:rsid w:val="00D11C81"/>
    <w:rsid w:val="00D15D00"/>
    <w:rsid w:val="00D25776"/>
    <w:rsid w:val="00D30357"/>
    <w:rsid w:val="00D34FCB"/>
    <w:rsid w:val="00D412B6"/>
    <w:rsid w:val="00D46594"/>
    <w:rsid w:val="00D538B2"/>
    <w:rsid w:val="00D543AC"/>
    <w:rsid w:val="00D602CD"/>
    <w:rsid w:val="00D842EE"/>
    <w:rsid w:val="00D8718F"/>
    <w:rsid w:val="00D975DC"/>
    <w:rsid w:val="00DA2406"/>
    <w:rsid w:val="00DA410E"/>
    <w:rsid w:val="00DB48B3"/>
    <w:rsid w:val="00DC40D2"/>
    <w:rsid w:val="00DC6C84"/>
    <w:rsid w:val="00DD0A99"/>
    <w:rsid w:val="00DD2777"/>
    <w:rsid w:val="00DD3E39"/>
    <w:rsid w:val="00DE180C"/>
    <w:rsid w:val="00DE2EB9"/>
    <w:rsid w:val="00DE500A"/>
    <w:rsid w:val="00DE6819"/>
    <w:rsid w:val="00DF530C"/>
    <w:rsid w:val="00E03D3B"/>
    <w:rsid w:val="00E075E7"/>
    <w:rsid w:val="00E12979"/>
    <w:rsid w:val="00E15665"/>
    <w:rsid w:val="00E16D47"/>
    <w:rsid w:val="00E203F1"/>
    <w:rsid w:val="00E26B0F"/>
    <w:rsid w:val="00E26EE5"/>
    <w:rsid w:val="00E30E6F"/>
    <w:rsid w:val="00E33633"/>
    <w:rsid w:val="00E36336"/>
    <w:rsid w:val="00E37335"/>
    <w:rsid w:val="00E45046"/>
    <w:rsid w:val="00E500BC"/>
    <w:rsid w:val="00E70FAC"/>
    <w:rsid w:val="00E82F9C"/>
    <w:rsid w:val="00E858B1"/>
    <w:rsid w:val="00E85E69"/>
    <w:rsid w:val="00E96997"/>
    <w:rsid w:val="00EA1F1A"/>
    <w:rsid w:val="00EA731B"/>
    <w:rsid w:val="00EB669B"/>
    <w:rsid w:val="00EC5D0E"/>
    <w:rsid w:val="00EE41F5"/>
    <w:rsid w:val="00EE41F9"/>
    <w:rsid w:val="00F24A7C"/>
    <w:rsid w:val="00F25654"/>
    <w:rsid w:val="00F45EA9"/>
    <w:rsid w:val="00F50553"/>
    <w:rsid w:val="00F57206"/>
    <w:rsid w:val="00F602C9"/>
    <w:rsid w:val="00F677D5"/>
    <w:rsid w:val="00F7614B"/>
    <w:rsid w:val="00F812B9"/>
    <w:rsid w:val="00F82947"/>
    <w:rsid w:val="00F861C1"/>
    <w:rsid w:val="00F92DE7"/>
    <w:rsid w:val="00F953D5"/>
    <w:rsid w:val="00FA2358"/>
    <w:rsid w:val="00FA482D"/>
    <w:rsid w:val="00FB09D6"/>
    <w:rsid w:val="00FB1C65"/>
    <w:rsid w:val="00FB58F3"/>
    <w:rsid w:val="00FC6431"/>
    <w:rsid w:val="00FD4C17"/>
    <w:rsid w:val="00FE0AD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96A4E"/>
  <w14:defaultImageDpi w14:val="32767"/>
  <w15:chartTrackingRefBased/>
  <w15:docId w15:val="{71974B13-B581-F946-A85D-81B8E07E4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BC0"/>
    <w:rPr>
      <w:sz w:val="16"/>
      <w:szCs w:val="16"/>
    </w:rPr>
  </w:style>
  <w:style w:type="paragraph" w:styleId="CommentText">
    <w:name w:val="annotation text"/>
    <w:basedOn w:val="Normal"/>
    <w:link w:val="CommentTextChar"/>
    <w:uiPriority w:val="99"/>
    <w:semiHidden/>
    <w:unhideWhenUsed/>
    <w:rsid w:val="004F7BC0"/>
    <w:rPr>
      <w:sz w:val="20"/>
      <w:szCs w:val="20"/>
    </w:rPr>
  </w:style>
  <w:style w:type="character" w:customStyle="1" w:styleId="CommentTextChar">
    <w:name w:val="Comment Text Char"/>
    <w:basedOn w:val="DefaultParagraphFont"/>
    <w:link w:val="CommentText"/>
    <w:uiPriority w:val="99"/>
    <w:semiHidden/>
    <w:rsid w:val="004F7BC0"/>
    <w:rPr>
      <w:sz w:val="20"/>
      <w:szCs w:val="20"/>
    </w:rPr>
  </w:style>
  <w:style w:type="paragraph" w:styleId="BalloonText">
    <w:name w:val="Balloon Text"/>
    <w:basedOn w:val="Normal"/>
    <w:link w:val="BalloonTextChar"/>
    <w:uiPriority w:val="99"/>
    <w:semiHidden/>
    <w:unhideWhenUsed/>
    <w:rsid w:val="004F7BC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7BC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A6F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6FD4"/>
    <w:rPr>
      <w:rFonts w:ascii="Calibri" w:hAnsi="Calibri" w:cs="Calibri"/>
    </w:rPr>
  </w:style>
  <w:style w:type="paragraph" w:customStyle="1" w:styleId="EndNoteBibliography">
    <w:name w:val="EndNote Bibliography"/>
    <w:basedOn w:val="Normal"/>
    <w:link w:val="EndNoteBibliographyChar"/>
    <w:rsid w:val="00CA6FD4"/>
    <w:rPr>
      <w:rFonts w:ascii="Calibri" w:hAnsi="Calibri" w:cs="Calibri"/>
    </w:rPr>
  </w:style>
  <w:style w:type="character" w:customStyle="1" w:styleId="EndNoteBibliographyChar">
    <w:name w:val="EndNote Bibliography Char"/>
    <w:basedOn w:val="DefaultParagraphFont"/>
    <w:link w:val="EndNoteBibliography"/>
    <w:rsid w:val="00CA6FD4"/>
    <w:rPr>
      <w:rFonts w:ascii="Calibri" w:hAnsi="Calibri" w:cs="Calibri"/>
    </w:rPr>
  </w:style>
  <w:style w:type="paragraph" w:styleId="CommentSubject">
    <w:name w:val="annotation subject"/>
    <w:basedOn w:val="CommentText"/>
    <w:next w:val="CommentText"/>
    <w:link w:val="CommentSubjectChar"/>
    <w:uiPriority w:val="99"/>
    <w:semiHidden/>
    <w:unhideWhenUsed/>
    <w:rsid w:val="00FC6431"/>
    <w:rPr>
      <w:b/>
      <w:bCs/>
    </w:rPr>
  </w:style>
  <w:style w:type="character" w:customStyle="1" w:styleId="CommentSubjectChar">
    <w:name w:val="Comment Subject Char"/>
    <w:basedOn w:val="CommentTextChar"/>
    <w:link w:val="CommentSubject"/>
    <w:uiPriority w:val="99"/>
    <w:semiHidden/>
    <w:rsid w:val="00FC6431"/>
    <w:rPr>
      <w:b/>
      <w:bCs/>
      <w:sz w:val="20"/>
      <w:szCs w:val="20"/>
    </w:rPr>
  </w:style>
  <w:style w:type="character" w:styleId="LineNumber">
    <w:name w:val="line number"/>
    <w:basedOn w:val="DefaultParagraphFont"/>
    <w:uiPriority w:val="99"/>
    <w:semiHidden/>
    <w:unhideWhenUsed/>
    <w:rsid w:val="009D432F"/>
  </w:style>
  <w:style w:type="paragraph" w:styleId="ListParagraph">
    <w:name w:val="List Paragraph"/>
    <w:basedOn w:val="Normal"/>
    <w:uiPriority w:val="34"/>
    <w:qFormat/>
    <w:rsid w:val="00D25776"/>
    <w:pPr>
      <w:ind w:left="720"/>
      <w:contextualSpacing/>
    </w:pPr>
  </w:style>
  <w:style w:type="paragraph" w:styleId="Revision">
    <w:name w:val="Revision"/>
    <w:hidden/>
    <w:uiPriority w:val="99"/>
    <w:semiHidden/>
    <w:rsid w:val="006E0824"/>
  </w:style>
  <w:style w:type="character" w:styleId="Hyperlink">
    <w:name w:val="Hyperlink"/>
    <w:basedOn w:val="DefaultParagraphFont"/>
    <w:uiPriority w:val="99"/>
    <w:unhideWhenUsed/>
    <w:rsid w:val="00D543A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3411">
      <w:bodyDiv w:val="1"/>
      <w:marLeft w:val="0"/>
      <w:marRight w:val="0"/>
      <w:marTop w:val="0"/>
      <w:marBottom w:val="0"/>
      <w:divBdr>
        <w:top w:val="none" w:sz="0" w:space="0" w:color="auto"/>
        <w:left w:val="none" w:sz="0" w:space="0" w:color="auto"/>
        <w:bottom w:val="none" w:sz="0" w:space="0" w:color="auto"/>
        <w:right w:val="none" w:sz="0" w:space="0" w:color="auto"/>
      </w:divBdr>
    </w:div>
    <w:div w:id="91361052">
      <w:bodyDiv w:val="1"/>
      <w:marLeft w:val="0"/>
      <w:marRight w:val="0"/>
      <w:marTop w:val="0"/>
      <w:marBottom w:val="0"/>
      <w:divBdr>
        <w:top w:val="none" w:sz="0" w:space="0" w:color="auto"/>
        <w:left w:val="none" w:sz="0" w:space="0" w:color="auto"/>
        <w:bottom w:val="none" w:sz="0" w:space="0" w:color="auto"/>
        <w:right w:val="none" w:sz="0" w:space="0" w:color="auto"/>
      </w:divBdr>
    </w:div>
    <w:div w:id="142356785">
      <w:bodyDiv w:val="1"/>
      <w:marLeft w:val="0"/>
      <w:marRight w:val="0"/>
      <w:marTop w:val="0"/>
      <w:marBottom w:val="0"/>
      <w:divBdr>
        <w:top w:val="none" w:sz="0" w:space="0" w:color="auto"/>
        <w:left w:val="none" w:sz="0" w:space="0" w:color="auto"/>
        <w:bottom w:val="none" w:sz="0" w:space="0" w:color="auto"/>
        <w:right w:val="none" w:sz="0" w:space="0" w:color="auto"/>
      </w:divBdr>
    </w:div>
    <w:div w:id="232206318">
      <w:bodyDiv w:val="1"/>
      <w:marLeft w:val="0"/>
      <w:marRight w:val="0"/>
      <w:marTop w:val="0"/>
      <w:marBottom w:val="0"/>
      <w:divBdr>
        <w:top w:val="none" w:sz="0" w:space="0" w:color="auto"/>
        <w:left w:val="none" w:sz="0" w:space="0" w:color="auto"/>
        <w:bottom w:val="none" w:sz="0" w:space="0" w:color="auto"/>
        <w:right w:val="none" w:sz="0" w:space="0" w:color="auto"/>
      </w:divBdr>
    </w:div>
    <w:div w:id="262303348">
      <w:bodyDiv w:val="1"/>
      <w:marLeft w:val="0"/>
      <w:marRight w:val="0"/>
      <w:marTop w:val="0"/>
      <w:marBottom w:val="0"/>
      <w:divBdr>
        <w:top w:val="none" w:sz="0" w:space="0" w:color="auto"/>
        <w:left w:val="none" w:sz="0" w:space="0" w:color="auto"/>
        <w:bottom w:val="none" w:sz="0" w:space="0" w:color="auto"/>
        <w:right w:val="none" w:sz="0" w:space="0" w:color="auto"/>
      </w:divBdr>
    </w:div>
    <w:div w:id="482818282">
      <w:bodyDiv w:val="1"/>
      <w:marLeft w:val="0"/>
      <w:marRight w:val="0"/>
      <w:marTop w:val="0"/>
      <w:marBottom w:val="0"/>
      <w:divBdr>
        <w:top w:val="none" w:sz="0" w:space="0" w:color="auto"/>
        <w:left w:val="none" w:sz="0" w:space="0" w:color="auto"/>
        <w:bottom w:val="none" w:sz="0" w:space="0" w:color="auto"/>
        <w:right w:val="none" w:sz="0" w:space="0" w:color="auto"/>
      </w:divBdr>
    </w:div>
    <w:div w:id="771243390">
      <w:bodyDiv w:val="1"/>
      <w:marLeft w:val="0"/>
      <w:marRight w:val="0"/>
      <w:marTop w:val="0"/>
      <w:marBottom w:val="0"/>
      <w:divBdr>
        <w:top w:val="none" w:sz="0" w:space="0" w:color="auto"/>
        <w:left w:val="none" w:sz="0" w:space="0" w:color="auto"/>
        <w:bottom w:val="none" w:sz="0" w:space="0" w:color="auto"/>
        <w:right w:val="none" w:sz="0" w:space="0" w:color="auto"/>
      </w:divBdr>
    </w:div>
    <w:div w:id="829716002">
      <w:bodyDiv w:val="1"/>
      <w:marLeft w:val="0"/>
      <w:marRight w:val="0"/>
      <w:marTop w:val="0"/>
      <w:marBottom w:val="0"/>
      <w:divBdr>
        <w:top w:val="none" w:sz="0" w:space="0" w:color="auto"/>
        <w:left w:val="none" w:sz="0" w:space="0" w:color="auto"/>
        <w:bottom w:val="none" w:sz="0" w:space="0" w:color="auto"/>
        <w:right w:val="none" w:sz="0" w:space="0" w:color="auto"/>
      </w:divBdr>
      <w:divsChild>
        <w:div w:id="1820490908">
          <w:marLeft w:val="360"/>
          <w:marRight w:val="0"/>
          <w:marTop w:val="200"/>
          <w:marBottom w:val="0"/>
          <w:divBdr>
            <w:top w:val="none" w:sz="0" w:space="0" w:color="auto"/>
            <w:left w:val="none" w:sz="0" w:space="0" w:color="auto"/>
            <w:bottom w:val="none" w:sz="0" w:space="0" w:color="auto"/>
            <w:right w:val="none" w:sz="0" w:space="0" w:color="auto"/>
          </w:divBdr>
        </w:div>
        <w:div w:id="442920996">
          <w:marLeft w:val="1080"/>
          <w:marRight w:val="0"/>
          <w:marTop w:val="100"/>
          <w:marBottom w:val="0"/>
          <w:divBdr>
            <w:top w:val="none" w:sz="0" w:space="0" w:color="auto"/>
            <w:left w:val="none" w:sz="0" w:space="0" w:color="auto"/>
            <w:bottom w:val="none" w:sz="0" w:space="0" w:color="auto"/>
            <w:right w:val="none" w:sz="0" w:space="0" w:color="auto"/>
          </w:divBdr>
        </w:div>
        <w:div w:id="1677609165">
          <w:marLeft w:val="1080"/>
          <w:marRight w:val="0"/>
          <w:marTop w:val="100"/>
          <w:marBottom w:val="0"/>
          <w:divBdr>
            <w:top w:val="none" w:sz="0" w:space="0" w:color="auto"/>
            <w:left w:val="none" w:sz="0" w:space="0" w:color="auto"/>
            <w:bottom w:val="none" w:sz="0" w:space="0" w:color="auto"/>
            <w:right w:val="none" w:sz="0" w:space="0" w:color="auto"/>
          </w:divBdr>
        </w:div>
        <w:div w:id="1680112575">
          <w:marLeft w:val="1080"/>
          <w:marRight w:val="0"/>
          <w:marTop w:val="100"/>
          <w:marBottom w:val="0"/>
          <w:divBdr>
            <w:top w:val="none" w:sz="0" w:space="0" w:color="auto"/>
            <w:left w:val="none" w:sz="0" w:space="0" w:color="auto"/>
            <w:bottom w:val="none" w:sz="0" w:space="0" w:color="auto"/>
            <w:right w:val="none" w:sz="0" w:space="0" w:color="auto"/>
          </w:divBdr>
        </w:div>
        <w:div w:id="1799375444">
          <w:marLeft w:val="1800"/>
          <w:marRight w:val="0"/>
          <w:marTop w:val="100"/>
          <w:marBottom w:val="0"/>
          <w:divBdr>
            <w:top w:val="none" w:sz="0" w:space="0" w:color="auto"/>
            <w:left w:val="none" w:sz="0" w:space="0" w:color="auto"/>
            <w:bottom w:val="none" w:sz="0" w:space="0" w:color="auto"/>
            <w:right w:val="none" w:sz="0" w:space="0" w:color="auto"/>
          </w:divBdr>
        </w:div>
        <w:div w:id="1527517649">
          <w:marLeft w:val="2520"/>
          <w:marRight w:val="0"/>
          <w:marTop w:val="100"/>
          <w:marBottom w:val="0"/>
          <w:divBdr>
            <w:top w:val="none" w:sz="0" w:space="0" w:color="auto"/>
            <w:left w:val="none" w:sz="0" w:space="0" w:color="auto"/>
            <w:bottom w:val="none" w:sz="0" w:space="0" w:color="auto"/>
            <w:right w:val="none" w:sz="0" w:space="0" w:color="auto"/>
          </w:divBdr>
        </w:div>
        <w:div w:id="904074316">
          <w:marLeft w:val="1800"/>
          <w:marRight w:val="0"/>
          <w:marTop w:val="100"/>
          <w:marBottom w:val="0"/>
          <w:divBdr>
            <w:top w:val="none" w:sz="0" w:space="0" w:color="auto"/>
            <w:left w:val="none" w:sz="0" w:space="0" w:color="auto"/>
            <w:bottom w:val="none" w:sz="0" w:space="0" w:color="auto"/>
            <w:right w:val="none" w:sz="0" w:space="0" w:color="auto"/>
          </w:divBdr>
        </w:div>
        <w:div w:id="39985050">
          <w:marLeft w:val="2520"/>
          <w:marRight w:val="0"/>
          <w:marTop w:val="100"/>
          <w:marBottom w:val="0"/>
          <w:divBdr>
            <w:top w:val="none" w:sz="0" w:space="0" w:color="auto"/>
            <w:left w:val="none" w:sz="0" w:space="0" w:color="auto"/>
            <w:bottom w:val="none" w:sz="0" w:space="0" w:color="auto"/>
            <w:right w:val="none" w:sz="0" w:space="0" w:color="auto"/>
          </w:divBdr>
        </w:div>
        <w:div w:id="911620271">
          <w:marLeft w:val="1800"/>
          <w:marRight w:val="0"/>
          <w:marTop w:val="100"/>
          <w:marBottom w:val="0"/>
          <w:divBdr>
            <w:top w:val="none" w:sz="0" w:space="0" w:color="auto"/>
            <w:left w:val="none" w:sz="0" w:space="0" w:color="auto"/>
            <w:bottom w:val="none" w:sz="0" w:space="0" w:color="auto"/>
            <w:right w:val="none" w:sz="0" w:space="0" w:color="auto"/>
          </w:divBdr>
        </w:div>
        <w:div w:id="1100956832">
          <w:marLeft w:val="2520"/>
          <w:marRight w:val="0"/>
          <w:marTop w:val="100"/>
          <w:marBottom w:val="0"/>
          <w:divBdr>
            <w:top w:val="none" w:sz="0" w:space="0" w:color="auto"/>
            <w:left w:val="none" w:sz="0" w:space="0" w:color="auto"/>
            <w:bottom w:val="none" w:sz="0" w:space="0" w:color="auto"/>
            <w:right w:val="none" w:sz="0" w:space="0" w:color="auto"/>
          </w:divBdr>
        </w:div>
        <w:div w:id="851380512">
          <w:marLeft w:val="1080"/>
          <w:marRight w:val="0"/>
          <w:marTop w:val="100"/>
          <w:marBottom w:val="0"/>
          <w:divBdr>
            <w:top w:val="none" w:sz="0" w:space="0" w:color="auto"/>
            <w:left w:val="none" w:sz="0" w:space="0" w:color="auto"/>
            <w:bottom w:val="none" w:sz="0" w:space="0" w:color="auto"/>
            <w:right w:val="none" w:sz="0" w:space="0" w:color="auto"/>
          </w:divBdr>
        </w:div>
        <w:div w:id="1124739159">
          <w:marLeft w:val="1080"/>
          <w:marRight w:val="0"/>
          <w:marTop w:val="100"/>
          <w:marBottom w:val="0"/>
          <w:divBdr>
            <w:top w:val="none" w:sz="0" w:space="0" w:color="auto"/>
            <w:left w:val="none" w:sz="0" w:space="0" w:color="auto"/>
            <w:bottom w:val="none" w:sz="0" w:space="0" w:color="auto"/>
            <w:right w:val="none" w:sz="0" w:space="0" w:color="auto"/>
          </w:divBdr>
        </w:div>
      </w:divsChild>
    </w:div>
    <w:div w:id="885339096">
      <w:bodyDiv w:val="1"/>
      <w:marLeft w:val="0"/>
      <w:marRight w:val="0"/>
      <w:marTop w:val="0"/>
      <w:marBottom w:val="0"/>
      <w:divBdr>
        <w:top w:val="none" w:sz="0" w:space="0" w:color="auto"/>
        <w:left w:val="none" w:sz="0" w:space="0" w:color="auto"/>
        <w:bottom w:val="none" w:sz="0" w:space="0" w:color="auto"/>
        <w:right w:val="none" w:sz="0" w:space="0" w:color="auto"/>
      </w:divBdr>
    </w:div>
    <w:div w:id="888347869">
      <w:bodyDiv w:val="1"/>
      <w:marLeft w:val="0"/>
      <w:marRight w:val="0"/>
      <w:marTop w:val="0"/>
      <w:marBottom w:val="0"/>
      <w:divBdr>
        <w:top w:val="none" w:sz="0" w:space="0" w:color="auto"/>
        <w:left w:val="none" w:sz="0" w:space="0" w:color="auto"/>
        <w:bottom w:val="none" w:sz="0" w:space="0" w:color="auto"/>
        <w:right w:val="none" w:sz="0" w:space="0" w:color="auto"/>
      </w:divBdr>
    </w:div>
    <w:div w:id="1107583946">
      <w:bodyDiv w:val="1"/>
      <w:marLeft w:val="0"/>
      <w:marRight w:val="0"/>
      <w:marTop w:val="0"/>
      <w:marBottom w:val="0"/>
      <w:divBdr>
        <w:top w:val="none" w:sz="0" w:space="0" w:color="auto"/>
        <w:left w:val="none" w:sz="0" w:space="0" w:color="auto"/>
        <w:bottom w:val="none" w:sz="0" w:space="0" w:color="auto"/>
        <w:right w:val="none" w:sz="0" w:space="0" w:color="auto"/>
      </w:divBdr>
    </w:div>
    <w:div w:id="1174302103">
      <w:bodyDiv w:val="1"/>
      <w:marLeft w:val="0"/>
      <w:marRight w:val="0"/>
      <w:marTop w:val="0"/>
      <w:marBottom w:val="0"/>
      <w:divBdr>
        <w:top w:val="none" w:sz="0" w:space="0" w:color="auto"/>
        <w:left w:val="none" w:sz="0" w:space="0" w:color="auto"/>
        <w:bottom w:val="none" w:sz="0" w:space="0" w:color="auto"/>
        <w:right w:val="none" w:sz="0" w:space="0" w:color="auto"/>
      </w:divBdr>
      <w:divsChild>
        <w:div w:id="1923446479">
          <w:marLeft w:val="360"/>
          <w:marRight w:val="0"/>
          <w:marTop w:val="200"/>
          <w:marBottom w:val="0"/>
          <w:divBdr>
            <w:top w:val="none" w:sz="0" w:space="0" w:color="auto"/>
            <w:left w:val="none" w:sz="0" w:space="0" w:color="auto"/>
            <w:bottom w:val="none" w:sz="0" w:space="0" w:color="auto"/>
            <w:right w:val="none" w:sz="0" w:space="0" w:color="auto"/>
          </w:divBdr>
        </w:div>
        <w:div w:id="520096087">
          <w:marLeft w:val="1080"/>
          <w:marRight w:val="0"/>
          <w:marTop w:val="100"/>
          <w:marBottom w:val="0"/>
          <w:divBdr>
            <w:top w:val="none" w:sz="0" w:space="0" w:color="auto"/>
            <w:left w:val="none" w:sz="0" w:space="0" w:color="auto"/>
            <w:bottom w:val="none" w:sz="0" w:space="0" w:color="auto"/>
            <w:right w:val="none" w:sz="0" w:space="0" w:color="auto"/>
          </w:divBdr>
        </w:div>
        <w:div w:id="828785755">
          <w:marLeft w:val="1080"/>
          <w:marRight w:val="0"/>
          <w:marTop w:val="100"/>
          <w:marBottom w:val="0"/>
          <w:divBdr>
            <w:top w:val="none" w:sz="0" w:space="0" w:color="auto"/>
            <w:left w:val="none" w:sz="0" w:space="0" w:color="auto"/>
            <w:bottom w:val="none" w:sz="0" w:space="0" w:color="auto"/>
            <w:right w:val="none" w:sz="0" w:space="0" w:color="auto"/>
          </w:divBdr>
        </w:div>
        <w:div w:id="1850755707">
          <w:marLeft w:val="360"/>
          <w:marRight w:val="0"/>
          <w:marTop w:val="200"/>
          <w:marBottom w:val="0"/>
          <w:divBdr>
            <w:top w:val="none" w:sz="0" w:space="0" w:color="auto"/>
            <w:left w:val="none" w:sz="0" w:space="0" w:color="auto"/>
            <w:bottom w:val="none" w:sz="0" w:space="0" w:color="auto"/>
            <w:right w:val="none" w:sz="0" w:space="0" w:color="auto"/>
          </w:divBdr>
        </w:div>
        <w:div w:id="2073893695">
          <w:marLeft w:val="1080"/>
          <w:marRight w:val="0"/>
          <w:marTop w:val="100"/>
          <w:marBottom w:val="0"/>
          <w:divBdr>
            <w:top w:val="none" w:sz="0" w:space="0" w:color="auto"/>
            <w:left w:val="none" w:sz="0" w:space="0" w:color="auto"/>
            <w:bottom w:val="none" w:sz="0" w:space="0" w:color="auto"/>
            <w:right w:val="none" w:sz="0" w:space="0" w:color="auto"/>
          </w:divBdr>
        </w:div>
      </w:divsChild>
    </w:div>
    <w:div w:id="1258559568">
      <w:bodyDiv w:val="1"/>
      <w:marLeft w:val="0"/>
      <w:marRight w:val="0"/>
      <w:marTop w:val="0"/>
      <w:marBottom w:val="0"/>
      <w:divBdr>
        <w:top w:val="none" w:sz="0" w:space="0" w:color="auto"/>
        <w:left w:val="none" w:sz="0" w:space="0" w:color="auto"/>
        <w:bottom w:val="none" w:sz="0" w:space="0" w:color="auto"/>
        <w:right w:val="none" w:sz="0" w:space="0" w:color="auto"/>
      </w:divBdr>
    </w:div>
    <w:div w:id="1322540880">
      <w:bodyDiv w:val="1"/>
      <w:marLeft w:val="0"/>
      <w:marRight w:val="0"/>
      <w:marTop w:val="0"/>
      <w:marBottom w:val="0"/>
      <w:divBdr>
        <w:top w:val="none" w:sz="0" w:space="0" w:color="auto"/>
        <w:left w:val="none" w:sz="0" w:space="0" w:color="auto"/>
        <w:bottom w:val="none" w:sz="0" w:space="0" w:color="auto"/>
        <w:right w:val="none" w:sz="0" w:space="0" w:color="auto"/>
      </w:divBdr>
    </w:div>
    <w:div w:id="1406296742">
      <w:bodyDiv w:val="1"/>
      <w:marLeft w:val="0"/>
      <w:marRight w:val="0"/>
      <w:marTop w:val="0"/>
      <w:marBottom w:val="0"/>
      <w:divBdr>
        <w:top w:val="none" w:sz="0" w:space="0" w:color="auto"/>
        <w:left w:val="none" w:sz="0" w:space="0" w:color="auto"/>
        <w:bottom w:val="none" w:sz="0" w:space="0" w:color="auto"/>
        <w:right w:val="none" w:sz="0" w:space="0" w:color="auto"/>
      </w:divBdr>
    </w:div>
    <w:div w:id="1501967153">
      <w:bodyDiv w:val="1"/>
      <w:marLeft w:val="0"/>
      <w:marRight w:val="0"/>
      <w:marTop w:val="0"/>
      <w:marBottom w:val="0"/>
      <w:divBdr>
        <w:top w:val="none" w:sz="0" w:space="0" w:color="auto"/>
        <w:left w:val="none" w:sz="0" w:space="0" w:color="auto"/>
        <w:bottom w:val="none" w:sz="0" w:space="0" w:color="auto"/>
        <w:right w:val="none" w:sz="0" w:space="0" w:color="auto"/>
      </w:divBdr>
    </w:div>
    <w:div w:id="1678462614">
      <w:bodyDiv w:val="1"/>
      <w:marLeft w:val="0"/>
      <w:marRight w:val="0"/>
      <w:marTop w:val="0"/>
      <w:marBottom w:val="0"/>
      <w:divBdr>
        <w:top w:val="none" w:sz="0" w:space="0" w:color="auto"/>
        <w:left w:val="none" w:sz="0" w:space="0" w:color="auto"/>
        <w:bottom w:val="none" w:sz="0" w:space="0" w:color="auto"/>
        <w:right w:val="none" w:sz="0" w:space="0" w:color="auto"/>
      </w:divBdr>
    </w:div>
    <w:div w:id="1719206764">
      <w:bodyDiv w:val="1"/>
      <w:marLeft w:val="0"/>
      <w:marRight w:val="0"/>
      <w:marTop w:val="0"/>
      <w:marBottom w:val="0"/>
      <w:divBdr>
        <w:top w:val="none" w:sz="0" w:space="0" w:color="auto"/>
        <w:left w:val="none" w:sz="0" w:space="0" w:color="auto"/>
        <w:bottom w:val="none" w:sz="0" w:space="0" w:color="auto"/>
        <w:right w:val="none" w:sz="0" w:space="0" w:color="auto"/>
      </w:divBdr>
    </w:div>
    <w:div w:id="1762525544">
      <w:bodyDiv w:val="1"/>
      <w:marLeft w:val="0"/>
      <w:marRight w:val="0"/>
      <w:marTop w:val="0"/>
      <w:marBottom w:val="0"/>
      <w:divBdr>
        <w:top w:val="none" w:sz="0" w:space="0" w:color="auto"/>
        <w:left w:val="none" w:sz="0" w:space="0" w:color="auto"/>
        <w:bottom w:val="none" w:sz="0" w:space="0" w:color="auto"/>
        <w:right w:val="none" w:sz="0" w:space="0" w:color="auto"/>
      </w:divBdr>
    </w:div>
    <w:div w:id="1774131061">
      <w:bodyDiv w:val="1"/>
      <w:marLeft w:val="0"/>
      <w:marRight w:val="0"/>
      <w:marTop w:val="0"/>
      <w:marBottom w:val="0"/>
      <w:divBdr>
        <w:top w:val="none" w:sz="0" w:space="0" w:color="auto"/>
        <w:left w:val="none" w:sz="0" w:space="0" w:color="auto"/>
        <w:bottom w:val="none" w:sz="0" w:space="0" w:color="auto"/>
        <w:right w:val="none" w:sz="0" w:space="0" w:color="auto"/>
      </w:divBdr>
    </w:div>
    <w:div w:id="1826822413">
      <w:bodyDiv w:val="1"/>
      <w:marLeft w:val="0"/>
      <w:marRight w:val="0"/>
      <w:marTop w:val="0"/>
      <w:marBottom w:val="0"/>
      <w:divBdr>
        <w:top w:val="none" w:sz="0" w:space="0" w:color="auto"/>
        <w:left w:val="none" w:sz="0" w:space="0" w:color="auto"/>
        <w:bottom w:val="none" w:sz="0" w:space="0" w:color="auto"/>
        <w:right w:val="none" w:sz="0" w:space="0" w:color="auto"/>
      </w:divBdr>
    </w:div>
    <w:div w:id="1923181579">
      <w:bodyDiv w:val="1"/>
      <w:marLeft w:val="0"/>
      <w:marRight w:val="0"/>
      <w:marTop w:val="0"/>
      <w:marBottom w:val="0"/>
      <w:divBdr>
        <w:top w:val="none" w:sz="0" w:space="0" w:color="auto"/>
        <w:left w:val="none" w:sz="0" w:space="0" w:color="auto"/>
        <w:bottom w:val="none" w:sz="0" w:space="0" w:color="auto"/>
        <w:right w:val="none" w:sz="0" w:space="0" w:color="auto"/>
      </w:divBdr>
    </w:div>
    <w:div w:id="1964455507">
      <w:bodyDiv w:val="1"/>
      <w:marLeft w:val="0"/>
      <w:marRight w:val="0"/>
      <w:marTop w:val="0"/>
      <w:marBottom w:val="0"/>
      <w:divBdr>
        <w:top w:val="none" w:sz="0" w:space="0" w:color="auto"/>
        <w:left w:val="none" w:sz="0" w:space="0" w:color="auto"/>
        <w:bottom w:val="none" w:sz="0" w:space="0" w:color="auto"/>
        <w:right w:val="none" w:sz="0" w:space="0" w:color="auto"/>
      </w:divBdr>
    </w:div>
    <w:div w:id="1983924114">
      <w:bodyDiv w:val="1"/>
      <w:marLeft w:val="0"/>
      <w:marRight w:val="0"/>
      <w:marTop w:val="0"/>
      <w:marBottom w:val="0"/>
      <w:divBdr>
        <w:top w:val="none" w:sz="0" w:space="0" w:color="auto"/>
        <w:left w:val="none" w:sz="0" w:space="0" w:color="auto"/>
        <w:bottom w:val="none" w:sz="0" w:space="0" w:color="auto"/>
        <w:right w:val="none" w:sz="0" w:space="0" w:color="auto"/>
      </w:divBdr>
      <w:divsChild>
        <w:div w:id="1035303635">
          <w:marLeft w:val="360"/>
          <w:marRight w:val="0"/>
          <w:marTop w:val="200"/>
          <w:marBottom w:val="0"/>
          <w:divBdr>
            <w:top w:val="none" w:sz="0" w:space="0" w:color="auto"/>
            <w:left w:val="none" w:sz="0" w:space="0" w:color="auto"/>
            <w:bottom w:val="none" w:sz="0" w:space="0" w:color="auto"/>
            <w:right w:val="none" w:sz="0" w:space="0" w:color="auto"/>
          </w:divBdr>
        </w:div>
        <w:div w:id="1276252458">
          <w:marLeft w:val="360"/>
          <w:marRight w:val="0"/>
          <w:marTop w:val="200"/>
          <w:marBottom w:val="0"/>
          <w:divBdr>
            <w:top w:val="none" w:sz="0" w:space="0" w:color="auto"/>
            <w:left w:val="none" w:sz="0" w:space="0" w:color="auto"/>
            <w:bottom w:val="none" w:sz="0" w:space="0" w:color="auto"/>
            <w:right w:val="none" w:sz="0" w:space="0" w:color="auto"/>
          </w:divBdr>
        </w:div>
        <w:div w:id="339892322">
          <w:marLeft w:val="360"/>
          <w:marRight w:val="0"/>
          <w:marTop w:val="200"/>
          <w:marBottom w:val="0"/>
          <w:divBdr>
            <w:top w:val="none" w:sz="0" w:space="0" w:color="auto"/>
            <w:left w:val="none" w:sz="0" w:space="0" w:color="auto"/>
            <w:bottom w:val="none" w:sz="0" w:space="0" w:color="auto"/>
            <w:right w:val="none" w:sz="0" w:space="0" w:color="auto"/>
          </w:divBdr>
        </w:div>
        <w:div w:id="1613439648">
          <w:marLeft w:val="1080"/>
          <w:marRight w:val="0"/>
          <w:marTop w:val="100"/>
          <w:marBottom w:val="0"/>
          <w:divBdr>
            <w:top w:val="none" w:sz="0" w:space="0" w:color="auto"/>
            <w:left w:val="none" w:sz="0" w:space="0" w:color="auto"/>
            <w:bottom w:val="none" w:sz="0" w:space="0" w:color="auto"/>
            <w:right w:val="none" w:sz="0" w:space="0" w:color="auto"/>
          </w:divBdr>
        </w:div>
        <w:div w:id="1014960292">
          <w:marLeft w:val="360"/>
          <w:marRight w:val="0"/>
          <w:marTop w:val="200"/>
          <w:marBottom w:val="0"/>
          <w:divBdr>
            <w:top w:val="none" w:sz="0" w:space="0" w:color="auto"/>
            <w:left w:val="none" w:sz="0" w:space="0" w:color="auto"/>
            <w:bottom w:val="none" w:sz="0" w:space="0" w:color="auto"/>
            <w:right w:val="none" w:sz="0" w:space="0" w:color="auto"/>
          </w:divBdr>
        </w:div>
      </w:divsChild>
    </w:div>
    <w:div w:id="1990163076">
      <w:bodyDiv w:val="1"/>
      <w:marLeft w:val="0"/>
      <w:marRight w:val="0"/>
      <w:marTop w:val="0"/>
      <w:marBottom w:val="0"/>
      <w:divBdr>
        <w:top w:val="none" w:sz="0" w:space="0" w:color="auto"/>
        <w:left w:val="none" w:sz="0" w:space="0" w:color="auto"/>
        <w:bottom w:val="none" w:sz="0" w:space="0" w:color="auto"/>
        <w:right w:val="none" w:sz="0" w:space="0" w:color="auto"/>
      </w:divBdr>
    </w:div>
    <w:div w:id="1993679661">
      <w:bodyDiv w:val="1"/>
      <w:marLeft w:val="0"/>
      <w:marRight w:val="0"/>
      <w:marTop w:val="0"/>
      <w:marBottom w:val="0"/>
      <w:divBdr>
        <w:top w:val="none" w:sz="0" w:space="0" w:color="auto"/>
        <w:left w:val="none" w:sz="0" w:space="0" w:color="auto"/>
        <w:bottom w:val="none" w:sz="0" w:space="0" w:color="auto"/>
        <w:right w:val="none" w:sz="0" w:space="0" w:color="auto"/>
      </w:divBdr>
      <w:divsChild>
        <w:div w:id="1870215058">
          <w:marLeft w:val="360"/>
          <w:marRight w:val="0"/>
          <w:marTop w:val="200"/>
          <w:marBottom w:val="0"/>
          <w:divBdr>
            <w:top w:val="none" w:sz="0" w:space="0" w:color="auto"/>
            <w:left w:val="none" w:sz="0" w:space="0" w:color="auto"/>
            <w:bottom w:val="none" w:sz="0" w:space="0" w:color="auto"/>
            <w:right w:val="none" w:sz="0" w:space="0" w:color="auto"/>
          </w:divBdr>
        </w:div>
        <w:div w:id="1342272291">
          <w:marLeft w:val="360"/>
          <w:marRight w:val="0"/>
          <w:marTop w:val="200"/>
          <w:marBottom w:val="0"/>
          <w:divBdr>
            <w:top w:val="none" w:sz="0" w:space="0" w:color="auto"/>
            <w:left w:val="none" w:sz="0" w:space="0" w:color="auto"/>
            <w:bottom w:val="none" w:sz="0" w:space="0" w:color="auto"/>
            <w:right w:val="none" w:sz="0" w:space="0" w:color="auto"/>
          </w:divBdr>
        </w:div>
        <w:div w:id="1735542260">
          <w:marLeft w:val="360"/>
          <w:marRight w:val="0"/>
          <w:marTop w:val="200"/>
          <w:marBottom w:val="0"/>
          <w:divBdr>
            <w:top w:val="none" w:sz="0" w:space="0" w:color="auto"/>
            <w:left w:val="none" w:sz="0" w:space="0" w:color="auto"/>
            <w:bottom w:val="none" w:sz="0" w:space="0" w:color="auto"/>
            <w:right w:val="none" w:sz="0" w:space="0" w:color="auto"/>
          </w:divBdr>
        </w:div>
        <w:div w:id="1951352433">
          <w:marLeft w:val="360"/>
          <w:marRight w:val="0"/>
          <w:marTop w:val="200"/>
          <w:marBottom w:val="0"/>
          <w:divBdr>
            <w:top w:val="none" w:sz="0" w:space="0" w:color="auto"/>
            <w:left w:val="none" w:sz="0" w:space="0" w:color="auto"/>
            <w:bottom w:val="none" w:sz="0" w:space="0" w:color="auto"/>
            <w:right w:val="none" w:sz="0" w:space="0" w:color="auto"/>
          </w:divBdr>
        </w:div>
        <w:div w:id="744492675">
          <w:marLeft w:val="360"/>
          <w:marRight w:val="0"/>
          <w:marTop w:val="200"/>
          <w:marBottom w:val="0"/>
          <w:divBdr>
            <w:top w:val="none" w:sz="0" w:space="0" w:color="auto"/>
            <w:left w:val="none" w:sz="0" w:space="0" w:color="auto"/>
            <w:bottom w:val="none" w:sz="0" w:space="0" w:color="auto"/>
            <w:right w:val="none" w:sz="0" w:space="0" w:color="auto"/>
          </w:divBdr>
        </w:div>
        <w:div w:id="1921215745">
          <w:marLeft w:val="360"/>
          <w:marRight w:val="0"/>
          <w:marTop w:val="200"/>
          <w:marBottom w:val="0"/>
          <w:divBdr>
            <w:top w:val="none" w:sz="0" w:space="0" w:color="auto"/>
            <w:left w:val="none" w:sz="0" w:space="0" w:color="auto"/>
            <w:bottom w:val="none" w:sz="0" w:space="0" w:color="auto"/>
            <w:right w:val="none" w:sz="0" w:space="0" w:color="auto"/>
          </w:divBdr>
        </w:div>
        <w:div w:id="1050345824">
          <w:marLeft w:val="360"/>
          <w:marRight w:val="0"/>
          <w:marTop w:val="200"/>
          <w:marBottom w:val="0"/>
          <w:divBdr>
            <w:top w:val="none" w:sz="0" w:space="0" w:color="auto"/>
            <w:left w:val="none" w:sz="0" w:space="0" w:color="auto"/>
            <w:bottom w:val="none" w:sz="0" w:space="0" w:color="auto"/>
            <w:right w:val="none" w:sz="0" w:space="0" w:color="auto"/>
          </w:divBdr>
        </w:div>
        <w:div w:id="1235166964">
          <w:marLeft w:val="360"/>
          <w:marRight w:val="0"/>
          <w:marTop w:val="200"/>
          <w:marBottom w:val="0"/>
          <w:divBdr>
            <w:top w:val="none" w:sz="0" w:space="0" w:color="auto"/>
            <w:left w:val="none" w:sz="0" w:space="0" w:color="auto"/>
            <w:bottom w:val="none" w:sz="0" w:space="0" w:color="auto"/>
            <w:right w:val="none" w:sz="0" w:space="0" w:color="auto"/>
          </w:divBdr>
        </w:div>
      </w:divsChild>
    </w:div>
    <w:div w:id="1997997451">
      <w:bodyDiv w:val="1"/>
      <w:marLeft w:val="0"/>
      <w:marRight w:val="0"/>
      <w:marTop w:val="0"/>
      <w:marBottom w:val="0"/>
      <w:divBdr>
        <w:top w:val="none" w:sz="0" w:space="0" w:color="auto"/>
        <w:left w:val="none" w:sz="0" w:space="0" w:color="auto"/>
        <w:bottom w:val="none" w:sz="0" w:space="0" w:color="auto"/>
        <w:right w:val="none" w:sz="0" w:space="0" w:color="auto"/>
      </w:divBdr>
    </w:div>
    <w:div w:id="2067409148">
      <w:bodyDiv w:val="1"/>
      <w:marLeft w:val="0"/>
      <w:marRight w:val="0"/>
      <w:marTop w:val="0"/>
      <w:marBottom w:val="0"/>
      <w:divBdr>
        <w:top w:val="none" w:sz="0" w:space="0" w:color="auto"/>
        <w:left w:val="none" w:sz="0" w:space="0" w:color="auto"/>
        <w:bottom w:val="none" w:sz="0" w:space="0" w:color="auto"/>
        <w:right w:val="none" w:sz="0" w:space="0" w:color="auto"/>
      </w:divBdr>
    </w:div>
    <w:div w:id="2069184034">
      <w:bodyDiv w:val="1"/>
      <w:marLeft w:val="0"/>
      <w:marRight w:val="0"/>
      <w:marTop w:val="0"/>
      <w:marBottom w:val="0"/>
      <w:divBdr>
        <w:top w:val="none" w:sz="0" w:space="0" w:color="auto"/>
        <w:left w:val="none" w:sz="0" w:space="0" w:color="auto"/>
        <w:bottom w:val="none" w:sz="0" w:space="0" w:color="auto"/>
        <w:right w:val="none" w:sz="0" w:space="0" w:color="auto"/>
      </w:divBdr>
    </w:div>
    <w:div w:id="211891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emf"/><Relationship Id="rId42" Type="http://schemas.openxmlformats.org/officeDocument/2006/relationships/image" Target="media/image25.emf"/><Relationship Id="rId47" Type="http://schemas.openxmlformats.org/officeDocument/2006/relationships/image" Target="media/image11.png"/><Relationship Id="rId50" Type="http://schemas.openxmlformats.org/officeDocument/2006/relationships/image" Target="media/image28.emf"/><Relationship Id="rId55" Type="http://schemas.openxmlformats.org/officeDocument/2006/relationships/image" Target="media/image33.emf"/><Relationship Id="rId63" Type="http://schemas.openxmlformats.org/officeDocument/2006/relationships/chart" Target="charts/chart1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chart" Target="charts/chart3.xml"/><Relationship Id="rId29" Type="http://schemas.openxmlformats.org/officeDocument/2006/relationships/image" Target="media/image12.emf"/><Relationship Id="rId11" Type="http://schemas.openxmlformats.org/officeDocument/2006/relationships/hyperlink" Target="https://github.com/hollygene/Dosage_Compensation/blob/master/DC_workflow_old_MA.Rmd" TargetMode="External"/><Relationship Id="rId24" Type="http://schemas.openxmlformats.org/officeDocument/2006/relationships/image" Target="media/image7.png"/><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emf"/><Relationship Id="rId45" Type="http://schemas.openxmlformats.org/officeDocument/2006/relationships/chart" Target="charts/chart6.xml"/><Relationship Id="rId53" Type="http://schemas.openxmlformats.org/officeDocument/2006/relationships/image" Target="media/image31.emf"/><Relationship Id="rId58" Type="http://schemas.openxmlformats.org/officeDocument/2006/relationships/image" Target="media/image36.emf"/><Relationship Id="rId66" Type="http://schemas.openxmlformats.org/officeDocument/2006/relationships/theme" Target="theme/theme1.xml"/><Relationship Id="rId5" Type="http://schemas.openxmlformats.org/officeDocument/2006/relationships/comments" Target="comments.xml"/><Relationship Id="rId61" Type="http://schemas.openxmlformats.org/officeDocument/2006/relationships/chart" Target="charts/chart9.xml"/><Relationship Id="rId1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image" Target="media/image26.png"/><Relationship Id="rId48" Type="http://schemas.openxmlformats.org/officeDocument/2006/relationships/chart" Target="charts/chart7.xml"/><Relationship Id="rId56" Type="http://schemas.openxmlformats.org/officeDocument/2006/relationships/image" Target="media/image34.emf"/><Relationship Id="rId64" Type="http://schemas.openxmlformats.org/officeDocument/2006/relationships/fontTable" Target="fontTable.xml"/><Relationship Id="rId8" Type="http://schemas.openxmlformats.org/officeDocument/2006/relationships/hyperlink" Target="https://www.bioinformatics.babraham.ac.uk/projects/fastqc/" TargetMode="External"/><Relationship Id="rId51" Type="http://schemas.openxmlformats.org/officeDocument/2006/relationships/image" Target="media/image29.emf"/><Relationship Id="rId3" Type="http://schemas.openxmlformats.org/officeDocument/2006/relationships/settings" Target="settings.xml"/><Relationship Id="rId12" Type="http://schemas.openxmlformats.org/officeDocument/2006/relationships/hyperlink" Target="https://github.com/hollygene/Dosage_Compensation/blob/master/DC_workflow.Rmd" TargetMode="External"/><Relationship Id="rId17" Type="http://schemas.openxmlformats.org/officeDocument/2006/relationships/chart" Target="charts/chart4.xml"/><Relationship Id="rId25" Type="http://schemas.openxmlformats.org/officeDocument/2006/relationships/image" Target="media/image8.png"/><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image" Target="media/image100.emf"/><Relationship Id="rId59" Type="http://schemas.openxmlformats.org/officeDocument/2006/relationships/image" Target="media/image37.emf"/><Relationship Id="rId20" Type="http://schemas.openxmlformats.org/officeDocument/2006/relationships/image" Target="media/image3.png"/><Relationship Id="rId41" Type="http://schemas.openxmlformats.org/officeDocument/2006/relationships/image" Target="media/image24.emf"/><Relationship Id="rId54" Type="http://schemas.openxmlformats.org/officeDocument/2006/relationships/image" Target="media/image32.emf"/><Relationship Id="rId62" Type="http://schemas.openxmlformats.org/officeDocument/2006/relationships/chart" Target="charts/chart10.xml"/><Relationship Id="rId1" Type="http://schemas.openxmlformats.org/officeDocument/2006/relationships/numbering" Target="numbering.xml"/><Relationship Id="rId6" Type="http://schemas.microsoft.com/office/2011/relationships/commentsExtended" Target="commentsExtended.xml"/><Relationship Id="rId15" Type="http://schemas.openxmlformats.org/officeDocument/2006/relationships/chart" Target="charts/chart2.xml"/><Relationship Id="rId23" Type="http://schemas.openxmlformats.org/officeDocument/2006/relationships/image" Target="media/image6.png"/><Relationship Id="rId28" Type="http://schemas.openxmlformats.org/officeDocument/2006/relationships/image" Target="media/image11.emf"/><Relationship Id="rId36" Type="http://schemas.openxmlformats.org/officeDocument/2006/relationships/image" Target="media/image19.emf"/><Relationship Id="rId49" Type="http://schemas.openxmlformats.org/officeDocument/2006/relationships/chart" Target="charts/chart8.xml"/><Relationship Id="rId57" Type="http://schemas.openxmlformats.org/officeDocument/2006/relationships/image" Target="media/image35.emf"/><Relationship Id="rId10" Type="http://schemas.openxmlformats.org/officeDocument/2006/relationships/hyperlink" Target="https://github.com/hollygene/Dosage_Compensation/blob/master/DC_workflow_April2017.sh" TargetMode="External"/><Relationship Id="rId31" Type="http://schemas.openxmlformats.org/officeDocument/2006/relationships/image" Target="media/image14.emf"/><Relationship Id="rId44" Type="http://schemas.openxmlformats.org/officeDocument/2006/relationships/image" Target="media/image27.emf"/><Relationship Id="rId52" Type="http://schemas.openxmlformats.org/officeDocument/2006/relationships/image" Target="media/image30.emf"/><Relationship Id="rId60" Type="http://schemas.openxmlformats.org/officeDocument/2006/relationships/image" Target="media/image38.emf"/><Relationship Id="rId65"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support.illumina.com/sequencing/sequencing_software/igenome.html" TargetMode="External"/><Relationship Id="rId13" Type="http://schemas.openxmlformats.org/officeDocument/2006/relationships/image" Target="media/image1.emf"/><Relationship Id="rId18" Type="http://schemas.openxmlformats.org/officeDocument/2006/relationships/chart" Target="charts/chart5.xml"/><Relationship Id="rId39" Type="http://schemas.openxmlformats.org/officeDocument/2006/relationships/image" Target="media/image22.emf"/></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figuresJune2019.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IndividualGenes/DEGenes/tabulated_DE_genes_Aneuploids.csv"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DC_Tables/compensation_type_tabl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Tabul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ross Both Experimen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6984705054890041E-2"/>
          <c:y val="8.4250869548494159E-2"/>
          <c:w val="0.87397471542472283"/>
          <c:h val="0.7168920725187129"/>
        </c:manualLayout>
      </c:layout>
      <c:scatterChart>
        <c:scatterStyle val="lineMarker"/>
        <c:varyColors val="0"/>
        <c:ser>
          <c:idx val="0"/>
          <c:order val="0"/>
          <c:tx>
            <c:strRef>
              <c:f>Sheet10!$U$22</c:f>
              <c:strCache>
                <c:ptCount val="1"/>
                <c:pt idx="0">
                  <c:v># chromosomes</c:v>
                </c:pt>
              </c:strCache>
            </c:strRef>
          </c:tx>
          <c:spPr>
            <a:ln w="19050" cap="rnd">
              <a:noFill/>
              <a:round/>
            </a:ln>
            <a:effectLst/>
          </c:spPr>
          <c:marker>
            <c:symbol val="circle"/>
            <c:size val="5"/>
            <c:spPr>
              <a:solidFill>
                <a:schemeClr val="accent1"/>
              </a:solidFill>
              <a:ln w="9525">
                <a:solidFill>
                  <a:schemeClr val="accent1"/>
                </a:solidFill>
              </a:ln>
              <a:effectLst/>
            </c:spPr>
          </c:marker>
          <c:errBars>
            <c:errDir val="y"/>
            <c:errBarType val="minus"/>
            <c:errValType val="percentage"/>
            <c:noEndCap val="0"/>
            <c:val val="100"/>
            <c:spPr>
              <a:noFill/>
              <a:ln w="9525" cap="flat" cmpd="sng" algn="ctr">
                <a:solidFill>
                  <a:schemeClr val="tx1">
                    <a:lumMod val="65000"/>
                    <a:lumOff val="35000"/>
                  </a:schemeClr>
                </a:solidFill>
                <a:round/>
              </a:ln>
              <a:effectLst/>
            </c:spPr>
          </c:errBars>
          <c:errBars>
            <c:errDir val="x"/>
            <c:errBarType val="both"/>
            <c:errValType val="percentage"/>
            <c:noEndCap val="0"/>
            <c:val val="0"/>
            <c:spPr>
              <a:noFill/>
              <a:ln w="9525" cap="flat" cmpd="sng" algn="ctr">
                <a:solidFill>
                  <a:schemeClr val="tx1">
                    <a:lumMod val="65000"/>
                    <a:lumOff val="35000"/>
                  </a:schemeClr>
                </a:solidFill>
                <a:round/>
              </a:ln>
              <a:effectLst/>
            </c:spPr>
          </c:errBars>
          <c:xVal>
            <c:numRef>
              <c:f>Sheet10!$T$23:$T$33</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10!$U$23:$U$33</c:f>
              <c:numCache>
                <c:formatCode>General</c:formatCode>
                <c:ptCount val="11"/>
                <c:pt idx="0">
                  <c:v>10</c:v>
                </c:pt>
                <c:pt idx="1">
                  <c:v>7</c:v>
                </c:pt>
                <c:pt idx="2">
                  <c:v>3</c:v>
                </c:pt>
                <c:pt idx="3">
                  <c:v>7</c:v>
                </c:pt>
                <c:pt idx="4">
                  <c:v>1</c:v>
                </c:pt>
                <c:pt idx="5">
                  <c:v>0</c:v>
                </c:pt>
                <c:pt idx="6">
                  <c:v>2</c:v>
                </c:pt>
                <c:pt idx="7">
                  <c:v>1</c:v>
                </c:pt>
                <c:pt idx="8">
                  <c:v>0</c:v>
                </c:pt>
                <c:pt idx="9">
                  <c:v>0</c:v>
                </c:pt>
                <c:pt idx="10">
                  <c:v>1</c:v>
                </c:pt>
              </c:numCache>
            </c:numRef>
          </c:yVal>
          <c:smooth val="0"/>
          <c:extLst>
            <c:ext xmlns:c16="http://schemas.microsoft.com/office/drawing/2014/chart" uri="{C3380CC4-5D6E-409C-BE32-E72D297353CC}">
              <c16:uniqueId val="{00000000-5468-AF45-B0A1-456AB9EBC000}"/>
            </c:ext>
          </c:extLst>
        </c:ser>
        <c:dLbls>
          <c:showLegendKey val="0"/>
          <c:showVal val="0"/>
          <c:showCatName val="0"/>
          <c:showSerName val="0"/>
          <c:showPercent val="0"/>
          <c:showBubbleSize val="0"/>
        </c:dLbls>
        <c:axId val="1660418767"/>
        <c:axId val="1660466271"/>
      </c:scatterChart>
      <c:valAx>
        <c:axId val="1660418767"/>
        <c:scaling>
          <c:orientation val="minMax"/>
          <c:max val="1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trisom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466271"/>
        <c:crosses val="autoZero"/>
        <c:crossBetween val="midCat"/>
      </c:valAx>
      <c:valAx>
        <c:axId val="166046627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hromosom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4187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ybrid Euploid ESR Genes</a:t>
            </a:r>
            <a:r>
              <a:rPr lang="en-US" baseline="0"/>
              <a:t> GO Analysis - Molecular Fun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1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71F-5D44-8244-0AE96407826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71F-5D44-8244-0AE96407826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71F-5D44-8244-0AE96407826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71F-5D44-8244-0AE96407826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71F-5D44-8244-0AE964078269}"/>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71F-5D44-8244-0AE964078269}"/>
              </c:ext>
            </c:extLst>
          </c:dPt>
          <c:cat>
            <c:strRef>
              <c:f>'Euploid GC'!$C$14:$C$19</c:f>
              <c:strCache>
                <c:ptCount val="6"/>
                <c:pt idx="0">
                  <c:v>transcription regulator activity (GO:0140110)</c:v>
                </c:pt>
                <c:pt idx="1">
                  <c:v>molecular transducer activity (GO:0060089)</c:v>
                </c:pt>
                <c:pt idx="2">
                  <c:v>binding (GO:0005488)</c:v>
                </c:pt>
                <c:pt idx="3">
                  <c:v>molecular function regulator (GO:0098772)</c:v>
                </c:pt>
                <c:pt idx="4">
                  <c:v>catalytic activity (GO:0003824)</c:v>
                </c:pt>
                <c:pt idx="5">
                  <c:v>transporter activity (GO:0005215)</c:v>
                </c:pt>
              </c:strCache>
            </c:strRef>
          </c:cat>
          <c:val>
            <c:numRef>
              <c:f>'Euploid GC'!$D$14:$D$19</c:f>
              <c:numCache>
                <c:formatCode>0.00%</c:formatCode>
                <c:ptCount val="6"/>
                <c:pt idx="0">
                  <c:v>0.01</c:v>
                </c:pt>
                <c:pt idx="1">
                  <c:v>0.01</c:v>
                </c:pt>
                <c:pt idx="2">
                  <c:v>0.125</c:v>
                </c:pt>
                <c:pt idx="3">
                  <c:v>3.1E-2</c:v>
                </c:pt>
                <c:pt idx="4">
                  <c:v>0.57299999999999995</c:v>
                </c:pt>
                <c:pt idx="5">
                  <c:v>0.104</c:v>
                </c:pt>
              </c:numCache>
            </c:numRef>
          </c:val>
          <c:extLst>
            <c:ext xmlns:c16="http://schemas.microsoft.com/office/drawing/2014/chart" uri="{C3380CC4-5D6E-409C-BE32-E72D297353CC}">
              <c16:uniqueId val="{0000000C-571F-5D44-8244-0AE964078269}"/>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63427088812303245"/>
          <c:y val="0.77170480586478418"/>
          <c:w val="0.33337200995438881"/>
          <c:h val="0.18199880532174859"/>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Hybrid Euploid ESR Genes GO Analysis - Biological Process</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4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B03-9240-BE66-79C098B6BF2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B03-9240-BE66-79C098B6BF2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B03-9240-BE66-79C098B6BF2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B03-9240-BE66-79C098B6BF2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B03-9240-BE66-79C098B6BF27}"/>
              </c:ext>
            </c:extLst>
          </c:dPt>
          <c:cat>
            <c:strRef>
              <c:f>'Euploid GC'!$C$44:$C$48</c:f>
              <c:strCache>
                <c:ptCount val="5"/>
                <c:pt idx="0">
                  <c:v>response to stimulus (GO:0050896)</c:v>
                </c:pt>
                <c:pt idx="1">
                  <c:v>cellular process (GO:0009987)</c:v>
                </c:pt>
                <c:pt idx="2">
                  <c:v>metabolic process (GO:0008152)</c:v>
                </c:pt>
                <c:pt idx="3">
                  <c:v>biological regulation (GO:0065007)</c:v>
                </c:pt>
                <c:pt idx="4">
                  <c:v>localization (GO:0051179)</c:v>
                </c:pt>
              </c:strCache>
            </c:strRef>
          </c:cat>
          <c:val>
            <c:numRef>
              <c:f>'Euploid GC'!$D$44:$D$48</c:f>
              <c:numCache>
                <c:formatCode>0.00%</c:formatCode>
                <c:ptCount val="5"/>
                <c:pt idx="0">
                  <c:v>7.2999999999999995E-2</c:v>
                </c:pt>
                <c:pt idx="1">
                  <c:v>0.313</c:v>
                </c:pt>
                <c:pt idx="2">
                  <c:v>0.375</c:v>
                </c:pt>
                <c:pt idx="3">
                  <c:v>7.2999999999999995E-2</c:v>
                </c:pt>
                <c:pt idx="4">
                  <c:v>0.115</c:v>
                </c:pt>
              </c:numCache>
            </c:numRef>
          </c:val>
          <c:extLst>
            <c:ext xmlns:c16="http://schemas.microsoft.com/office/drawing/2014/chart" uri="{C3380CC4-5D6E-409C-BE32-E72D297353CC}">
              <c16:uniqueId val="{0000000A-FB03-9240-BE66-79C098B6BF2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51489659834367119"/>
          <c:y val="0.79755511174996485"/>
          <c:w val="0.48190080370669802"/>
          <c:h val="0.1378245328380802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ybrid</a:t>
            </a:r>
            <a:r>
              <a:rPr lang="en-US" baseline="0"/>
              <a:t> Stra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0!$S$1</c:f>
              <c:strCache>
                <c:ptCount val="1"/>
                <c:pt idx="0">
                  <c:v># chromosomes</c:v>
                </c:pt>
              </c:strCache>
            </c:strRef>
          </c:tx>
          <c:spPr>
            <a:ln w="25400" cap="rnd">
              <a:noFill/>
              <a:round/>
            </a:ln>
            <a:effectLst/>
          </c:spPr>
          <c:marker>
            <c:symbol val="circle"/>
            <c:size val="5"/>
            <c:spPr>
              <a:solidFill>
                <a:schemeClr val="accent1"/>
              </a:solidFill>
              <a:ln w="9525">
                <a:solidFill>
                  <a:schemeClr val="accent1"/>
                </a:solidFill>
              </a:ln>
              <a:effectLst/>
            </c:spPr>
          </c:marker>
          <c:errBars>
            <c:errDir val="y"/>
            <c:errBarType val="minus"/>
            <c:errValType val="percentage"/>
            <c:noEndCap val="0"/>
            <c:val val="100"/>
            <c:spPr>
              <a:noFill/>
              <a:ln w="9525" cap="flat" cmpd="sng" algn="ctr">
                <a:solidFill>
                  <a:schemeClr val="tx1">
                    <a:lumMod val="65000"/>
                    <a:lumOff val="35000"/>
                  </a:schemeClr>
                </a:solidFill>
                <a:round/>
              </a:ln>
              <a:effectLst/>
            </c:spPr>
          </c:errBars>
          <c:errBars>
            <c:errDir val="x"/>
            <c:errBarType val="both"/>
            <c:errValType val="percentage"/>
            <c:noEndCap val="0"/>
            <c:val val="0"/>
            <c:spPr>
              <a:noFill/>
              <a:ln w="9525" cap="flat" cmpd="sng" algn="ctr">
                <a:solidFill>
                  <a:schemeClr val="tx1">
                    <a:lumMod val="65000"/>
                    <a:lumOff val="35000"/>
                  </a:schemeClr>
                </a:solidFill>
                <a:round/>
              </a:ln>
              <a:effectLst/>
            </c:spPr>
          </c:errBars>
          <c:xVal>
            <c:numRef>
              <c:f>Sheet10!$R$2:$R$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10!$S$2:$S$12</c:f>
              <c:numCache>
                <c:formatCode>General</c:formatCode>
                <c:ptCount val="11"/>
                <c:pt idx="0">
                  <c:v>7</c:v>
                </c:pt>
                <c:pt idx="1">
                  <c:v>2</c:v>
                </c:pt>
                <c:pt idx="2">
                  <c:v>2</c:v>
                </c:pt>
                <c:pt idx="3">
                  <c:v>1</c:v>
                </c:pt>
                <c:pt idx="4">
                  <c:v>0</c:v>
                </c:pt>
                <c:pt idx="5">
                  <c:v>0</c:v>
                </c:pt>
                <c:pt idx="6">
                  <c:v>2</c:v>
                </c:pt>
                <c:pt idx="7">
                  <c:v>1</c:v>
                </c:pt>
                <c:pt idx="8">
                  <c:v>0</c:v>
                </c:pt>
                <c:pt idx="9">
                  <c:v>0</c:v>
                </c:pt>
                <c:pt idx="10">
                  <c:v>1</c:v>
                </c:pt>
              </c:numCache>
            </c:numRef>
          </c:yVal>
          <c:smooth val="0"/>
          <c:extLst>
            <c:ext xmlns:c16="http://schemas.microsoft.com/office/drawing/2014/chart" uri="{C3380CC4-5D6E-409C-BE32-E72D297353CC}">
              <c16:uniqueId val="{00000000-00E3-D642-8609-D8D8C48D5ABB}"/>
            </c:ext>
          </c:extLst>
        </c:ser>
        <c:dLbls>
          <c:showLegendKey val="0"/>
          <c:showVal val="0"/>
          <c:showCatName val="0"/>
          <c:showSerName val="0"/>
          <c:showPercent val="0"/>
          <c:showBubbleSize val="0"/>
        </c:dLbls>
        <c:axId val="1747537087"/>
        <c:axId val="1747538719"/>
      </c:scatterChart>
      <c:valAx>
        <c:axId val="1747537087"/>
        <c:scaling>
          <c:orientation val="minMax"/>
          <c:max val="10"/>
          <c:min val="0"/>
        </c:scaling>
        <c:delete val="0"/>
        <c:axPos val="b"/>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trisom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in"/>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7538719"/>
        <c:crosses val="autoZero"/>
        <c:crossBetween val="midCat"/>
        <c:majorUnit val="2"/>
      </c:valAx>
      <c:valAx>
        <c:axId val="1747538719"/>
        <c:scaling>
          <c:orientation val="minMax"/>
          <c:max val="12"/>
          <c:min val="0"/>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hromosom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in"/>
        <c:tickLblPos val="nextTo"/>
        <c:spPr>
          <a:noFill/>
          <a:ln>
            <a:solidFill>
              <a:schemeClr val="bg2">
                <a:lumMod val="9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7537087"/>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b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0!$L$20</c:f>
              <c:strCache>
                <c:ptCount val="1"/>
                <c:pt idx="0">
                  <c:v># trisomies</c:v>
                </c:pt>
              </c:strCache>
            </c:strRef>
          </c:tx>
          <c:spPr>
            <a:ln w="19050" cap="rnd">
              <a:noFill/>
              <a:round/>
            </a:ln>
            <a:effectLst/>
          </c:spPr>
          <c:marker>
            <c:symbol val="square"/>
            <c:size val="7"/>
            <c:spPr>
              <a:solidFill>
                <a:schemeClr val="tx1"/>
              </a:solidFill>
              <a:ln w="9525">
                <a:noFill/>
              </a:ln>
              <a:effectLst/>
            </c:spPr>
          </c:marker>
          <c:xVal>
            <c:numRef>
              <c:f>Sheet10!$K$21:$K$36</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0!$L$21:$L$36</c:f>
              <c:numCache>
                <c:formatCode>General</c:formatCode>
                <c:ptCount val="16"/>
                <c:pt idx="0">
                  <c:v>1</c:v>
                </c:pt>
                <c:pt idx="1">
                  <c:v>3</c:v>
                </c:pt>
                <c:pt idx="2">
                  <c:v>2</c:v>
                </c:pt>
                <c:pt idx="3">
                  <c:v>3</c:v>
                </c:pt>
                <c:pt idx="4">
                  <c:v>3</c:v>
                </c:pt>
                <c:pt idx="5">
                  <c:v>0</c:v>
                </c:pt>
                <c:pt idx="6">
                  <c:v>1</c:v>
                </c:pt>
                <c:pt idx="7">
                  <c:v>4</c:v>
                </c:pt>
                <c:pt idx="8">
                  <c:v>3</c:v>
                </c:pt>
                <c:pt idx="9">
                  <c:v>1</c:v>
                </c:pt>
                <c:pt idx="10">
                  <c:v>1</c:v>
                </c:pt>
                <c:pt idx="11">
                  <c:v>1</c:v>
                </c:pt>
                <c:pt idx="12">
                  <c:v>0</c:v>
                </c:pt>
                <c:pt idx="13">
                  <c:v>3</c:v>
                </c:pt>
                <c:pt idx="14">
                  <c:v>0</c:v>
                </c:pt>
                <c:pt idx="15">
                  <c:v>3</c:v>
                </c:pt>
              </c:numCache>
            </c:numRef>
          </c:yVal>
          <c:smooth val="0"/>
          <c:extLst>
            <c:ext xmlns:c16="http://schemas.microsoft.com/office/drawing/2014/chart" uri="{C3380CC4-5D6E-409C-BE32-E72D297353CC}">
              <c16:uniqueId val="{00000000-478F-0445-86CE-591103683C11}"/>
            </c:ext>
          </c:extLst>
        </c:ser>
        <c:ser>
          <c:idx val="1"/>
          <c:order val="1"/>
          <c:tx>
            <c:strRef>
              <c:f>Sheet10!$M$20</c:f>
              <c:strCache>
                <c:ptCount val="1"/>
                <c:pt idx="0">
                  <c:v># monosomies </c:v>
                </c:pt>
              </c:strCache>
            </c:strRef>
          </c:tx>
          <c:spPr>
            <a:ln w="25400" cap="rnd">
              <a:noFill/>
              <a:round/>
            </a:ln>
            <a:effectLst/>
          </c:spPr>
          <c:marker>
            <c:symbol val="circle"/>
            <c:size val="5"/>
            <c:spPr>
              <a:solidFill>
                <a:srgbClr val="00B0F0"/>
              </a:solidFill>
              <a:ln w="9525">
                <a:solidFill>
                  <a:srgbClr val="00B0F0"/>
                </a:solidFill>
              </a:ln>
              <a:effectLst/>
            </c:spPr>
          </c:marker>
          <c:xVal>
            <c:numRef>
              <c:f>Sheet10!$K$21:$K$36</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0!$M$21:$M$36</c:f>
              <c:numCache>
                <c:formatCode>General</c:formatCode>
                <c:ptCount val="16"/>
                <c:pt idx="0">
                  <c:v>0</c:v>
                </c:pt>
                <c:pt idx="1">
                  <c:v>0</c:v>
                </c:pt>
                <c:pt idx="2">
                  <c:v>0</c:v>
                </c:pt>
                <c:pt idx="3">
                  <c:v>0</c:v>
                </c:pt>
                <c:pt idx="4">
                  <c:v>0</c:v>
                </c:pt>
                <c:pt idx="5">
                  <c:v>0</c:v>
                </c:pt>
                <c:pt idx="6">
                  <c:v>0</c:v>
                </c:pt>
                <c:pt idx="7">
                  <c:v>0</c:v>
                </c:pt>
                <c:pt idx="8">
                  <c:v>2</c:v>
                </c:pt>
                <c:pt idx="9">
                  <c:v>0</c:v>
                </c:pt>
                <c:pt idx="10">
                  <c:v>0</c:v>
                </c:pt>
                <c:pt idx="11">
                  <c:v>0</c:v>
                </c:pt>
                <c:pt idx="12">
                  <c:v>0</c:v>
                </c:pt>
                <c:pt idx="13">
                  <c:v>0</c:v>
                </c:pt>
                <c:pt idx="14">
                  <c:v>0</c:v>
                </c:pt>
                <c:pt idx="15">
                  <c:v>0</c:v>
                </c:pt>
              </c:numCache>
            </c:numRef>
          </c:yVal>
          <c:smooth val="0"/>
          <c:extLst>
            <c:ext xmlns:c16="http://schemas.microsoft.com/office/drawing/2014/chart" uri="{C3380CC4-5D6E-409C-BE32-E72D297353CC}">
              <c16:uniqueId val="{00000001-478F-0445-86CE-591103683C11}"/>
            </c:ext>
          </c:extLst>
        </c:ser>
        <c:dLbls>
          <c:showLegendKey val="0"/>
          <c:showVal val="0"/>
          <c:showCatName val="0"/>
          <c:showSerName val="0"/>
          <c:showPercent val="0"/>
          <c:showBubbleSize val="0"/>
        </c:dLbls>
        <c:axId val="1749953807"/>
        <c:axId val="1752288095"/>
      </c:scatterChart>
      <c:valAx>
        <c:axId val="174995380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romosom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288095"/>
        <c:crosses val="autoZero"/>
        <c:crossBetween val="midCat"/>
      </c:valAx>
      <c:valAx>
        <c:axId val="175228809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ev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995380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Hybrid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0!$M$1</c:f>
              <c:strCache>
                <c:ptCount val="1"/>
                <c:pt idx="0">
                  <c:v># monosomies </c:v>
                </c:pt>
              </c:strCache>
            </c:strRef>
          </c:tx>
          <c:spPr>
            <a:ln w="19050" cap="rnd">
              <a:noFill/>
              <a:round/>
            </a:ln>
            <a:effectLst/>
          </c:spPr>
          <c:marker>
            <c:symbol val="circle"/>
            <c:size val="5"/>
            <c:spPr>
              <a:solidFill>
                <a:srgbClr val="00B050"/>
              </a:solidFill>
              <a:ln w="9525">
                <a:solidFill>
                  <a:srgbClr val="92D05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M$2:$M$17</c:f>
              <c:numCache>
                <c:formatCode>General</c:formatCode>
                <c:ptCount val="16"/>
                <c:pt idx="0">
                  <c:v>1</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yVal>
          <c:smooth val="0"/>
          <c:extLst>
            <c:ext xmlns:c16="http://schemas.microsoft.com/office/drawing/2014/chart" uri="{C3380CC4-5D6E-409C-BE32-E72D297353CC}">
              <c16:uniqueId val="{00000000-0536-1D4E-903A-940A5D6FC90B}"/>
            </c:ext>
          </c:extLst>
        </c:ser>
        <c:ser>
          <c:idx val="1"/>
          <c:order val="1"/>
          <c:tx>
            <c:strRef>
              <c:f>Sheet10!$N$1</c:f>
              <c:strCache>
                <c:ptCount val="1"/>
                <c:pt idx="0">
                  <c:v># tetrasomies</c:v>
                </c:pt>
              </c:strCache>
            </c:strRef>
          </c:tx>
          <c:spPr>
            <a:ln w="19050" cap="rnd">
              <a:noFill/>
              <a:round/>
            </a:ln>
            <a:effectLst/>
          </c:spPr>
          <c:marker>
            <c:symbol val="circle"/>
            <c:size val="5"/>
            <c:spPr>
              <a:solidFill>
                <a:srgbClr val="00B0F0"/>
              </a:solidFill>
              <a:ln w="9525">
                <a:solidFill>
                  <a:srgbClr val="00B0F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N$2:$N$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c:v>
                </c:pt>
              </c:numCache>
            </c:numRef>
          </c:yVal>
          <c:smooth val="0"/>
          <c:extLst>
            <c:ext xmlns:c16="http://schemas.microsoft.com/office/drawing/2014/chart" uri="{C3380CC4-5D6E-409C-BE32-E72D297353CC}">
              <c16:uniqueId val="{00000001-0536-1D4E-903A-940A5D6FC90B}"/>
            </c:ext>
          </c:extLst>
        </c:ser>
        <c:ser>
          <c:idx val="2"/>
          <c:order val="2"/>
          <c:tx>
            <c:v>trisomies</c:v>
          </c:tx>
          <c:spPr>
            <a:ln w="25400" cap="rnd">
              <a:noFill/>
              <a:round/>
            </a:ln>
            <a:effectLst/>
          </c:spPr>
          <c:marker>
            <c:symbol val="circle"/>
            <c:size val="5"/>
            <c:spPr>
              <a:solidFill>
                <a:srgbClr val="7030A0"/>
              </a:solidFill>
              <a:ln w="9525">
                <a:solidFill>
                  <a:srgbClr val="7030A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L$2:$L$17</c:f>
              <c:numCache>
                <c:formatCode>General</c:formatCode>
                <c:ptCount val="16"/>
                <c:pt idx="0">
                  <c:v>3</c:v>
                </c:pt>
                <c:pt idx="1">
                  <c:v>0</c:v>
                </c:pt>
                <c:pt idx="2">
                  <c:v>0</c:v>
                </c:pt>
                <c:pt idx="3">
                  <c:v>0</c:v>
                </c:pt>
                <c:pt idx="4">
                  <c:v>6</c:v>
                </c:pt>
                <c:pt idx="5">
                  <c:v>0</c:v>
                </c:pt>
                <c:pt idx="6">
                  <c:v>6</c:v>
                </c:pt>
                <c:pt idx="7">
                  <c:v>0</c:v>
                </c:pt>
                <c:pt idx="8">
                  <c:v>2</c:v>
                </c:pt>
                <c:pt idx="9">
                  <c:v>1</c:v>
                </c:pt>
                <c:pt idx="10">
                  <c:v>0</c:v>
                </c:pt>
                <c:pt idx="11">
                  <c:v>7</c:v>
                </c:pt>
                <c:pt idx="12">
                  <c:v>0</c:v>
                </c:pt>
                <c:pt idx="13">
                  <c:v>2</c:v>
                </c:pt>
                <c:pt idx="14">
                  <c:v>1</c:v>
                </c:pt>
                <c:pt idx="15">
                  <c:v>10</c:v>
                </c:pt>
              </c:numCache>
            </c:numRef>
          </c:yVal>
          <c:smooth val="0"/>
          <c:extLst>
            <c:ext xmlns:c16="http://schemas.microsoft.com/office/drawing/2014/chart" uri="{C3380CC4-5D6E-409C-BE32-E72D297353CC}">
              <c16:uniqueId val="{00000002-0536-1D4E-903A-940A5D6FC90B}"/>
            </c:ext>
          </c:extLst>
        </c:ser>
        <c:dLbls>
          <c:showLegendKey val="0"/>
          <c:showVal val="0"/>
          <c:showCatName val="0"/>
          <c:showSerName val="0"/>
          <c:showPercent val="0"/>
          <c:showBubbleSize val="0"/>
        </c:dLbls>
        <c:axId val="1752819727"/>
        <c:axId val="1746563055"/>
      </c:scatterChart>
      <c:valAx>
        <c:axId val="175281972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46563055"/>
        <c:crosses val="autoZero"/>
        <c:crossBetween val="midCat"/>
      </c:valAx>
      <c:valAx>
        <c:axId val="174656305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 of ev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52819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r>
              <a:rPr lang="en-US" sz="1800" b="1" i="0" baseline="0">
                <a:effectLst/>
              </a:rPr>
              <a:t>Heterozygosity Influences Aneuploidy Rate</a:t>
            </a:r>
            <a:endParaRPr lang="en-US">
              <a:effectLst/>
            </a:endParaRPr>
          </a:p>
        </c:rich>
      </c:tx>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endParaRPr lang="en-US"/>
        </a:p>
      </c:txPr>
    </c:title>
    <c:autoTitleDeleted val="0"/>
    <c:plotArea>
      <c:layout>
        <c:manualLayout>
          <c:layoutTarget val="inner"/>
          <c:xMode val="edge"/>
          <c:yMode val="edge"/>
          <c:x val="0.19444630010582245"/>
          <c:y val="8.1554069622793254E-2"/>
          <c:w val="0.63659149936100923"/>
          <c:h val="0.82443956043956046"/>
        </c:manualLayout>
      </c:layout>
      <c:barChart>
        <c:barDir val="col"/>
        <c:grouping val="clustered"/>
        <c:varyColors val="0"/>
        <c:ser>
          <c:idx val="0"/>
          <c:order val="0"/>
          <c:tx>
            <c:strRef>
              <c:f>'/Users/hollymcqueary/Dropbox/McQueary/Dosage-Compensation/Paper_Results/[aneuploidy_rate_figure_ideas.xlsx]Sheet1'!$A$2</c:f>
              <c:strCache>
                <c:ptCount val="1"/>
                <c:pt idx="0">
                  <c:v>Heterozygous Hybrid Strain</c:v>
                </c:pt>
              </c:strCache>
            </c:strRef>
          </c:tx>
          <c:spPr>
            <a:solidFill>
              <a:srgbClr val="FF0000"/>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2:$E$2</c:f>
              <c:numCache>
                <c:formatCode>General</c:formatCode>
                <c:ptCount val="4"/>
                <c:pt idx="0">
                  <c:v>1.8200000000000001E-4</c:v>
                </c:pt>
                <c:pt idx="1">
                  <c:v>1.7142857142857143E-4</c:v>
                </c:pt>
                <c:pt idx="2">
                  <c:v>6.3492063492063493E-6</c:v>
                </c:pt>
                <c:pt idx="3">
                  <c:v>6.3492063492063493E-6</c:v>
                </c:pt>
              </c:numCache>
            </c:numRef>
          </c:val>
          <c:extLst>
            <c:ext xmlns:c16="http://schemas.microsoft.com/office/drawing/2014/chart" uri="{C3380CC4-5D6E-409C-BE32-E72D297353CC}">
              <c16:uniqueId val="{00000000-8E29-8646-AA20-66134660D512}"/>
            </c:ext>
          </c:extLst>
        </c:ser>
        <c:ser>
          <c:idx val="1"/>
          <c:order val="1"/>
          <c:tx>
            <c:strRef>
              <c:f>'/Users/hollymcqueary/Dropbox/McQueary/Dosage-Compensation/Paper_Results/[aneuploidy_rate_figure_ideas.xlsx]Sheet1'!$A$3</c:f>
              <c:strCache>
                <c:ptCount val="1"/>
                <c:pt idx="0">
                  <c:v>Homozygous Lab Strain</c:v>
                </c:pt>
              </c:strCache>
            </c:strRef>
          </c:tx>
          <c:spPr>
            <a:solidFill>
              <a:schemeClr val="tx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3:$E$3</c:f>
              <c:numCache>
                <c:formatCode>General</c:formatCode>
                <c:ptCount val="4"/>
                <c:pt idx="0">
                  <c:v>1.0399999999999999E-4</c:v>
                </c:pt>
                <c:pt idx="1">
                  <c:v>9.7E-5</c:v>
                </c:pt>
                <c:pt idx="2">
                  <c:v>6.68918692932874E-6</c:v>
                </c:pt>
                <c:pt idx="3">
                  <c:v>0</c:v>
                </c:pt>
              </c:numCache>
            </c:numRef>
          </c:val>
          <c:extLst>
            <c:ext xmlns:c16="http://schemas.microsoft.com/office/drawing/2014/chart" uri="{C3380CC4-5D6E-409C-BE32-E72D297353CC}">
              <c16:uniqueId val="{00000001-8E29-8646-AA20-66134660D512}"/>
            </c:ext>
          </c:extLst>
        </c:ser>
        <c:dLbls>
          <c:showLegendKey val="0"/>
          <c:showVal val="0"/>
          <c:showCatName val="0"/>
          <c:showSerName val="0"/>
          <c:showPercent val="0"/>
          <c:showBubbleSize val="0"/>
        </c:dLbls>
        <c:gapWidth val="150"/>
        <c:axId val="305601984"/>
        <c:axId val="305664560"/>
      </c:barChart>
      <c:catAx>
        <c:axId val="305601984"/>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Aneuploidy Typ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64560"/>
        <c:crosses val="autoZero"/>
        <c:auto val="1"/>
        <c:lblAlgn val="ctr"/>
        <c:lblOffset val="100"/>
        <c:noMultiLvlLbl val="0"/>
      </c:catAx>
      <c:valAx>
        <c:axId val="305664560"/>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 events/genome/generation</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0.00\ E+0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01984"/>
        <c:crosses val="autoZero"/>
        <c:crossBetween val="between"/>
      </c:valAx>
      <c:spPr>
        <a:noFill/>
        <a:ln>
          <a:noFill/>
        </a:ln>
        <a:effectLst/>
      </c:spPr>
    </c:plotArea>
    <c:legend>
      <c:legendPos val="r"/>
      <c:layout>
        <c:manualLayout>
          <c:xMode val="edge"/>
          <c:yMode val="edge"/>
          <c:x val="0.60322899428147403"/>
          <c:y val="0.30334014017478578"/>
          <c:w val="0.1461667954635644"/>
          <c:h val="0.1145383125077762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sz="1050">
          <a:latin typeface="Helvetica" pitchFamily="2"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25C6-CD4B-BB3F-7A487A10334E}"/>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25C6-CD4B-BB3F-7A487A10334E}"/>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25C6-CD4B-BB3F-7A487A10334E}"/>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25C6-CD4B-BB3F-7A487A10334E}"/>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25C6-CD4B-BB3F-7A487A10334E}"/>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25C6-CD4B-BB3F-7A487A10334E}"/>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25C6-CD4B-BB3F-7A487A10334E}"/>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25C6-CD4B-BB3F-7A487A10334E}"/>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 Cis and Trans Differentially Expressed Gen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tabulated_DE_genes_Aneuploids!$J$1</c:f>
              <c:strCache>
                <c:ptCount val="1"/>
                <c:pt idx="0">
                  <c:v>% cis</c:v>
                </c:pt>
              </c:strCache>
            </c:strRef>
          </c:tx>
          <c:spPr>
            <a:solidFill>
              <a:schemeClr val="accent1"/>
            </a:solidFill>
            <a:ln>
              <a:noFill/>
            </a:ln>
            <a:effectLst/>
          </c:spPr>
          <c:invertIfNegative val="0"/>
          <c:dLbls>
            <c:delete val="1"/>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J$2:$J$24</c:f>
              <c:numCache>
                <c:formatCode>General</c:formatCode>
                <c:ptCount val="23"/>
                <c:pt idx="0">
                  <c:v>2.3809523810000002</c:v>
                </c:pt>
                <c:pt idx="1">
                  <c:v>7.8431372550000003</c:v>
                </c:pt>
                <c:pt idx="2">
                  <c:v>2.55387071</c:v>
                </c:pt>
                <c:pt idx="3">
                  <c:v>9.2457420920000004</c:v>
                </c:pt>
                <c:pt idx="4">
                  <c:v>13.725490199999999</c:v>
                </c:pt>
                <c:pt idx="5">
                  <c:v>41.176470590000001</c:v>
                </c:pt>
                <c:pt idx="6">
                  <c:v>8.3479789100000001</c:v>
                </c:pt>
                <c:pt idx="7">
                  <c:v>31.428571430000002</c:v>
                </c:pt>
                <c:pt idx="8">
                  <c:v>5.5555555559999998</c:v>
                </c:pt>
                <c:pt idx="9">
                  <c:v>21.356783920000002</c:v>
                </c:pt>
                <c:pt idx="10">
                  <c:v>16.012084590000001</c:v>
                </c:pt>
                <c:pt idx="11">
                  <c:v>22.549019609999998</c:v>
                </c:pt>
                <c:pt idx="12">
                  <c:v>4.8295454549999999</c:v>
                </c:pt>
                <c:pt idx="13">
                  <c:v>53.921568630000003</c:v>
                </c:pt>
                <c:pt idx="14">
                  <c:v>11.11111111</c:v>
                </c:pt>
                <c:pt idx="15">
                  <c:v>25.912408760000002</c:v>
                </c:pt>
                <c:pt idx="16">
                  <c:v>14.960629920000001</c:v>
                </c:pt>
                <c:pt idx="17">
                  <c:v>15.642458100000001</c:v>
                </c:pt>
                <c:pt idx="18">
                  <c:v>21.86642269</c:v>
                </c:pt>
                <c:pt idx="19">
                  <c:v>3.6984352770000002</c:v>
                </c:pt>
                <c:pt idx="20">
                  <c:v>21.568627450000001</c:v>
                </c:pt>
                <c:pt idx="21">
                  <c:v>13.008130080000001</c:v>
                </c:pt>
                <c:pt idx="22">
                  <c:v>12.98097252</c:v>
                </c:pt>
              </c:numCache>
            </c:numRef>
          </c:val>
          <c:extLst>
            <c:ext xmlns:c16="http://schemas.microsoft.com/office/drawing/2014/chart" uri="{C3380CC4-5D6E-409C-BE32-E72D297353CC}">
              <c16:uniqueId val="{00000000-3E55-C64D-80EB-424D55C453F0}"/>
            </c:ext>
          </c:extLst>
        </c:ser>
        <c:ser>
          <c:idx val="1"/>
          <c:order val="1"/>
          <c:tx>
            <c:strRef>
              <c:f>tabulated_DE_genes_Aneuploids!$K$1</c:f>
              <c:strCache>
                <c:ptCount val="1"/>
                <c:pt idx="0">
                  <c:v>%  trans</c:v>
                </c:pt>
              </c:strCache>
            </c:strRef>
          </c:tx>
          <c:spPr>
            <a:solidFill>
              <a:schemeClr val="accent2"/>
            </a:solidFill>
            <a:ln>
              <a:noFill/>
            </a:ln>
            <a:effectLst/>
          </c:spPr>
          <c:invertIfNegative val="0"/>
          <c:dLbls>
            <c:dLbl>
              <c:idx val="0"/>
              <c:layout>
                <c:manualLayout>
                  <c:x val="1.6774488080927713E-2"/>
                  <c:y val="-0.45257240287016109"/>
                </c:manualLayout>
              </c:layout>
              <c:tx>
                <c:rich>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r>
                      <a:rPr lang="en-US">
                        <a:solidFill>
                          <a:sysClr val="windowText" lastClr="000000"/>
                        </a:solidFill>
                      </a:rPr>
                      <a:t>3n</a:t>
                    </a:r>
                    <a:r>
                      <a:rPr lang="en-US" baseline="0">
                        <a:solidFill>
                          <a:sysClr val="windowText" lastClr="000000"/>
                        </a:solidFill>
                      </a:rPr>
                      <a:t> Chr I</a:t>
                    </a:r>
                  </a:p>
                </c:rich>
              </c:tx>
              <c:spPr>
                <a:noFill/>
                <a:ln>
                  <a:noFill/>
                </a:ln>
                <a:effectLst/>
              </c:spPr>
              <c:txPr>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E55-C64D-80EB-424D55C453F0}"/>
                </c:ext>
              </c:extLst>
            </c:dLbl>
            <c:dLbl>
              <c:idx val="1"/>
              <c:tx>
                <c:rich>
                  <a:bodyPr/>
                  <a:lstStyle/>
                  <a:p>
                    <a:r>
                      <a:rPr lang="en-US"/>
                      <a:t>1n Chr 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E55-C64D-80EB-424D55C453F0}"/>
                </c:ext>
              </c:extLst>
            </c:dLbl>
            <c:dLbl>
              <c:idx val="2"/>
              <c:tx>
                <c:rich>
                  <a:bodyPr/>
                  <a:lstStyle/>
                  <a:p>
                    <a:r>
                      <a:rPr lang="en-US"/>
                      <a:t>3n Chr 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E55-C64D-80EB-424D55C453F0}"/>
                </c:ext>
              </c:extLst>
            </c:dLbl>
            <c:dLbl>
              <c:idx val="3"/>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E55-C64D-80EB-424D55C453F0}"/>
                </c:ext>
              </c:extLst>
            </c:dLbl>
            <c:dLbl>
              <c:idx val="4"/>
              <c:tx>
                <c:rich>
                  <a:bodyPr/>
                  <a:lstStyle/>
                  <a:p>
                    <a:r>
                      <a:rPr lang="en-US"/>
                      <a:t>3n Chr</a:t>
                    </a:r>
                    <a:r>
                      <a:rPr lang="en-US" baseline="0"/>
                      <a:t> V</a:t>
                    </a:r>
                    <a:endParaRPr lang="en-US"/>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3E55-C64D-80EB-424D55C453F0}"/>
                </c:ext>
              </c:extLst>
            </c:dLbl>
            <c:dLbl>
              <c:idx val="5"/>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3E55-C64D-80EB-424D55C453F0}"/>
                </c:ext>
              </c:extLst>
            </c:dLbl>
            <c:dLbl>
              <c:idx val="6"/>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3E55-C64D-80EB-424D55C453F0}"/>
                </c:ext>
              </c:extLst>
            </c:dLbl>
            <c:dLbl>
              <c:idx val="7"/>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3E55-C64D-80EB-424D55C453F0}"/>
                </c:ext>
              </c:extLst>
            </c:dLbl>
            <c:dLbl>
              <c:idx val="8"/>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3E55-C64D-80EB-424D55C453F0}"/>
                </c:ext>
              </c:extLst>
            </c:dLbl>
            <c:dLbl>
              <c:idx val="9"/>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3E55-C64D-80EB-424D55C453F0}"/>
                </c:ext>
              </c:extLst>
            </c:dLbl>
            <c:dLbl>
              <c:idx val="10"/>
              <c:tx>
                <c:rich>
                  <a:bodyPr/>
                  <a:lstStyle/>
                  <a:p>
                    <a:r>
                      <a:rPr lang="en-US"/>
                      <a:t>3n Chr</a:t>
                    </a:r>
                    <a:r>
                      <a:rPr lang="en-US" baseline="0"/>
                      <a:t> VII</a:t>
                    </a:r>
                    <a:endParaRPr lang="en-US"/>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3E55-C64D-80EB-424D55C453F0}"/>
                </c:ext>
              </c:extLst>
            </c:dLbl>
            <c:dLbl>
              <c:idx val="11"/>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3E55-C64D-80EB-424D55C453F0}"/>
                </c:ext>
              </c:extLst>
            </c:dLbl>
            <c:dLbl>
              <c:idx val="12"/>
              <c:tx>
                <c:rich>
                  <a:bodyPr/>
                  <a:lstStyle/>
                  <a:p>
                    <a:r>
                      <a:rPr lang="en-US"/>
                      <a:t>1</a:t>
                    </a:r>
                    <a:r>
                      <a:rPr lang="en-US" baseline="0"/>
                      <a:t>n Chr IX</a:t>
                    </a:r>
                    <a:endParaRPr lang="en-US"/>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3E55-C64D-80EB-424D55C453F0}"/>
                </c:ext>
              </c:extLst>
            </c:dLbl>
            <c:dLbl>
              <c:idx val="13"/>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3E55-C64D-80EB-424D55C453F0}"/>
                </c:ext>
              </c:extLst>
            </c:dLbl>
            <c:dLbl>
              <c:idx val="14"/>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3E55-C64D-80EB-424D55C453F0}"/>
                </c:ext>
              </c:extLst>
            </c:dLbl>
            <c:dLbl>
              <c:idx val="15"/>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3E55-C64D-80EB-424D55C453F0}"/>
                </c:ext>
              </c:extLst>
            </c:dLbl>
            <c:dLbl>
              <c:idx val="16"/>
              <c:tx>
                <c:rich>
                  <a:bodyPr/>
                  <a:lstStyle/>
                  <a:p>
                    <a:r>
                      <a:rPr lang="en-US" baseline="0"/>
                      <a:t>2.5n  Chr X</a:t>
                    </a:r>
                    <a:endParaRPr lang="en-US"/>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3E55-C64D-80EB-424D55C453F0}"/>
                </c:ext>
              </c:extLst>
            </c:dLbl>
            <c:dLbl>
              <c:idx val="17"/>
              <c:tx>
                <c:rich>
                  <a:bodyPr/>
                  <a:lstStyle/>
                  <a:p>
                    <a:r>
                      <a:rPr lang="en-US"/>
                      <a:t>3n Chr XI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3E55-C64D-80EB-424D55C453F0}"/>
                </c:ext>
              </c:extLst>
            </c:dLbl>
            <c:dLbl>
              <c:idx val="18"/>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3E55-C64D-80EB-424D55C453F0}"/>
                </c:ext>
              </c:extLst>
            </c:dLbl>
            <c:dLbl>
              <c:idx val="19"/>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3E55-C64D-80EB-424D55C453F0}"/>
                </c:ext>
              </c:extLst>
            </c:dLbl>
            <c:dLbl>
              <c:idx val="20"/>
              <c:tx>
                <c:rich>
                  <a:bodyPr/>
                  <a:lstStyle/>
                  <a:p>
                    <a:r>
                      <a:rPr lang="en-US"/>
                      <a:t>3n Chr X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3E55-C64D-80EB-424D55C453F0}"/>
                </c:ext>
              </c:extLst>
            </c:dLbl>
            <c:dLbl>
              <c:idx val="21"/>
              <c:layout>
                <c:manualLayout>
                  <c:x val="-1.1182862868565684E-16"/>
                  <c:y val="-0.33599413055957739"/>
                </c:manualLayout>
              </c:layout>
              <c:tx>
                <c:rich>
                  <a:bodyPr/>
                  <a:lstStyle/>
                  <a:p>
                    <a:r>
                      <a:rPr lang="en-US"/>
                      <a:t>3n XVI</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3E55-C64D-80EB-424D55C453F0}"/>
                </c:ext>
              </c:extLst>
            </c:dLbl>
            <c:dLbl>
              <c:idx val="22"/>
              <c:tx>
                <c:rich>
                  <a:bodyPr/>
                  <a:lstStyle/>
                  <a:p>
                    <a:r>
                      <a:rPr lang="en-US"/>
                      <a:t>4n XV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3E55-C64D-80EB-424D55C453F0}"/>
                </c:ext>
              </c:extLst>
            </c:dLbl>
            <c:spPr>
              <a:noFill/>
              <a:ln>
                <a:noFill/>
              </a:ln>
              <a:effectLst/>
            </c:spPr>
            <c:txPr>
              <a:bodyPr rot="-540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K$2:$K$24</c:f>
              <c:numCache>
                <c:formatCode>General</c:formatCode>
                <c:ptCount val="23"/>
                <c:pt idx="0">
                  <c:v>97.619047620000003</c:v>
                </c:pt>
                <c:pt idx="1">
                  <c:v>92.156862750000002</c:v>
                </c:pt>
                <c:pt idx="2">
                  <c:v>97.446129290000002</c:v>
                </c:pt>
                <c:pt idx="3">
                  <c:v>90.754257910000007</c:v>
                </c:pt>
                <c:pt idx="4">
                  <c:v>86.274509800000004</c:v>
                </c:pt>
                <c:pt idx="5">
                  <c:v>58.823529409999999</c:v>
                </c:pt>
                <c:pt idx="6">
                  <c:v>91.652021090000005</c:v>
                </c:pt>
                <c:pt idx="7">
                  <c:v>68.571428569999995</c:v>
                </c:pt>
                <c:pt idx="8">
                  <c:v>94.444444439999998</c:v>
                </c:pt>
                <c:pt idx="9">
                  <c:v>78.643216080000002</c:v>
                </c:pt>
                <c:pt idx="10">
                  <c:v>83.987915409999999</c:v>
                </c:pt>
                <c:pt idx="11">
                  <c:v>77.450980389999998</c:v>
                </c:pt>
                <c:pt idx="12">
                  <c:v>95.170454550000002</c:v>
                </c:pt>
                <c:pt idx="13">
                  <c:v>46.078431369999997</c:v>
                </c:pt>
                <c:pt idx="14">
                  <c:v>88.888888890000004</c:v>
                </c:pt>
                <c:pt idx="15">
                  <c:v>74.087591239999995</c:v>
                </c:pt>
                <c:pt idx="16">
                  <c:v>85.039370079999998</c:v>
                </c:pt>
                <c:pt idx="17">
                  <c:v>84.357541900000001</c:v>
                </c:pt>
                <c:pt idx="18">
                  <c:v>78.133577310000007</c:v>
                </c:pt>
                <c:pt idx="19">
                  <c:v>96.301564720000002</c:v>
                </c:pt>
                <c:pt idx="20">
                  <c:v>78.431372550000006</c:v>
                </c:pt>
                <c:pt idx="21">
                  <c:v>86.991869919999999</c:v>
                </c:pt>
                <c:pt idx="22">
                  <c:v>87.019027480000005</c:v>
                </c:pt>
              </c:numCache>
            </c:numRef>
          </c:val>
          <c:extLst>
            <c:ext xmlns:c16="http://schemas.microsoft.com/office/drawing/2014/chart" uri="{C3380CC4-5D6E-409C-BE32-E72D297353CC}">
              <c16:uniqueId val="{00000018-3E55-C64D-80EB-424D55C453F0}"/>
            </c:ext>
          </c:extLst>
        </c:ser>
        <c:dLbls>
          <c:dLblPos val="inEnd"/>
          <c:showLegendKey val="0"/>
          <c:showVal val="1"/>
          <c:showCatName val="0"/>
          <c:showSerName val="0"/>
          <c:showPercent val="0"/>
          <c:showBubbleSize val="0"/>
        </c:dLbls>
        <c:gapWidth val="55"/>
        <c:overlap val="100"/>
        <c:axId val="444625776"/>
        <c:axId val="401494880"/>
      </c:barChart>
      <c:catAx>
        <c:axId val="444625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58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494880"/>
        <c:crosses val="autoZero"/>
        <c:auto val="1"/>
        <c:lblAlgn val="ctr"/>
        <c:lblOffset val="100"/>
        <c:noMultiLvlLbl val="0"/>
      </c:catAx>
      <c:valAx>
        <c:axId val="401494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genes differentially express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6257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Compensation Typ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totals!$G$2:$G$32</c:f>
              <c:strCache>
                <c:ptCount val="31"/>
                <c:pt idx="0">
                  <c:v>Chrom I avg Over compensated </c:v>
                </c:pt>
                <c:pt idx="1">
                  <c:v>Chrom I avg anti compensated </c:v>
                </c:pt>
                <c:pt idx="4">
                  <c:v>Chrom V avg Over compensated </c:v>
                </c:pt>
                <c:pt idx="5">
                  <c:v>Chrom V avg anti compensated </c:v>
                </c:pt>
                <c:pt idx="8">
                  <c:v>Chrom VII avg Over compensated </c:v>
                </c:pt>
                <c:pt idx="9">
                  <c:v>Chrom VII avg anti compensated </c:v>
                </c:pt>
                <c:pt idx="11">
                  <c:v>Chrom VIII avg Over compensated </c:v>
                </c:pt>
                <c:pt idx="12">
                  <c:v>Chrom VIII avg anti compensated </c:v>
                </c:pt>
                <c:pt idx="14">
                  <c:v>Chrom IX avg Over compensated </c:v>
                </c:pt>
                <c:pt idx="15">
                  <c:v>Chrom IX avg anti compensated </c:v>
                </c:pt>
                <c:pt idx="17">
                  <c:v>Chrom X avg Over compensated </c:v>
                </c:pt>
                <c:pt idx="18">
                  <c:v>Chrom X avg anti compensated </c:v>
                </c:pt>
                <c:pt idx="20">
                  <c:v>Chrom XII avg Over compensated </c:v>
                </c:pt>
                <c:pt idx="21">
                  <c:v>Chrom XII avg anti compensated </c:v>
                </c:pt>
                <c:pt idx="23">
                  <c:v>Chrom XIV avg Over compensated </c:v>
                </c:pt>
                <c:pt idx="24">
                  <c:v>Chrom XIV avg anti compensated </c:v>
                </c:pt>
                <c:pt idx="26">
                  <c:v>Chrom XV avg Over compensated </c:v>
                </c:pt>
                <c:pt idx="27">
                  <c:v>Chrom XV avg anti compensated </c:v>
                </c:pt>
                <c:pt idx="29">
                  <c:v>Chrom XVI avg Over compensated </c:v>
                </c:pt>
                <c:pt idx="30">
                  <c:v>Chrom XVI avg anti compensated </c:v>
                </c:pt>
              </c:strCache>
            </c:strRef>
          </c:cat>
          <c:val>
            <c:numRef>
              <c:f>totals!$H$2:$H$32</c:f>
              <c:numCache>
                <c:formatCode>General</c:formatCode>
                <c:ptCount val="31"/>
                <c:pt idx="0">
                  <c:v>0.62133374500000005</c:v>
                </c:pt>
                <c:pt idx="1">
                  <c:v>0</c:v>
                </c:pt>
                <c:pt idx="4">
                  <c:v>0.27573529499999999</c:v>
                </c:pt>
                <c:pt idx="5">
                  <c:v>1.9298103875000001</c:v>
                </c:pt>
                <c:pt idx="8">
                  <c:v>0.39215836999999998</c:v>
                </c:pt>
                <c:pt idx="9">
                  <c:v>2.9423411850000001</c:v>
                </c:pt>
                <c:pt idx="11">
                  <c:v>1.3207544999999999E-2</c:v>
                </c:pt>
                <c:pt idx="12">
                  <c:v>1.4113906350000001</c:v>
                </c:pt>
                <c:pt idx="14">
                  <c:v>8.2918740000000005E-2</c:v>
                </c:pt>
                <c:pt idx="15">
                  <c:v>4.5783460150000002</c:v>
                </c:pt>
                <c:pt idx="17">
                  <c:v>0</c:v>
                </c:pt>
                <c:pt idx="18">
                  <c:v>1.19760479</c:v>
                </c:pt>
                <c:pt idx="20">
                  <c:v>0.21052631999999999</c:v>
                </c:pt>
                <c:pt idx="21">
                  <c:v>5.2631579000000004</c:v>
                </c:pt>
                <c:pt idx="23">
                  <c:v>0</c:v>
                </c:pt>
                <c:pt idx="24">
                  <c:v>2.2162772749999999</c:v>
                </c:pt>
                <c:pt idx="26">
                  <c:v>0</c:v>
                </c:pt>
                <c:pt idx="27">
                  <c:v>0</c:v>
                </c:pt>
                <c:pt idx="29">
                  <c:v>0</c:v>
                </c:pt>
                <c:pt idx="30">
                  <c:v>5.2188903233333335</c:v>
                </c:pt>
              </c:numCache>
            </c:numRef>
          </c:val>
          <c:extLst>
            <c:ext xmlns:c16="http://schemas.microsoft.com/office/drawing/2014/chart" uri="{C3380CC4-5D6E-409C-BE32-E72D297353CC}">
              <c16:uniqueId val="{00000000-8B86-904F-8DC5-AD9F9B5511BD}"/>
            </c:ext>
          </c:extLst>
        </c:ser>
        <c:dLbls>
          <c:showLegendKey val="0"/>
          <c:showVal val="0"/>
          <c:showCatName val="0"/>
          <c:showSerName val="0"/>
          <c:showPercent val="0"/>
          <c:showBubbleSize val="0"/>
        </c:dLbls>
        <c:gapWidth val="182"/>
        <c:axId val="326001215"/>
        <c:axId val="325216319"/>
      </c:barChart>
      <c:catAx>
        <c:axId val="3260012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216319"/>
        <c:crosses val="autoZero"/>
        <c:auto val="1"/>
        <c:lblAlgn val="ctr"/>
        <c:lblOffset val="100"/>
        <c:noMultiLvlLbl val="0"/>
      </c:catAx>
      <c:valAx>
        <c:axId val="3252163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 of genes on aneuploid 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0012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1</c:f>
              <c:strCache>
                <c:ptCount val="1"/>
                <c:pt idx="0">
                  <c:v>Average # ESR Genes Per Chrom</c:v>
                </c:pt>
              </c:strCache>
            </c:strRef>
          </c:tx>
          <c:spPr>
            <a:solidFill>
              <a:schemeClr val="accent1"/>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I$22:$I$37</c:f>
              <c:numCache>
                <c:formatCode>General</c:formatCode>
                <c:ptCount val="16"/>
                <c:pt idx="0">
                  <c:v>32.25</c:v>
                </c:pt>
                <c:pt idx="1">
                  <c:v>0</c:v>
                </c:pt>
                <c:pt idx="2">
                  <c:v>0</c:v>
                </c:pt>
                <c:pt idx="3">
                  <c:v>0</c:v>
                </c:pt>
                <c:pt idx="4">
                  <c:v>22.333333333333332</c:v>
                </c:pt>
                <c:pt idx="5">
                  <c:v>0</c:v>
                </c:pt>
                <c:pt idx="6">
                  <c:v>47</c:v>
                </c:pt>
                <c:pt idx="7">
                  <c:v>53</c:v>
                </c:pt>
                <c:pt idx="8">
                  <c:v>28.333333333333332</c:v>
                </c:pt>
                <c:pt idx="9">
                  <c:v>13</c:v>
                </c:pt>
                <c:pt idx="10">
                  <c:v>0</c:v>
                </c:pt>
                <c:pt idx="11">
                  <c:v>45</c:v>
                </c:pt>
                <c:pt idx="12">
                  <c:v>0</c:v>
                </c:pt>
                <c:pt idx="13">
                  <c:v>26</c:v>
                </c:pt>
                <c:pt idx="14">
                  <c:v>3</c:v>
                </c:pt>
                <c:pt idx="15">
                  <c:v>40.5</c:v>
                </c:pt>
              </c:numCache>
            </c:numRef>
          </c:val>
          <c:extLst>
            <c:ext xmlns:c16="http://schemas.microsoft.com/office/drawing/2014/chart" uri="{C3380CC4-5D6E-409C-BE32-E72D297353CC}">
              <c16:uniqueId val="{00000000-0C23-BE4A-A7B5-9103C34FF3A5}"/>
            </c:ext>
          </c:extLst>
        </c:ser>
        <c:ser>
          <c:idx val="1"/>
          <c:order val="1"/>
          <c:tx>
            <c:strRef>
              <c:f>Sheet1!$J$21</c:f>
              <c:strCache>
                <c:ptCount val="1"/>
                <c:pt idx="0">
                  <c:v># shared ESR genes between samples aneuploid for that chromosome (regardless of experiment)</c:v>
                </c:pt>
              </c:strCache>
            </c:strRef>
          </c:tx>
          <c:spPr>
            <a:solidFill>
              <a:schemeClr val="accent2"/>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J$22:$J$37</c:f>
              <c:numCache>
                <c:formatCode>General</c:formatCode>
                <c:ptCount val="16"/>
                <c:pt idx="0">
                  <c:v>0</c:v>
                </c:pt>
                <c:pt idx="1">
                  <c:v>0</c:v>
                </c:pt>
                <c:pt idx="2">
                  <c:v>0</c:v>
                </c:pt>
                <c:pt idx="3">
                  <c:v>0</c:v>
                </c:pt>
                <c:pt idx="4">
                  <c:v>0</c:v>
                </c:pt>
                <c:pt idx="5">
                  <c:v>0</c:v>
                </c:pt>
                <c:pt idx="6">
                  <c:v>52</c:v>
                </c:pt>
                <c:pt idx="7">
                  <c:v>11</c:v>
                </c:pt>
                <c:pt idx="8">
                  <c:v>0</c:v>
                </c:pt>
                <c:pt idx="9">
                  <c:v>13</c:v>
                </c:pt>
                <c:pt idx="10">
                  <c:v>0</c:v>
                </c:pt>
                <c:pt idx="11">
                  <c:v>6</c:v>
                </c:pt>
                <c:pt idx="12">
                  <c:v>0</c:v>
                </c:pt>
                <c:pt idx="13">
                  <c:v>4</c:v>
                </c:pt>
                <c:pt idx="14">
                  <c:v>0</c:v>
                </c:pt>
                <c:pt idx="15">
                  <c:v>3</c:v>
                </c:pt>
              </c:numCache>
            </c:numRef>
          </c:val>
          <c:extLst>
            <c:ext xmlns:c16="http://schemas.microsoft.com/office/drawing/2014/chart" uri="{C3380CC4-5D6E-409C-BE32-E72D297353CC}">
              <c16:uniqueId val="{00000001-0C23-BE4A-A7B5-9103C34FF3A5}"/>
            </c:ext>
          </c:extLst>
        </c:ser>
        <c:dLbls>
          <c:showLegendKey val="0"/>
          <c:showVal val="0"/>
          <c:showCatName val="0"/>
          <c:showSerName val="0"/>
          <c:showPercent val="0"/>
          <c:showBubbleSize val="0"/>
        </c:dLbls>
        <c:gapWidth val="219"/>
        <c:overlap val="-27"/>
        <c:axId val="971330560"/>
        <c:axId val="1025523328"/>
      </c:barChart>
      <c:catAx>
        <c:axId val="9713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523328"/>
        <c:crosses val="autoZero"/>
        <c:auto val="1"/>
        <c:lblAlgn val="ctr"/>
        <c:lblOffset val="100"/>
        <c:noMultiLvlLbl val="0"/>
      </c:catAx>
      <c:valAx>
        <c:axId val="102552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33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90</TotalTime>
  <Pages>47</Pages>
  <Words>16243</Words>
  <Characters>92589</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Queary</dc:creator>
  <cp:keywords/>
  <dc:description/>
  <cp:lastModifiedBy>Holly Celina Mcqueary</cp:lastModifiedBy>
  <cp:revision>73</cp:revision>
  <dcterms:created xsi:type="dcterms:W3CDTF">2019-09-04T18:21:00Z</dcterms:created>
  <dcterms:modified xsi:type="dcterms:W3CDTF">2020-07-08T13:34:00Z</dcterms:modified>
</cp:coreProperties>
</file>